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F2CC6A" w14:textId="6E3E5CA2" w:rsidR="004475A5" w:rsidRPr="00A2423F" w:rsidRDefault="00177103" w:rsidP="00A73C40">
      <w:pPr>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anchor distT="0" distB="0" distL="114300" distR="114300" simplePos="0" relativeHeight="251655168" behindDoc="1" locked="0" layoutInCell="1" allowOverlap="1" wp14:anchorId="07C1A9E7" wp14:editId="4C8A8AF1">
            <wp:simplePos x="0" y="0"/>
            <wp:positionH relativeFrom="column">
              <wp:posOffset>-661035</wp:posOffset>
            </wp:positionH>
            <wp:positionV relativeFrom="paragraph">
              <wp:posOffset>-890905</wp:posOffset>
            </wp:positionV>
            <wp:extent cx="1995235" cy="1371600"/>
            <wp:effectExtent l="0" t="0" r="1143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IT2.png"/>
                    <pic:cNvPicPr/>
                  </pic:nvPicPr>
                  <pic:blipFill>
                    <a:blip r:embed="rId8">
                      <a:extLst>
                        <a:ext uri="{28A0092B-C50C-407E-A947-70E740481C1C}">
                          <a14:useLocalDpi xmlns:a14="http://schemas.microsoft.com/office/drawing/2010/main" val="0"/>
                        </a:ext>
                      </a:extLst>
                    </a:blip>
                    <a:stretch>
                      <a:fillRect/>
                    </a:stretch>
                  </pic:blipFill>
                  <pic:spPr>
                    <a:xfrm>
                      <a:off x="0" y="0"/>
                      <a:ext cx="1995678" cy="1371904"/>
                    </a:xfrm>
                    <a:prstGeom prst="rect">
                      <a:avLst/>
                    </a:prstGeom>
                  </pic:spPr>
                </pic:pic>
              </a:graphicData>
            </a:graphic>
            <wp14:sizeRelH relativeFrom="page">
              <wp14:pctWidth>0</wp14:pctWidth>
            </wp14:sizeRelH>
            <wp14:sizeRelV relativeFrom="page">
              <wp14:pctHeight>0</wp14:pctHeight>
            </wp14:sizeRelV>
          </wp:anchor>
        </w:drawing>
      </w:r>
    </w:p>
    <w:p w14:paraId="2E38A7B0" w14:textId="77777777" w:rsidR="00365F88" w:rsidRPr="00A2423F" w:rsidRDefault="00365F88" w:rsidP="00A73C40">
      <w:pPr>
        <w:jc w:val="both"/>
        <w:rPr>
          <w:rFonts w:asciiTheme="majorHAnsi" w:hAnsiTheme="majorHAnsi" w:cstheme="majorHAnsi"/>
          <w:color w:val="000000" w:themeColor="text1"/>
        </w:rPr>
      </w:pPr>
    </w:p>
    <w:p w14:paraId="4E85D7AA" w14:textId="77777777" w:rsidR="00365F88" w:rsidRPr="00A2423F" w:rsidRDefault="00365F88" w:rsidP="00A73C40">
      <w:pPr>
        <w:jc w:val="both"/>
        <w:rPr>
          <w:rFonts w:asciiTheme="majorHAnsi" w:hAnsiTheme="majorHAnsi" w:cstheme="majorHAnsi"/>
          <w:color w:val="000000" w:themeColor="text1"/>
        </w:rPr>
      </w:pPr>
    </w:p>
    <w:p w14:paraId="7FAF6E98" w14:textId="77777777" w:rsidR="00365F88" w:rsidRPr="00A2423F" w:rsidRDefault="00365F88" w:rsidP="00A73C40">
      <w:pPr>
        <w:jc w:val="both"/>
        <w:rPr>
          <w:rFonts w:asciiTheme="majorHAnsi" w:hAnsiTheme="majorHAnsi" w:cstheme="majorHAnsi"/>
          <w:color w:val="000000" w:themeColor="text1"/>
        </w:rPr>
      </w:pPr>
    </w:p>
    <w:p w14:paraId="0832B542" w14:textId="77777777" w:rsidR="00365F88" w:rsidRPr="00A2423F" w:rsidRDefault="00365F88" w:rsidP="00A73C40">
      <w:pPr>
        <w:jc w:val="both"/>
        <w:rPr>
          <w:rFonts w:asciiTheme="majorHAnsi" w:hAnsiTheme="majorHAnsi" w:cstheme="majorHAnsi"/>
          <w:color w:val="000000" w:themeColor="text1"/>
        </w:rPr>
      </w:pPr>
    </w:p>
    <w:p w14:paraId="689A6765" w14:textId="77777777" w:rsidR="00177103" w:rsidRPr="00A2423F" w:rsidRDefault="00177103" w:rsidP="00A73C40">
      <w:pPr>
        <w:jc w:val="both"/>
        <w:rPr>
          <w:rFonts w:asciiTheme="majorHAnsi" w:hAnsiTheme="majorHAnsi" w:cstheme="majorHAnsi"/>
          <w:color w:val="000000" w:themeColor="text1"/>
        </w:rPr>
      </w:pPr>
    </w:p>
    <w:p w14:paraId="067D84D5" w14:textId="77777777" w:rsidR="00177103" w:rsidRPr="00A2423F" w:rsidRDefault="00177103" w:rsidP="00A73C40">
      <w:pPr>
        <w:jc w:val="both"/>
        <w:rPr>
          <w:rFonts w:asciiTheme="majorHAnsi" w:hAnsiTheme="majorHAnsi" w:cstheme="majorHAnsi"/>
          <w:color w:val="000000" w:themeColor="text1"/>
        </w:rPr>
      </w:pPr>
    </w:p>
    <w:p w14:paraId="185D8B84" w14:textId="77777777" w:rsidR="00177103" w:rsidRPr="00A2423F" w:rsidRDefault="00177103" w:rsidP="00A73C40">
      <w:pPr>
        <w:jc w:val="both"/>
        <w:rPr>
          <w:rFonts w:asciiTheme="majorHAnsi" w:hAnsiTheme="majorHAnsi" w:cstheme="majorHAnsi"/>
          <w:color w:val="000000" w:themeColor="text1"/>
        </w:rPr>
      </w:pPr>
    </w:p>
    <w:p w14:paraId="57BDF9E7" w14:textId="77777777" w:rsidR="00177103" w:rsidRPr="00A2423F" w:rsidRDefault="00177103" w:rsidP="00A73C40">
      <w:pPr>
        <w:jc w:val="both"/>
        <w:rPr>
          <w:rFonts w:asciiTheme="majorHAnsi" w:hAnsiTheme="majorHAnsi" w:cstheme="majorHAnsi"/>
          <w:color w:val="000000" w:themeColor="text1"/>
        </w:rPr>
      </w:pPr>
    </w:p>
    <w:p w14:paraId="2E29008A" w14:textId="77777777" w:rsidR="00177103" w:rsidRPr="00A2423F" w:rsidRDefault="00177103" w:rsidP="00A73C40">
      <w:pPr>
        <w:jc w:val="both"/>
        <w:rPr>
          <w:rFonts w:asciiTheme="majorHAnsi" w:hAnsiTheme="majorHAnsi" w:cstheme="majorHAnsi"/>
          <w:color w:val="000000" w:themeColor="text1"/>
        </w:rPr>
      </w:pPr>
    </w:p>
    <w:p w14:paraId="76067E01" w14:textId="77777777" w:rsidR="00177103" w:rsidRPr="00A2423F" w:rsidRDefault="00177103" w:rsidP="00A73C40">
      <w:pPr>
        <w:jc w:val="both"/>
        <w:rPr>
          <w:rFonts w:asciiTheme="majorHAnsi" w:hAnsiTheme="majorHAnsi" w:cstheme="majorHAnsi"/>
          <w:color w:val="000000" w:themeColor="text1"/>
        </w:rPr>
      </w:pPr>
    </w:p>
    <w:p w14:paraId="1C605828" w14:textId="77777777" w:rsidR="00365F88" w:rsidRPr="00A2423F" w:rsidRDefault="00365F88" w:rsidP="00A73C40">
      <w:pPr>
        <w:jc w:val="both"/>
        <w:rPr>
          <w:rFonts w:asciiTheme="majorHAnsi" w:hAnsiTheme="majorHAnsi" w:cstheme="majorHAnsi"/>
          <w:color w:val="000000" w:themeColor="text1"/>
        </w:rPr>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838"/>
        <w:gridCol w:w="2839"/>
        <w:gridCol w:w="2839"/>
      </w:tblGrid>
      <w:tr w:rsidR="00A2423F" w:rsidRPr="00A2423F" w14:paraId="7F70FE63" w14:textId="77777777" w:rsidTr="000D40B8">
        <w:trPr>
          <w:jc w:val="center"/>
        </w:trPr>
        <w:tc>
          <w:tcPr>
            <w:tcW w:w="8516" w:type="dxa"/>
            <w:gridSpan w:val="3"/>
          </w:tcPr>
          <w:p w14:paraId="792AF11E" w14:textId="16548049" w:rsidR="00365F88" w:rsidRPr="00A2423F" w:rsidRDefault="00AE5A34" w:rsidP="00A73C40">
            <w:pPr>
              <w:pStyle w:val="Heading1"/>
              <w:jc w:val="both"/>
              <w:outlineLvl w:val="0"/>
              <w:rPr>
                <w:color w:val="000000" w:themeColor="text1"/>
              </w:rPr>
            </w:pPr>
            <w:bookmarkStart w:id="0" w:name="_Toc499471469"/>
            <w:r w:rsidRPr="00A2423F">
              <w:rPr>
                <w:color w:val="000000" w:themeColor="text1"/>
              </w:rPr>
              <w:t>Deep Learning and Image Classification</w:t>
            </w:r>
            <w:bookmarkEnd w:id="0"/>
          </w:p>
        </w:tc>
      </w:tr>
      <w:tr w:rsidR="00365F88" w:rsidRPr="00A2423F" w14:paraId="590A1B4A" w14:textId="77777777" w:rsidTr="000D40B8">
        <w:trPr>
          <w:jc w:val="center"/>
        </w:trPr>
        <w:tc>
          <w:tcPr>
            <w:tcW w:w="2838" w:type="dxa"/>
          </w:tcPr>
          <w:p w14:paraId="2CDC0AC9" w14:textId="623DC380" w:rsidR="00365F88" w:rsidRPr="00A2423F" w:rsidRDefault="00AE5A34" w:rsidP="00A73C40">
            <w:pPr>
              <w:jc w:val="both"/>
              <w:rPr>
                <w:rFonts w:asciiTheme="majorHAnsi" w:hAnsiTheme="majorHAnsi" w:cstheme="majorHAnsi"/>
                <w:b/>
                <w:color w:val="000000" w:themeColor="text1"/>
                <w:sz w:val="24"/>
              </w:rPr>
            </w:pPr>
            <w:r w:rsidRPr="00A2423F">
              <w:rPr>
                <w:rFonts w:asciiTheme="majorHAnsi" w:hAnsiTheme="majorHAnsi" w:cstheme="majorHAnsi"/>
                <w:b/>
                <w:color w:val="000000" w:themeColor="text1"/>
                <w:sz w:val="24"/>
              </w:rPr>
              <w:t>Robert Wijntjes</w:t>
            </w:r>
          </w:p>
        </w:tc>
        <w:tc>
          <w:tcPr>
            <w:tcW w:w="2839" w:type="dxa"/>
          </w:tcPr>
          <w:p w14:paraId="10968D60" w14:textId="7483832C" w:rsidR="00365F88" w:rsidRPr="00A2423F" w:rsidRDefault="00AE5A34" w:rsidP="00A73C40">
            <w:pPr>
              <w:jc w:val="both"/>
              <w:rPr>
                <w:rFonts w:asciiTheme="majorHAnsi" w:hAnsiTheme="majorHAnsi" w:cstheme="majorHAnsi"/>
                <w:b/>
                <w:color w:val="000000" w:themeColor="text1"/>
                <w:sz w:val="24"/>
              </w:rPr>
            </w:pPr>
            <w:r w:rsidRPr="00A2423F">
              <w:rPr>
                <w:rFonts w:asciiTheme="majorHAnsi" w:hAnsiTheme="majorHAnsi" w:cstheme="majorHAnsi"/>
                <w:b/>
                <w:color w:val="000000" w:themeColor="text1"/>
                <w:sz w:val="24"/>
              </w:rPr>
              <w:t>C14356786</w:t>
            </w:r>
          </w:p>
        </w:tc>
        <w:tc>
          <w:tcPr>
            <w:tcW w:w="2839" w:type="dxa"/>
          </w:tcPr>
          <w:p w14:paraId="7ABA52DE" w14:textId="6DF771A3" w:rsidR="00365F88" w:rsidRPr="00A2423F" w:rsidRDefault="00AC6C28" w:rsidP="00A73C40">
            <w:pPr>
              <w:jc w:val="both"/>
              <w:rPr>
                <w:rFonts w:asciiTheme="majorHAnsi" w:hAnsiTheme="majorHAnsi" w:cstheme="majorHAnsi"/>
                <w:b/>
                <w:color w:val="000000" w:themeColor="text1"/>
                <w:sz w:val="24"/>
              </w:rPr>
            </w:pPr>
            <w:r w:rsidRPr="00A2423F">
              <w:rPr>
                <w:rFonts w:asciiTheme="majorHAnsi" w:hAnsiTheme="majorHAnsi" w:cstheme="majorHAnsi"/>
                <w:b/>
                <w:color w:val="000000" w:themeColor="text1"/>
                <w:sz w:val="24"/>
              </w:rPr>
              <w:t>Oisin Creaner</w:t>
            </w:r>
          </w:p>
        </w:tc>
      </w:tr>
    </w:tbl>
    <w:p w14:paraId="3722AC55" w14:textId="4620A071" w:rsidR="00177103" w:rsidRPr="00A2423F" w:rsidRDefault="00177103" w:rsidP="00A73C40">
      <w:pPr>
        <w:jc w:val="both"/>
        <w:rPr>
          <w:rFonts w:asciiTheme="majorHAnsi" w:hAnsiTheme="majorHAnsi" w:cstheme="majorHAnsi"/>
          <w:color w:val="000000" w:themeColor="text1"/>
        </w:rPr>
      </w:pPr>
    </w:p>
    <w:p w14:paraId="6CB7E5AA" w14:textId="77777777" w:rsidR="00177103" w:rsidRPr="00A2423F" w:rsidRDefault="00177103"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br w:type="page"/>
      </w:r>
    </w:p>
    <w:p w14:paraId="65F2AA0F" w14:textId="03F5BE03" w:rsidR="00177103" w:rsidRPr="00A2423F" w:rsidRDefault="00507330" w:rsidP="00A73C40">
      <w:pPr>
        <w:jc w:val="both"/>
        <w:rPr>
          <w:rFonts w:asciiTheme="majorHAnsi" w:hAnsiTheme="majorHAnsi" w:cstheme="majorHAnsi"/>
          <w:b/>
          <w:color w:val="000000" w:themeColor="text1"/>
          <w:sz w:val="32"/>
          <w:szCs w:val="32"/>
        </w:rPr>
      </w:pPr>
      <w:r w:rsidRPr="00A2423F">
        <w:rPr>
          <w:rFonts w:asciiTheme="majorHAnsi" w:hAnsiTheme="majorHAnsi" w:cstheme="majorHAnsi"/>
          <w:b/>
          <w:color w:val="000000" w:themeColor="text1"/>
          <w:sz w:val="32"/>
          <w:szCs w:val="32"/>
        </w:rPr>
        <w:lastRenderedPageBreak/>
        <w:t>Table of Contents</w:t>
      </w:r>
    </w:p>
    <w:p w14:paraId="3E4C450A" w14:textId="77777777" w:rsidR="00507330" w:rsidRPr="00A2423F" w:rsidRDefault="00507330" w:rsidP="00A73C40">
      <w:pPr>
        <w:jc w:val="both"/>
        <w:rPr>
          <w:rFonts w:asciiTheme="majorHAnsi" w:hAnsiTheme="majorHAnsi" w:cstheme="majorHAnsi"/>
          <w:color w:val="000000" w:themeColor="text1"/>
        </w:rPr>
      </w:pPr>
    </w:p>
    <w:p w14:paraId="032CA511" w14:textId="77777777" w:rsidR="00A2423F" w:rsidRPr="00A2423F" w:rsidRDefault="00507330">
      <w:pPr>
        <w:pStyle w:val="TOC1"/>
        <w:rPr>
          <w:b w:val="0"/>
          <w:caps w:val="0"/>
          <w:noProof/>
          <w:color w:val="000000" w:themeColor="text1"/>
          <w:lang w:eastAsia="zh-CN"/>
        </w:rPr>
      </w:pP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TOC \o "1-3" </w:instrText>
      </w:r>
      <w:r w:rsidRPr="00A2423F">
        <w:rPr>
          <w:rFonts w:asciiTheme="majorHAnsi" w:hAnsiTheme="majorHAnsi" w:cstheme="majorHAnsi"/>
          <w:color w:val="000000" w:themeColor="text1"/>
        </w:rPr>
        <w:fldChar w:fldCharType="separate"/>
      </w:r>
      <w:r w:rsidR="00A2423F" w:rsidRPr="00A2423F">
        <w:rPr>
          <w:noProof/>
          <w:color w:val="000000" w:themeColor="text1"/>
          <w:lang w:bidi="en-US"/>
        </w:rPr>
        <w:t>Deep Learning and Image Classification</w:t>
      </w:r>
      <w:r w:rsidR="00A2423F" w:rsidRPr="00A2423F">
        <w:rPr>
          <w:noProof/>
          <w:color w:val="000000" w:themeColor="text1"/>
        </w:rPr>
        <w:tab/>
      </w:r>
      <w:r w:rsidR="00A2423F" w:rsidRPr="00A2423F">
        <w:rPr>
          <w:noProof/>
          <w:color w:val="000000" w:themeColor="text1"/>
        </w:rPr>
        <w:fldChar w:fldCharType="begin"/>
      </w:r>
      <w:r w:rsidR="00A2423F" w:rsidRPr="00A2423F">
        <w:rPr>
          <w:noProof/>
          <w:color w:val="000000" w:themeColor="text1"/>
        </w:rPr>
        <w:instrText xml:space="preserve"> PAGEREF _Toc499471469 \h </w:instrText>
      </w:r>
      <w:r w:rsidR="00A2423F" w:rsidRPr="00A2423F">
        <w:rPr>
          <w:noProof/>
          <w:color w:val="000000" w:themeColor="text1"/>
        </w:rPr>
      </w:r>
      <w:r w:rsidR="00A2423F" w:rsidRPr="00A2423F">
        <w:rPr>
          <w:noProof/>
          <w:color w:val="000000" w:themeColor="text1"/>
        </w:rPr>
        <w:fldChar w:fldCharType="separate"/>
      </w:r>
      <w:r w:rsidR="00A2423F" w:rsidRPr="00A2423F">
        <w:rPr>
          <w:noProof/>
          <w:color w:val="000000" w:themeColor="text1"/>
        </w:rPr>
        <w:t>1</w:t>
      </w:r>
      <w:r w:rsidR="00A2423F" w:rsidRPr="00A2423F">
        <w:rPr>
          <w:noProof/>
          <w:color w:val="000000" w:themeColor="text1"/>
        </w:rPr>
        <w:fldChar w:fldCharType="end"/>
      </w:r>
    </w:p>
    <w:p w14:paraId="62C53D76"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1.</w:t>
      </w:r>
      <w:r w:rsidRPr="00A2423F">
        <w:rPr>
          <w:b w:val="0"/>
          <w:caps w:val="0"/>
          <w:noProof/>
          <w:color w:val="000000" w:themeColor="text1"/>
          <w:lang w:eastAsia="zh-CN"/>
        </w:rPr>
        <w:tab/>
      </w:r>
      <w:r w:rsidRPr="00A2423F">
        <w:rPr>
          <w:rFonts w:cstheme="majorHAnsi"/>
          <w:noProof/>
          <w:color w:val="000000" w:themeColor="text1"/>
        </w:rPr>
        <w:t>Project Statement</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0 \h </w:instrText>
      </w:r>
      <w:r w:rsidRPr="00A2423F">
        <w:rPr>
          <w:noProof/>
          <w:color w:val="000000" w:themeColor="text1"/>
        </w:rPr>
      </w:r>
      <w:r w:rsidRPr="00A2423F">
        <w:rPr>
          <w:noProof/>
          <w:color w:val="000000" w:themeColor="text1"/>
        </w:rPr>
        <w:fldChar w:fldCharType="separate"/>
      </w:r>
      <w:r w:rsidRPr="00A2423F">
        <w:rPr>
          <w:noProof/>
          <w:color w:val="000000" w:themeColor="text1"/>
        </w:rPr>
        <w:t>4</w:t>
      </w:r>
      <w:r w:rsidRPr="00A2423F">
        <w:rPr>
          <w:noProof/>
          <w:color w:val="000000" w:themeColor="text1"/>
        </w:rPr>
        <w:fldChar w:fldCharType="end"/>
      </w:r>
    </w:p>
    <w:p w14:paraId="43D3D23A"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2.</w:t>
      </w:r>
      <w:r w:rsidRPr="00A2423F">
        <w:rPr>
          <w:b w:val="0"/>
          <w:caps w:val="0"/>
          <w:noProof/>
          <w:color w:val="000000" w:themeColor="text1"/>
          <w:lang w:eastAsia="zh-CN"/>
        </w:rPr>
        <w:tab/>
      </w:r>
      <w:r w:rsidRPr="00A2423F">
        <w:rPr>
          <w:rFonts w:cstheme="majorHAnsi"/>
          <w:noProof/>
          <w:color w:val="000000" w:themeColor="text1"/>
        </w:rPr>
        <w:t>Research</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1 \h </w:instrText>
      </w:r>
      <w:r w:rsidRPr="00A2423F">
        <w:rPr>
          <w:noProof/>
          <w:color w:val="000000" w:themeColor="text1"/>
        </w:rPr>
      </w:r>
      <w:r w:rsidRPr="00A2423F">
        <w:rPr>
          <w:noProof/>
          <w:color w:val="000000" w:themeColor="text1"/>
        </w:rPr>
        <w:fldChar w:fldCharType="separate"/>
      </w:r>
      <w:r w:rsidRPr="00A2423F">
        <w:rPr>
          <w:noProof/>
          <w:color w:val="000000" w:themeColor="text1"/>
        </w:rPr>
        <w:t>5</w:t>
      </w:r>
      <w:r w:rsidRPr="00A2423F">
        <w:rPr>
          <w:noProof/>
          <w:color w:val="000000" w:themeColor="text1"/>
        </w:rPr>
        <w:fldChar w:fldCharType="end"/>
      </w:r>
    </w:p>
    <w:p w14:paraId="3034DD4D" w14:textId="77777777" w:rsidR="00A2423F" w:rsidRPr="00A2423F" w:rsidRDefault="00A2423F">
      <w:pPr>
        <w:pStyle w:val="TOC2"/>
        <w:tabs>
          <w:tab w:val="right" w:leader="dot" w:pos="8290"/>
        </w:tabs>
        <w:rPr>
          <w:smallCaps w:val="0"/>
          <w:noProof/>
          <w:color w:val="000000" w:themeColor="text1"/>
          <w:lang w:eastAsia="zh-CN"/>
        </w:rPr>
      </w:pPr>
      <w:r w:rsidRPr="00A2423F">
        <w:rPr>
          <w:rFonts w:cstheme="majorHAnsi"/>
          <w:noProof/>
          <w:color w:val="000000" w:themeColor="text1"/>
        </w:rPr>
        <w:t>A Brief History</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2 \h </w:instrText>
      </w:r>
      <w:r w:rsidRPr="00A2423F">
        <w:rPr>
          <w:noProof/>
          <w:color w:val="000000" w:themeColor="text1"/>
        </w:rPr>
      </w:r>
      <w:r w:rsidRPr="00A2423F">
        <w:rPr>
          <w:noProof/>
          <w:color w:val="000000" w:themeColor="text1"/>
        </w:rPr>
        <w:fldChar w:fldCharType="separate"/>
      </w:r>
      <w:r w:rsidRPr="00A2423F">
        <w:rPr>
          <w:noProof/>
          <w:color w:val="000000" w:themeColor="text1"/>
        </w:rPr>
        <w:t>6</w:t>
      </w:r>
      <w:r w:rsidRPr="00A2423F">
        <w:rPr>
          <w:noProof/>
          <w:color w:val="000000" w:themeColor="text1"/>
        </w:rPr>
        <w:fldChar w:fldCharType="end"/>
      </w:r>
    </w:p>
    <w:p w14:paraId="771AB1D4" w14:textId="77777777" w:rsidR="00A2423F" w:rsidRPr="00A2423F" w:rsidRDefault="00A2423F">
      <w:pPr>
        <w:pStyle w:val="TOC2"/>
        <w:tabs>
          <w:tab w:val="right" w:leader="dot" w:pos="8290"/>
        </w:tabs>
        <w:rPr>
          <w:smallCaps w:val="0"/>
          <w:noProof/>
          <w:color w:val="000000" w:themeColor="text1"/>
          <w:lang w:eastAsia="zh-CN"/>
        </w:rPr>
      </w:pPr>
      <w:r w:rsidRPr="00A2423F">
        <w:rPr>
          <w:noProof/>
          <w:color w:val="000000" w:themeColor="text1"/>
        </w:rPr>
        <w:t>Data Mining</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3 \h </w:instrText>
      </w:r>
      <w:r w:rsidRPr="00A2423F">
        <w:rPr>
          <w:noProof/>
          <w:color w:val="000000" w:themeColor="text1"/>
        </w:rPr>
      </w:r>
      <w:r w:rsidRPr="00A2423F">
        <w:rPr>
          <w:noProof/>
          <w:color w:val="000000" w:themeColor="text1"/>
        </w:rPr>
        <w:fldChar w:fldCharType="separate"/>
      </w:r>
      <w:r w:rsidRPr="00A2423F">
        <w:rPr>
          <w:noProof/>
          <w:color w:val="000000" w:themeColor="text1"/>
        </w:rPr>
        <w:t>8</w:t>
      </w:r>
      <w:r w:rsidRPr="00A2423F">
        <w:rPr>
          <w:noProof/>
          <w:color w:val="000000" w:themeColor="text1"/>
        </w:rPr>
        <w:fldChar w:fldCharType="end"/>
      </w:r>
    </w:p>
    <w:p w14:paraId="56251092" w14:textId="77777777" w:rsidR="00A2423F" w:rsidRPr="00A2423F" w:rsidRDefault="00A2423F">
      <w:pPr>
        <w:pStyle w:val="TOC2"/>
        <w:tabs>
          <w:tab w:val="right" w:leader="dot" w:pos="8290"/>
        </w:tabs>
        <w:rPr>
          <w:smallCaps w:val="0"/>
          <w:noProof/>
          <w:color w:val="000000" w:themeColor="text1"/>
          <w:lang w:eastAsia="zh-CN"/>
        </w:rPr>
      </w:pPr>
      <w:r w:rsidRPr="00A2423F">
        <w:rPr>
          <w:noProof/>
          <w:color w:val="000000" w:themeColor="text1"/>
        </w:rPr>
        <w:t>Data Modelling</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4 \h </w:instrText>
      </w:r>
      <w:r w:rsidRPr="00A2423F">
        <w:rPr>
          <w:noProof/>
          <w:color w:val="000000" w:themeColor="text1"/>
        </w:rPr>
      </w:r>
      <w:r w:rsidRPr="00A2423F">
        <w:rPr>
          <w:noProof/>
          <w:color w:val="000000" w:themeColor="text1"/>
        </w:rPr>
        <w:fldChar w:fldCharType="separate"/>
      </w:r>
      <w:r w:rsidRPr="00A2423F">
        <w:rPr>
          <w:noProof/>
          <w:color w:val="000000" w:themeColor="text1"/>
        </w:rPr>
        <w:t>11</w:t>
      </w:r>
      <w:r w:rsidRPr="00A2423F">
        <w:rPr>
          <w:noProof/>
          <w:color w:val="000000" w:themeColor="text1"/>
        </w:rPr>
        <w:fldChar w:fldCharType="end"/>
      </w:r>
    </w:p>
    <w:p w14:paraId="66F982EF" w14:textId="77777777" w:rsidR="00A2423F" w:rsidRPr="00A2423F" w:rsidRDefault="00A2423F">
      <w:pPr>
        <w:pStyle w:val="TOC2"/>
        <w:tabs>
          <w:tab w:val="right" w:leader="dot" w:pos="8290"/>
        </w:tabs>
        <w:rPr>
          <w:smallCaps w:val="0"/>
          <w:noProof/>
          <w:color w:val="000000" w:themeColor="text1"/>
          <w:lang w:eastAsia="zh-CN"/>
        </w:rPr>
      </w:pPr>
      <w:r w:rsidRPr="00A2423F">
        <w:rPr>
          <w:noProof/>
          <w:color w:val="000000" w:themeColor="text1"/>
        </w:rPr>
        <w:t>Regression</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5 \h </w:instrText>
      </w:r>
      <w:r w:rsidRPr="00A2423F">
        <w:rPr>
          <w:noProof/>
          <w:color w:val="000000" w:themeColor="text1"/>
        </w:rPr>
      </w:r>
      <w:r w:rsidRPr="00A2423F">
        <w:rPr>
          <w:noProof/>
          <w:color w:val="000000" w:themeColor="text1"/>
        </w:rPr>
        <w:fldChar w:fldCharType="separate"/>
      </w:r>
      <w:r w:rsidRPr="00A2423F">
        <w:rPr>
          <w:noProof/>
          <w:color w:val="000000" w:themeColor="text1"/>
        </w:rPr>
        <w:t>14</w:t>
      </w:r>
      <w:r w:rsidRPr="00A2423F">
        <w:rPr>
          <w:noProof/>
          <w:color w:val="000000" w:themeColor="text1"/>
        </w:rPr>
        <w:fldChar w:fldCharType="end"/>
      </w:r>
    </w:p>
    <w:p w14:paraId="0D20F91F" w14:textId="77777777" w:rsidR="00A2423F" w:rsidRPr="00A2423F" w:rsidRDefault="00A2423F">
      <w:pPr>
        <w:pStyle w:val="TOC2"/>
        <w:tabs>
          <w:tab w:val="right" w:leader="dot" w:pos="8290"/>
        </w:tabs>
        <w:rPr>
          <w:smallCaps w:val="0"/>
          <w:noProof/>
          <w:color w:val="000000" w:themeColor="text1"/>
          <w:lang w:eastAsia="zh-CN"/>
        </w:rPr>
      </w:pPr>
      <w:r w:rsidRPr="00A2423F">
        <w:rPr>
          <w:noProof/>
          <w:color w:val="000000" w:themeColor="text1"/>
        </w:rPr>
        <w:t>Neural Networks</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6 \h </w:instrText>
      </w:r>
      <w:r w:rsidRPr="00A2423F">
        <w:rPr>
          <w:noProof/>
          <w:color w:val="000000" w:themeColor="text1"/>
        </w:rPr>
      </w:r>
      <w:r w:rsidRPr="00A2423F">
        <w:rPr>
          <w:noProof/>
          <w:color w:val="000000" w:themeColor="text1"/>
        </w:rPr>
        <w:fldChar w:fldCharType="separate"/>
      </w:r>
      <w:r w:rsidRPr="00A2423F">
        <w:rPr>
          <w:noProof/>
          <w:color w:val="000000" w:themeColor="text1"/>
        </w:rPr>
        <w:t>19</w:t>
      </w:r>
      <w:r w:rsidRPr="00A2423F">
        <w:rPr>
          <w:noProof/>
          <w:color w:val="000000" w:themeColor="text1"/>
        </w:rPr>
        <w:fldChar w:fldCharType="end"/>
      </w:r>
    </w:p>
    <w:p w14:paraId="4501DC20"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3.</w:t>
      </w:r>
      <w:r w:rsidRPr="00A2423F">
        <w:rPr>
          <w:b w:val="0"/>
          <w:caps w:val="0"/>
          <w:noProof/>
          <w:color w:val="000000" w:themeColor="text1"/>
          <w:lang w:eastAsia="zh-CN"/>
        </w:rPr>
        <w:tab/>
      </w:r>
      <w:r w:rsidRPr="00A2423F">
        <w:rPr>
          <w:rFonts w:cstheme="majorHAnsi"/>
          <w:noProof/>
          <w:color w:val="000000" w:themeColor="text1"/>
        </w:rPr>
        <w:t>Description of Solution</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7 \h </w:instrText>
      </w:r>
      <w:r w:rsidRPr="00A2423F">
        <w:rPr>
          <w:noProof/>
          <w:color w:val="000000" w:themeColor="text1"/>
        </w:rPr>
      </w:r>
      <w:r w:rsidRPr="00A2423F">
        <w:rPr>
          <w:noProof/>
          <w:color w:val="000000" w:themeColor="text1"/>
        </w:rPr>
        <w:fldChar w:fldCharType="separate"/>
      </w:r>
      <w:r w:rsidRPr="00A2423F">
        <w:rPr>
          <w:noProof/>
          <w:color w:val="000000" w:themeColor="text1"/>
        </w:rPr>
        <w:t>24</w:t>
      </w:r>
      <w:r w:rsidRPr="00A2423F">
        <w:rPr>
          <w:noProof/>
          <w:color w:val="000000" w:themeColor="text1"/>
        </w:rPr>
        <w:fldChar w:fldCharType="end"/>
      </w:r>
    </w:p>
    <w:p w14:paraId="73668480"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4.</w:t>
      </w:r>
      <w:r w:rsidRPr="00A2423F">
        <w:rPr>
          <w:b w:val="0"/>
          <w:caps w:val="0"/>
          <w:noProof/>
          <w:color w:val="000000" w:themeColor="text1"/>
          <w:lang w:eastAsia="zh-CN"/>
        </w:rPr>
        <w:tab/>
      </w:r>
      <w:r w:rsidRPr="00A2423F">
        <w:rPr>
          <w:rFonts w:cstheme="majorHAnsi"/>
          <w:noProof/>
          <w:color w:val="000000" w:themeColor="text1"/>
        </w:rPr>
        <w:t>Approach and Methodology</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8 \h </w:instrText>
      </w:r>
      <w:r w:rsidRPr="00A2423F">
        <w:rPr>
          <w:noProof/>
          <w:color w:val="000000" w:themeColor="text1"/>
        </w:rPr>
      </w:r>
      <w:r w:rsidRPr="00A2423F">
        <w:rPr>
          <w:noProof/>
          <w:color w:val="000000" w:themeColor="text1"/>
        </w:rPr>
        <w:fldChar w:fldCharType="separate"/>
      </w:r>
      <w:r w:rsidRPr="00A2423F">
        <w:rPr>
          <w:noProof/>
          <w:color w:val="000000" w:themeColor="text1"/>
        </w:rPr>
        <w:t>25</w:t>
      </w:r>
      <w:r w:rsidRPr="00A2423F">
        <w:rPr>
          <w:noProof/>
          <w:color w:val="000000" w:themeColor="text1"/>
        </w:rPr>
        <w:fldChar w:fldCharType="end"/>
      </w:r>
    </w:p>
    <w:p w14:paraId="3EF60A47"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5.</w:t>
      </w:r>
      <w:r w:rsidRPr="00A2423F">
        <w:rPr>
          <w:b w:val="0"/>
          <w:caps w:val="0"/>
          <w:noProof/>
          <w:color w:val="000000" w:themeColor="text1"/>
          <w:lang w:eastAsia="zh-CN"/>
        </w:rPr>
        <w:tab/>
      </w:r>
      <w:r w:rsidRPr="00A2423F">
        <w:rPr>
          <w:rFonts w:cstheme="majorHAnsi"/>
          <w:noProof/>
          <w:color w:val="000000" w:themeColor="text1"/>
        </w:rPr>
        <w:t>Design</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79 \h </w:instrText>
      </w:r>
      <w:r w:rsidRPr="00A2423F">
        <w:rPr>
          <w:noProof/>
          <w:color w:val="000000" w:themeColor="text1"/>
        </w:rPr>
      </w:r>
      <w:r w:rsidRPr="00A2423F">
        <w:rPr>
          <w:noProof/>
          <w:color w:val="000000" w:themeColor="text1"/>
        </w:rPr>
        <w:fldChar w:fldCharType="separate"/>
      </w:r>
      <w:r w:rsidRPr="00A2423F">
        <w:rPr>
          <w:noProof/>
          <w:color w:val="000000" w:themeColor="text1"/>
        </w:rPr>
        <w:t>31</w:t>
      </w:r>
      <w:r w:rsidRPr="00A2423F">
        <w:rPr>
          <w:noProof/>
          <w:color w:val="000000" w:themeColor="text1"/>
        </w:rPr>
        <w:fldChar w:fldCharType="end"/>
      </w:r>
    </w:p>
    <w:p w14:paraId="7FF50F4B"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6.</w:t>
      </w:r>
      <w:r w:rsidRPr="00A2423F">
        <w:rPr>
          <w:b w:val="0"/>
          <w:caps w:val="0"/>
          <w:noProof/>
          <w:color w:val="000000" w:themeColor="text1"/>
          <w:lang w:eastAsia="zh-CN"/>
        </w:rPr>
        <w:tab/>
      </w:r>
      <w:r w:rsidRPr="00A2423F">
        <w:rPr>
          <w:rFonts w:cstheme="majorHAnsi"/>
          <w:noProof/>
          <w:color w:val="000000" w:themeColor="text1"/>
        </w:rPr>
        <w:t>Prototyping and Development</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0 \h </w:instrText>
      </w:r>
      <w:r w:rsidRPr="00A2423F">
        <w:rPr>
          <w:noProof/>
          <w:color w:val="000000" w:themeColor="text1"/>
        </w:rPr>
      </w:r>
      <w:r w:rsidRPr="00A2423F">
        <w:rPr>
          <w:noProof/>
          <w:color w:val="000000" w:themeColor="text1"/>
        </w:rPr>
        <w:fldChar w:fldCharType="separate"/>
      </w:r>
      <w:r w:rsidRPr="00A2423F">
        <w:rPr>
          <w:noProof/>
          <w:color w:val="000000" w:themeColor="text1"/>
        </w:rPr>
        <w:t>35</w:t>
      </w:r>
      <w:r w:rsidRPr="00A2423F">
        <w:rPr>
          <w:noProof/>
          <w:color w:val="000000" w:themeColor="text1"/>
        </w:rPr>
        <w:fldChar w:fldCharType="end"/>
      </w:r>
    </w:p>
    <w:p w14:paraId="7758B7B7"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7.</w:t>
      </w:r>
      <w:r w:rsidRPr="00A2423F">
        <w:rPr>
          <w:b w:val="0"/>
          <w:caps w:val="0"/>
          <w:noProof/>
          <w:color w:val="000000" w:themeColor="text1"/>
          <w:lang w:eastAsia="zh-CN"/>
        </w:rPr>
        <w:tab/>
      </w:r>
      <w:r w:rsidRPr="00A2423F">
        <w:rPr>
          <w:rFonts w:cstheme="majorHAnsi"/>
          <w:noProof/>
          <w:color w:val="000000" w:themeColor="text1"/>
        </w:rPr>
        <w:t>Testing</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1 \h </w:instrText>
      </w:r>
      <w:r w:rsidRPr="00A2423F">
        <w:rPr>
          <w:noProof/>
          <w:color w:val="000000" w:themeColor="text1"/>
        </w:rPr>
      </w:r>
      <w:r w:rsidRPr="00A2423F">
        <w:rPr>
          <w:noProof/>
          <w:color w:val="000000" w:themeColor="text1"/>
        </w:rPr>
        <w:fldChar w:fldCharType="separate"/>
      </w:r>
      <w:r w:rsidRPr="00A2423F">
        <w:rPr>
          <w:noProof/>
          <w:color w:val="000000" w:themeColor="text1"/>
        </w:rPr>
        <w:t>37</w:t>
      </w:r>
      <w:r w:rsidRPr="00A2423F">
        <w:rPr>
          <w:noProof/>
          <w:color w:val="000000" w:themeColor="text1"/>
        </w:rPr>
        <w:fldChar w:fldCharType="end"/>
      </w:r>
    </w:p>
    <w:p w14:paraId="218CD0E8"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8.</w:t>
      </w:r>
      <w:r w:rsidRPr="00A2423F">
        <w:rPr>
          <w:b w:val="0"/>
          <w:caps w:val="0"/>
          <w:noProof/>
          <w:color w:val="000000" w:themeColor="text1"/>
          <w:lang w:eastAsia="zh-CN"/>
        </w:rPr>
        <w:tab/>
      </w:r>
      <w:r w:rsidRPr="00A2423F">
        <w:rPr>
          <w:rFonts w:cstheme="majorHAnsi"/>
          <w:noProof/>
          <w:color w:val="000000" w:themeColor="text1"/>
        </w:rPr>
        <w:t>Issues and Risks</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2 \h </w:instrText>
      </w:r>
      <w:r w:rsidRPr="00A2423F">
        <w:rPr>
          <w:noProof/>
          <w:color w:val="000000" w:themeColor="text1"/>
        </w:rPr>
      </w:r>
      <w:r w:rsidRPr="00A2423F">
        <w:rPr>
          <w:noProof/>
          <w:color w:val="000000" w:themeColor="text1"/>
        </w:rPr>
        <w:fldChar w:fldCharType="separate"/>
      </w:r>
      <w:r w:rsidRPr="00A2423F">
        <w:rPr>
          <w:noProof/>
          <w:color w:val="000000" w:themeColor="text1"/>
        </w:rPr>
        <w:t>40</w:t>
      </w:r>
      <w:r w:rsidRPr="00A2423F">
        <w:rPr>
          <w:noProof/>
          <w:color w:val="000000" w:themeColor="text1"/>
        </w:rPr>
        <w:fldChar w:fldCharType="end"/>
      </w:r>
    </w:p>
    <w:p w14:paraId="32371DA3"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9.</w:t>
      </w:r>
      <w:r w:rsidRPr="00A2423F">
        <w:rPr>
          <w:b w:val="0"/>
          <w:caps w:val="0"/>
          <w:noProof/>
          <w:color w:val="000000" w:themeColor="text1"/>
          <w:lang w:eastAsia="zh-CN"/>
        </w:rPr>
        <w:tab/>
      </w:r>
      <w:r w:rsidRPr="00A2423F">
        <w:rPr>
          <w:rFonts w:cstheme="majorHAnsi"/>
          <w:noProof/>
          <w:color w:val="000000" w:themeColor="text1"/>
        </w:rPr>
        <w:t>Plan and Future Work</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3 \h </w:instrText>
      </w:r>
      <w:r w:rsidRPr="00A2423F">
        <w:rPr>
          <w:noProof/>
          <w:color w:val="000000" w:themeColor="text1"/>
        </w:rPr>
      </w:r>
      <w:r w:rsidRPr="00A2423F">
        <w:rPr>
          <w:noProof/>
          <w:color w:val="000000" w:themeColor="text1"/>
        </w:rPr>
        <w:fldChar w:fldCharType="separate"/>
      </w:r>
      <w:r w:rsidRPr="00A2423F">
        <w:rPr>
          <w:noProof/>
          <w:color w:val="000000" w:themeColor="text1"/>
        </w:rPr>
        <w:t>44</w:t>
      </w:r>
      <w:r w:rsidRPr="00A2423F">
        <w:rPr>
          <w:noProof/>
          <w:color w:val="000000" w:themeColor="text1"/>
        </w:rPr>
        <w:fldChar w:fldCharType="end"/>
      </w:r>
    </w:p>
    <w:p w14:paraId="0778C964"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10.</w:t>
      </w:r>
      <w:r w:rsidRPr="00A2423F">
        <w:rPr>
          <w:b w:val="0"/>
          <w:caps w:val="0"/>
          <w:noProof/>
          <w:color w:val="000000" w:themeColor="text1"/>
          <w:lang w:eastAsia="zh-CN"/>
        </w:rPr>
        <w:tab/>
      </w:r>
      <w:r w:rsidRPr="00A2423F">
        <w:rPr>
          <w:rFonts w:cstheme="majorHAnsi"/>
          <w:noProof/>
          <w:color w:val="000000" w:themeColor="text1"/>
        </w:rPr>
        <w:t>Conclusions</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4 \h </w:instrText>
      </w:r>
      <w:r w:rsidRPr="00A2423F">
        <w:rPr>
          <w:noProof/>
          <w:color w:val="000000" w:themeColor="text1"/>
        </w:rPr>
      </w:r>
      <w:r w:rsidRPr="00A2423F">
        <w:rPr>
          <w:noProof/>
          <w:color w:val="000000" w:themeColor="text1"/>
        </w:rPr>
        <w:fldChar w:fldCharType="separate"/>
      </w:r>
      <w:r w:rsidRPr="00A2423F">
        <w:rPr>
          <w:noProof/>
          <w:color w:val="000000" w:themeColor="text1"/>
        </w:rPr>
        <w:t>47</w:t>
      </w:r>
      <w:r w:rsidRPr="00A2423F">
        <w:rPr>
          <w:noProof/>
          <w:color w:val="000000" w:themeColor="text1"/>
        </w:rPr>
        <w:fldChar w:fldCharType="end"/>
      </w:r>
    </w:p>
    <w:p w14:paraId="3FD2A645" w14:textId="77777777" w:rsidR="00A2423F" w:rsidRPr="00A2423F" w:rsidRDefault="00A2423F">
      <w:pPr>
        <w:pStyle w:val="TOC1"/>
        <w:rPr>
          <w:b w:val="0"/>
          <w:caps w:val="0"/>
          <w:noProof/>
          <w:color w:val="000000" w:themeColor="text1"/>
          <w:lang w:eastAsia="zh-CN"/>
        </w:rPr>
      </w:pPr>
      <w:r w:rsidRPr="00A2423F">
        <w:rPr>
          <w:rFonts w:cstheme="majorHAnsi"/>
          <w:noProof/>
          <w:color w:val="000000" w:themeColor="text1"/>
        </w:rPr>
        <w:t>11.</w:t>
      </w:r>
      <w:r w:rsidRPr="00A2423F">
        <w:rPr>
          <w:b w:val="0"/>
          <w:caps w:val="0"/>
          <w:noProof/>
          <w:color w:val="000000" w:themeColor="text1"/>
          <w:lang w:eastAsia="zh-CN"/>
        </w:rPr>
        <w:tab/>
      </w:r>
      <w:r w:rsidRPr="00A2423F">
        <w:rPr>
          <w:rFonts w:cstheme="majorHAnsi"/>
          <w:noProof/>
          <w:color w:val="000000" w:themeColor="text1"/>
        </w:rPr>
        <w:t>Bibliography</w:t>
      </w:r>
      <w:r w:rsidRPr="00A2423F">
        <w:rPr>
          <w:noProof/>
          <w:color w:val="000000" w:themeColor="text1"/>
        </w:rPr>
        <w:tab/>
      </w:r>
      <w:r w:rsidRPr="00A2423F">
        <w:rPr>
          <w:noProof/>
          <w:color w:val="000000" w:themeColor="text1"/>
        </w:rPr>
        <w:fldChar w:fldCharType="begin"/>
      </w:r>
      <w:r w:rsidRPr="00A2423F">
        <w:rPr>
          <w:noProof/>
          <w:color w:val="000000" w:themeColor="text1"/>
        </w:rPr>
        <w:instrText xml:space="preserve"> PAGEREF _Toc499471485 \h </w:instrText>
      </w:r>
      <w:r w:rsidRPr="00A2423F">
        <w:rPr>
          <w:noProof/>
          <w:color w:val="000000" w:themeColor="text1"/>
        </w:rPr>
      </w:r>
      <w:r w:rsidRPr="00A2423F">
        <w:rPr>
          <w:noProof/>
          <w:color w:val="000000" w:themeColor="text1"/>
        </w:rPr>
        <w:fldChar w:fldCharType="separate"/>
      </w:r>
      <w:r w:rsidRPr="00A2423F">
        <w:rPr>
          <w:noProof/>
          <w:color w:val="000000" w:themeColor="text1"/>
        </w:rPr>
        <w:t>49</w:t>
      </w:r>
      <w:r w:rsidRPr="00A2423F">
        <w:rPr>
          <w:noProof/>
          <w:color w:val="000000" w:themeColor="text1"/>
        </w:rPr>
        <w:fldChar w:fldCharType="end"/>
      </w:r>
    </w:p>
    <w:p w14:paraId="0F0160E2" w14:textId="77777777" w:rsidR="00507330" w:rsidRPr="00A2423F" w:rsidRDefault="00507330" w:rsidP="00A73C40">
      <w:pPr>
        <w:jc w:val="both"/>
        <w:rPr>
          <w:rFonts w:asciiTheme="majorHAnsi" w:hAnsiTheme="majorHAnsi" w:cstheme="majorHAnsi"/>
          <w:color w:val="000000" w:themeColor="text1"/>
        </w:rPr>
      </w:pPr>
      <w:r w:rsidRPr="00A2423F">
        <w:rPr>
          <w:rFonts w:asciiTheme="majorHAnsi" w:hAnsiTheme="majorHAnsi" w:cstheme="majorHAnsi"/>
          <w:b/>
          <w:color w:val="000000" w:themeColor="text1"/>
        </w:rPr>
        <w:fldChar w:fldCharType="end"/>
      </w:r>
    </w:p>
    <w:p w14:paraId="42EE862F" w14:textId="77777777" w:rsidR="00507330" w:rsidRPr="00A2423F" w:rsidRDefault="00507330" w:rsidP="00A73C40">
      <w:pPr>
        <w:jc w:val="both"/>
        <w:rPr>
          <w:rFonts w:asciiTheme="majorHAnsi" w:hAnsiTheme="majorHAnsi" w:cstheme="majorHAnsi"/>
          <w:color w:val="000000" w:themeColor="text1"/>
        </w:rPr>
      </w:pPr>
    </w:p>
    <w:p w14:paraId="539E88DF" w14:textId="77777777" w:rsidR="00507330" w:rsidRPr="00A2423F" w:rsidRDefault="00507330" w:rsidP="00A73C40">
      <w:pPr>
        <w:jc w:val="both"/>
        <w:rPr>
          <w:rFonts w:asciiTheme="majorHAnsi" w:hAnsiTheme="majorHAnsi" w:cstheme="majorHAnsi"/>
          <w:color w:val="000000" w:themeColor="text1"/>
        </w:rPr>
      </w:pPr>
    </w:p>
    <w:p w14:paraId="1BBD1350" w14:textId="77777777" w:rsidR="00177103" w:rsidRPr="00A2423F" w:rsidRDefault="00177103" w:rsidP="00A73C40">
      <w:pPr>
        <w:jc w:val="both"/>
        <w:rPr>
          <w:rFonts w:asciiTheme="majorHAnsi" w:hAnsiTheme="majorHAnsi" w:cstheme="majorHAnsi"/>
          <w:color w:val="000000" w:themeColor="text1"/>
        </w:rPr>
      </w:pPr>
    </w:p>
    <w:p w14:paraId="3F9A973D" w14:textId="77777777" w:rsidR="00177103" w:rsidRPr="00A2423F" w:rsidRDefault="00177103" w:rsidP="00A73C40">
      <w:pPr>
        <w:jc w:val="both"/>
        <w:rPr>
          <w:rFonts w:asciiTheme="majorHAnsi" w:hAnsiTheme="majorHAnsi" w:cstheme="majorHAnsi"/>
          <w:color w:val="000000" w:themeColor="text1"/>
        </w:rPr>
      </w:pPr>
    </w:p>
    <w:p w14:paraId="6221BA53" w14:textId="77777777" w:rsidR="00911575" w:rsidRPr="00A2423F" w:rsidRDefault="00911575" w:rsidP="00A73C40">
      <w:pPr>
        <w:jc w:val="both"/>
        <w:rPr>
          <w:rFonts w:asciiTheme="majorHAnsi" w:hAnsiTheme="majorHAnsi" w:cstheme="majorHAnsi"/>
          <w:color w:val="000000" w:themeColor="text1"/>
        </w:rPr>
      </w:pPr>
    </w:p>
    <w:p w14:paraId="42F5DBFE" w14:textId="77777777" w:rsidR="00911575" w:rsidRPr="00A2423F" w:rsidRDefault="00911575" w:rsidP="00A73C40">
      <w:pPr>
        <w:jc w:val="both"/>
        <w:rPr>
          <w:rFonts w:asciiTheme="majorHAnsi" w:hAnsiTheme="majorHAnsi" w:cstheme="majorHAnsi"/>
          <w:color w:val="000000" w:themeColor="text1"/>
        </w:rPr>
      </w:pPr>
    </w:p>
    <w:p w14:paraId="44CC3487" w14:textId="77777777" w:rsidR="00911575" w:rsidRPr="00A2423F" w:rsidRDefault="00911575" w:rsidP="00A73C40">
      <w:pPr>
        <w:jc w:val="both"/>
        <w:rPr>
          <w:rFonts w:asciiTheme="majorHAnsi" w:hAnsiTheme="majorHAnsi" w:cstheme="majorHAnsi"/>
          <w:color w:val="000000" w:themeColor="text1"/>
        </w:rPr>
      </w:pPr>
    </w:p>
    <w:p w14:paraId="7A39561D" w14:textId="77777777" w:rsidR="00917338" w:rsidRPr="00A2423F" w:rsidRDefault="00917338" w:rsidP="00A73C40">
      <w:pPr>
        <w:jc w:val="both"/>
        <w:rPr>
          <w:rFonts w:asciiTheme="majorHAnsi" w:hAnsiTheme="majorHAnsi" w:cstheme="majorHAnsi"/>
          <w:color w:val="000000" w:themeColor="text1"/>
        </w:rPr>
      </w:pPr>
    </w:p>
    <w:p w14:paraId="04A986DB" w14:textId="77777777" w:rsidR="00917338" w:rsidRPr="00A2423F" w:rsidRDefault="00917338" w:rsidP="00A73C40">
      <w:pPr>
        <w:jc w:val="both"/>
        <w:rPr>
          <w:rFonts w:asciiTheme="majorHAnsi" w:hAnsiTheme="majorHAnsi" w:cstheme="majorHAnsi"/>
          <w:color w:val="000000" w:themeColor="text1"/>
        </w:rPr>
      </w:pPr>
    </w:p>
    <w:p w14:paraId="76A73DD2" w14:textId="77777777" w:rsidR="00917338" w:rsidRPr="00A2423F" w:rsidRDefault="00917338" w:rsidP="00A73C40">
      <w:pPr>
        <w:jc w:val="both"/>
        <w:rPr>
          <w:rFonts w:asciiTheme="majorHAnsi" w:hAnsiTheme="majorHAnsi" w:cstheme="majorHAnsi"/>
          <w:color w:val="000000" w:themeColor="text1"/>
        </w:rPr>
      </w:pPr>
    </w:p>
    <w:p w14:paraId="72952E4E" w14:textId="77777777" w:rsidR="00D11CE9" w:rsidRPr="00A2423F" w:rsidRDefault="00D11CE9" w:rsidP="00A73C40">
      <w:pPr>
        <w:jc w:val="both"/>
        <w:rPr>
          <w:rFonts w:asciiTheme="majorHAnsi" w:hAnsiTheme="majorHAnsi" w:cstheme="majorHAnsi"/>
          <w:color w:val="000000" w:themeColor="text1"/>
        </w:rPr>
      </w:pPr>
    </w:p>
    <w:p w14:paraId="601E6E2E" w14:textId="77777777" w:rsidR="00D11CE9" w:rsidRPr="00A2423F" w:rsidRDefault="00D11CE9" w:rsidP="00A73C40">
      <w:pPr>
        <w:jc w:val="both"/>
        <w:rPr>
          <w:rFonts w:asciiTheme="majorHAnsi" w:hAnsiTheme="majorHAnsi" w:cstheme="majorHAnsi"/>
          <w:color w:val="000000" w:themeColor="text1"/>
        </w:rPr>
      </w:pPr>
    </w:p>
    <w:p w14:paraId="0A75C0B1" w14:textId="77777777" w:rsidR="00D11CE9" w:rsidRPr="00A2423F" w:rsidRDefault="00D11CE9" w:rsidP="00A73C40">
      <w:pPr>
        <w:jc w:val="both"/>
        <w:rPr>
          <w:rFonts w:asciiTheme="majorHAnsi" w:hAnsiTheme="majorHAnsi" w:cstheme="majorHAnsi"/>
          <w:color w:val="000000" w:themeColor="text1"/>
        </w:rPr>
      </w:pPr>
    </w:p>
    <w:p w14:paraId="626E01F1" w14:textId="77777777" w:rsidR="00D11CE9" w:rsidRPr="00A2423F" w:rsidRDefault="00D11CE9" w:rsidP="00A73C40">
      <w:pPr>
        <w:jc w:val="both"/>
        <w:rPr>
          <w:rFonts w:asciiTheme="majorHAnsi" w:hAnsiTheme="majorHAnsi" w:cstheme="majorHAnsi"/>
          <w:color w:val="000000" w:themeColor="text1"/>
        </w:rPr>
      </w:pPr>
    </w:p>
    <w:p w14:paraId="314D6ADF" w14:textId="77777777" w:rsidR="00D11CE9" w:rsidRPr="00A2423F" w:rsidRDefault="00D11CE9" w:rsidP="00A73C40">
      <w:pPr>
        <w:jc w:val="both"/>
        <w:rPr>
          <w:rFonts w:asciiTheme="majorHAnsi" w:hAnsiTheme="majorHAnsi" w:cstheme="majorHAnsi"/>
          <w:color w:val="000000" w:themeColor="text1"/>
        </w:rPr>
      </w:pPr>
    </w:p>
    <w:p w14:paraId="0209AB35" w14:textId="77777777" w:rsidR="00D11CE9" w:rsidRPr="00A2423F" w:rsidRDefault="00D11CE9" w:rsidP="00A73C40">
      <w:pPr>
        <w:jc w:val="both"/>
        <w:rPr>
          <w:rFonts w:asciiTheme="majorHAnsi" w:hAnsiTheme="majorHAnsi" w:cstheme="majorHAnsi"/>
          <w:color w:val="000000" w:themeColor="text1"/>
        </w:rPr>
      </w:pPr>
    </w:p>
    <w:p w14:paraId="47F9BA97" w14:textId="77777777" w:rsidR="00D11CE9" w:rsidRPr="00A2423F" w:rsidRDefault="00D11CE9" w:rsidP="00A73C40">
      <w:pPr>
        <w:jc w:val="both"/>
        <w:rPr>
          <w:rFonts w:asciiTheme="majorHAnsi" w:hAnsiTheme="majorHAnsi" w:cstheme="majorHAnsi"/>
          <w:color w:val="000000" w:themeColor="text1"/>
        </w:rPr>
      </w:pPr>
    </w:p>
    <w:p w14:paraId="5277FE62" w14:textId="77777777" w:rsidR="00D11CE9" w:rsidRPr="00A2423F" w:rsidRDefault="00D11CE9" w:rsidP="00A73C40">
      <w:pPr>
        <w:jc w:val="both"/>
        <w:rPr>
          <w:rFonts w:asciiTheme="majorHAnsi" w:hAnsiTheme="majorHAnsi" w:cstheme="majorHAnsi"/>
          <w:color w:val="000000" w:themeColor="text1"/>
        </w:rPr>
      </w:pPr>
    </w:p>
    <w:p w14:paraId="08FB9F52" w14:textId="77777777" w:rsidR="00917338" w:rsidRPr="00A2423F" w:rsidRDefault="00917338" w:rsidP="00A73C40">
      <w:pPr>
        <w:jc w:val="both"/>
        <w:rPr>
          <w:rFonts w:asciiTheme="majorHAnsi" w:hAnsiTheme="majorHAnsi" w:cstheme="majorHAnsi"/>
          <w:color w:val="000000" w:themeColor="text1"/>
        </w:rPr>
      </w:pPr>
    </w:p>
    <w:p w14:paraId="381BD459" w14:textId="77777777" w:rsidR="00917338" w:rsidRPr="00A2423F" w:rsidRDefault="00917338" w:rsidP="00A73C40">
      <w:pPr>
        <w:jc w:val="both"/>
        <w:rPr>
          <w:rFonts w:asciiTheme="majorHAnsi" w:hAnsiTheme="majorHAnsi" w:cstheme="majorHAnsi"/>
          <w:color w:val="000000" w:themeColor="text1"/>
        </w:rPr>
      </w:pPr>
    </w:p>
    <w:p w14:paraId="2C649FAB" w14:textId="77777777" w:rsidR="00C274B2" w:rsidRPr="00A2423F" w:rsidRDefault="00C274B2" w:rsidP="00A73C40">
      <w:pPr>
        <w:jc w:val="both"/>
        <w:rPr>
          <w:rFonts w:asciiTheme="majorHAnsi" w:hAnsiTheme="majorHAnsi" w:cstheme="majorHAnsi"/>
          <w:color w:val="000000" w:themeColor="text1"/>
        </w:rPr>
      </w:pPr>
    </w:p>
    <w:p w14:paraId="2B4E3C83" w14:textId="77777777" w:rsidR="00C274B2" w:rsidRPr="00A2423F" w:rsidRDefault="00C274B2" w:rsidP="00A73C40">
      <w:pPr>
        <w:jc w:val="both"/>
        <w:rPr>
          <w:rFonts w:asciiTheme="majorHAnsi" w:hAnsiTheme="majorHAnsi" w:cstheme="majorHAnsi"/>
          <w:color w:val="000000" w:themeColor="text1"/>
        </w:rPr>
      </w:pPr>
    </w:p>
    <w:p w14:paraId="1EAE1FB8" w14:textId="77777777" w:rsidR="00917338" w:rsidRPr="00A2423F" w:rsidRDefault="00917338" w:rsidP="00A73C40">
      <w:pPr>
        <w:jc w:val="both"/>
        <w:rPr>
          <w:rFonts w:asciiTheme="majorHAnsi" w:hAnsiTheme="majorHAnsi" w:cstheme="majorHAnsi"/>
          <w:color w:val="000000" w:themeColor="text1"/>
        </w:rPr>
      </w:pPr>
    </w:p>
    <w:p w14:paraId="3D514A6C" w14:textId="77777777" w:rsidR="00A2423F" w:rsidRPr="00A2423F" w:rsidRDefault="00917338">
      <w:pPr>
        <w:pStyle w:val="TableofFigures"/>
        <w:tabs>
          <w:tab w:val="right" w:leader="dot" w:pos="8290"/>
        </w:tabs>
        <w:rPr>
          <w:noProof/>
          <w:color w:val="000000" w:themeColor="text1"/>
          <w:sz w:val="22"/>
          <w:szCs w:val="22"/>
          <w:lang w:eastAsia="zh-CN"/>
        </w:rPr>
      </w:pPr>
      <w:r w:rsidRPr="00A2423F">
        <w:rPr>
          <w:rFonts w:asciiTheme="majorHAnsi" w:hAnsiTheme="majorHAnsi" w:cstheme="majorHAnsi"/>
          <w:color w:val="000000" w:themeColor="text1"/>
        </w:rPr>
        <w:lastRenderedPageBreak/>
        <w:fldChar w:fldCharType="begin"/>
      </w:r>
      <w:r w:rsidRPr="00A2423F">
        <w:rPr>
          <w:rFonts w:asciiTheme="majorHAnsi" w:hAnsiTheme="majorHAnsi" w:cstheme="majorHAnsi"/>
          <w:color w:val="000000" w:themeColor="text1"/>
        </w:rPr>
        <w:instrText xml:space="preserve"> TOC \h \z \c "Figure" </w:instrText>
      </w:r>
      <w:r w:rsidRPr="00A2423F">
        <w:rPr>
          <w:rFonts w:asciiTheme="majorHAnsi" w:hAnsiTheme="majorHAnsi" w:cstheme="majorHAnsi"/>
          <w:color w:val="000000" w:themeColor="text1"/>
        </w:rPr>
        <w:fldChar w:fldCharType="separate"/>
      </w:r>
      <w:hyperlink w:anchor="_Toc499471486" w:history="1">
        <w:r w:rsidR="00A2423F" w:rsidRPr="00A2423F">
          <w:rPr>
            <w:rStyle w:val="Hyperlink"/>
            <w:rFonts w:asciiTheme="majorHAnsi" w:hAnsiTheme="majorHAnsi" w:cstheme="majorHAnsi"/>
            <w:noProof/>
            <w:color w:val="000000" w:themeColor="text1"/>
          </w:rPr>
          <w:t>Figure 1 - Aristotle Logic Table 1st Iteratio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86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6</w:t>
        </w:r>
        <w:r w:rsidR="00A2423F" w:rsidRPr="00A2423F">
          <w:rPr>
            <w:noProof/>
            <w:webHidden/>
            <w:color w:val="000000" w:themeColor="text1"/>
          </w:rPr>
          <w:fldChar w:fldCharType="end"/>
        </w:r>
      </w:hyperlink>
    </w:p>
    <w:p w14:paraId="72A0D950"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87" w:history="1">
        <w:r w:rsidR="00A2423F" w:rsidRPr="00A2423F">
          <w:rPr>
            <w:rStyle w:val="Hyperlink"/>
            <w:rFonts w:asciiTheme="majorHAnsi" w:hAnsiTheme="majorHAnsi" w:cstheme="majorHAnsi"/>
            <w:noProof/>
            <w:color w:val="000000" w:themeColor="text1"/>
          </w:rPr>
          <w:t>Figure 2 - Aristotle Logic Table 2nd Iteratio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87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6</w:t>
        </w:r>
        <w:r w:rsidR="00A2423F" w:rsidRPr="00A2423F">
          <w:rPr>
            <w:noProof/>
            <w:webHidden/>
            <w:color w:val="000000" w:themeColor="text1"/>
          </w:rPr>
          <w:fldChar w:fldCharType="end"/>
        </w:r>
      </w:hyperlink>
    </w:p>
    <w:p w14:paraId="1FBDC83A"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88" w:history="1">
        <w:r w:rsidR="00A2423F" w:rsidRPr="00A2423F">
          <w:rPr>
            <w:rStyle w:val="Hyperlink"/>
            <w:rFonts w:asciiTheme="majorHAnsi" w:hAnsiTheme="majorHAnsi" w:cstheme="majorHAnsi"/>
            <w:noProof/>
            <w:color w:val="000000" w:themeColor="text1"/>
          </w:rPr>
          <w:t>Figure 3 - Four Pretences</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88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7</w:t>
        </w:r>
        <w:r w:rsidR="00A2423F" w:rsidRPr="00A2423F">
          <w:rPr>
            <w:noProof/>
            <w:webHidden/>
            <w:color w:val="000000" w:themeColor="text1"/>
          </w:rPr>
          <w:fldChar w:fldCharType="end"/>
        </w:r>
      </w:hyperlink>
    </w:p>
    <w:p w14:paraId="4EB71DC7"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89" w:history="1">
        <w:r w:rsidR="00A2423F" w:rsidRPr="00A2423F">
          <w:rPr>
            <w:rStyle w:val="Hyperlink"/>
            <w:rFonts w:asciiTheme="majorHAnsi" w:hAnsiTheme="majorHAnsi" w:cstheme="majorHAnsi"/>
            <w:noProof/>
            <w:color w:val="000000" w:themeColor="text1"/>
          </w:rPr>
          <w:t>Figure 4 - Data Mining Hierarchy</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89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8</w:t>
        </w:r>
        <w:r w:rsidR="00A2423F" w:rsidRPr="00A2423F">
          <w:rPr>
            <w:noProof/>
            <w:webHidden/>
            <w:color w:val="000000" w:themeColor="text1"/>
          </w:rPr>
          <w:fldChar w:fldCharType="end"/>
        </w:r>
      </w:hyperlink>
    </w:p>
    <w:p w14:paraId="61FE4AC9"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0" w:history="1">
        <w:r w:rsidR="00A2423F" w:rsidRPr="00A2423F">
          <w:rPr>
            <w:rStyle w:val="Hyperlink"/>
            <w:rFonts w:asciiTheme="majorHAnsi" w:hAnsiTheme="majorHAnsi" w:cstheme="majorHAnsi"/>
            <w:noProof/>
            <w:color w:val="000000" w:themeColor="text1"/>
          </w:rPr>
          <w:t>Figure 5 - Haar Wavelet Algorithm</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0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3</w:t>
        </w:r>
        <w:r w:rsidR="00A2423F" w:rsidRPr="00A2423F">
          <w:rPr>
            <w:noProof/>
            <w:webHidden/>
            <w:color w:val="000000" w:themeColor="text1"/>
          </w:rPr>
          <w:fldChar w:fldCharType="end"/>
        </w:r>
      </w:hyperlink>
    </w:p>
    <w:p w14:paraId="7387E5A5"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1" w:history="1">
        <w:r w:rsidR="00A2423F" w:rsidRPr="00A2423F">
          <w:rPr>
            <w:rStyle w:val="Hyperlink"/>
            <w:rFonts w:asciiTheme="majorHAnsi" w:hAnsiTheme="majorHAnsi" w:cstheme="majorHAnsi"/>
            <w:noProof/>
            <w:color w:val="000000" w:themeColor="text1"/>
          </w:rPr>
          <w:t>Figure 6 - Linear Regression Formula</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1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5</w:t>
        </w:r>
        <w:r w:rsidR="00A2423F" w:rsidRPr="00A2423F">
          <w:rPr>
            <w:noProof/>
            <w:webHidden/>
            <w:color w:val="000000" w:themeColor="text1"/>
          </w:rPr>
          <w:fldChar w:fldCharType="end"/>
        </w:r>
      </w:hyperlink>
    </w:p>
    <w:p w14:paraId="3F81E8F9"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2" w:history="1">
        <w:r w:rsidR="00A2423F" w:rsidRPr="00A2423F">
          <w:rPr>
            <w:rStyle w:val="Hyperlink"/>
            <w:rFonts w:asciiTheme="majorHAnsi" w:hAnsiTheme="majorHAnsi" w:cstheme="majorHAnsi"/>
            <w:noProof/>
            <w:color w:val="000000" w:themeColor="text1"/>
          </w:rPr>
          <w:t>Figure 7 - Linear Regression Example</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2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5</w:t>
        </w:r>
        <w:r w:rsidR="00A2423F" w:rsidRPr="00A2423F">
          <w:rPr>
            <w:noProof/>
            <w:webHidden/>
            <w:color w:val="000000" w:themeColor="text1"/>
          </w:rPr>
          <w:fldChar w:fldCharType="end"/>
        </w:r>
      </w:hyperlink>
    </w:p>
    <w:p w14:paraId="75D36003"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3" w:history="1">
        <w:r w:rsidR="00A2423F" w:rsidRPr="00A2423F">
          <w:rPr>
            <w:rStyle w:val="Hyperlink"/>
            <w:rFonts w:asciiTheme="majorHAnsi" w:hAnsiTheme="majorHAnsi" w:cstheme="majorHAnsi"/>
            <w:noProof/>
            <w:color w:val="000000" w:themeColor="text1"/>
          </w:rPr>
          <w:t>Figure 8 - Linear Regression Chart</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3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6</w:t>
        </w:r>
        <w:r w:rsidR="00A2423F" w:rsidRPr="00A2423F">
          <w:rPr>
            <w:noProof/>
            <w:webHidden/>
            <w:color w:val="000000" w:themeColor="text1"/>
          </w:rPr>
          <w:fldChar w:fldCharType="end"/>
        </w:r>
      </w:hyperlink>
    </w:p>
    <w:p w14:paraId="49173ED6"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4" w:history="1">
        <w:r w:rsidR="00A2423F" w:rsidRPr="00A2423F">
          <w:rPr>
            <w:rStyle w:val="Hyperlink"/>
            <w:rFonts w:asciiTheme="majorHAnsi" w:hAnsiTheme="majorHAnsi" w:cstheme="majorHAnsi"/>
            <w:noProof/>
            <w:color w:val="000000" w:themeColor="text1"/>
          </w:rPr>
          <w:t>Figure 9 - Logistic Regression Flow</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4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7</w:t>
        </w:r>
        <w:r w:rsidR="00A2423F" w:rsidRPr="00A2423F">
          <w:rPr>
            <w:noProof/>
            <w:webHidden/>
            <w:color w:val="000000" w:themeColor="text1"/>
          </w:rPr>
          <w:fldChar w:fldCharType="end"/>
        </w:r>
      </w:hyperlink>
    </w:p>
    <w:p w14:paraId="1BD27960" w14:textId="77777777" w:rsidR="00A2423F" w:rsidRPr="00A2423F" w:rsidRDefault="00C92BBA">
      <w:pPr>
        <w:pStyle w:val="TableofFigures"/>
        <w:tabs>
          <w:tab w:val="right" w:leader="dot" w:pos="8290"/>
        </w:tabs>
        <w:rPr>
          <w:noProof/>
          <w:color w:val="000000" w:themeColor="text1"/>
          <w:sz w:val="22"/>
          <w:szCs w:val="22"/>
          <w:lang w:eastAsia="zh-CN"/>
        </w:rPr>
      </w:pPr>
      <w:hyperlink r:id="rId9" w:anchor="_Toc499471495" w:history="1">
        <w:r w:rsidR="00A2423F" w:rsidRPr="00A2423F">
          <w:rPr>
            <w:rStyle w:val="Hyperlink"/>
            <w:noProof/>
            <w:color w:val="000000" w:themeColor="text1"/>
          </w:rPr>
          <w:t>Figure 10 - Cross Entropy Formula</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5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7</w:t>
        </w:r>
        <w:r w:rsidR="00A2423F" w:rsidRPr="00A2423F">
          <w:rPr>
            <w:noProof/>
            <w:webHidden/>
            <w:color w:val="000000" w:themeColor="text1"/>
          </w:rPr>
          <w:fldChar w:fldCharType="end"/>
        </w:r>
      </w:hyperlink>
    </w:p>
    <w:p w14:paraId="74872559"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6" w:history="1">
        <w:r w:rsidR="00A2423F" w:rsidRPr="00A2423F">
          <w:rPr>
            <w:rStyle w:val="Hyperlink"/>
            <w:rFonts w:asciiTheme="majorHAnsi" w:hAnsiTheme="majorHAnsi" w:cstheme="majorHAnsi"/>
            <w:noProof/>
            <w:color w:val="000000" w:themeColor="text1"/>
          </w:rPr>
          <w:t>Figure 11 - Kullback-Leibler Divergence Formula</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6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8</w:t>
        </w:r>
        <w:r w:rsidR="00A2423F" w:rsidRPr="00A2423F">
          <w:rPr>
            <w:noProof/>
            <w:webHidden/>
            <w:color w:val="000000" w:themeColor="text1"/>
          </w:rPr>
          <w:fldChar w:fldCharType="end"/>
        </w:r>
      </w:hyperlink>
    </w:p>
    <w:p w14:paraId="7FB0C07D"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7" w:history="1">
        <w:r w:rsidR="00A2423F" w:rsidRPr="00A2423F">
          <w:rPr>
            <w:rStyle w:val="Hyperlink"/>
            <w:rFonts w:asciiTheme="majorHAnsi" w:hAnsiTheme="majorHAnsi" w:cstheme="majorHAnsi"/>
            <w:noProof/>
            <w:color w:val="000000" w:themeColor="text1"/>
          </w:rPr>
          <w:t>Figure 12 - Neural Network Low Level Diagram</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7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19</w:t>
        </w:r>
        <w:r w:rsidR="00A2423F" w:rsidRPr="00A2423F">
          <w:rPr>
            <w:noProof/>
            <w:webHidden/>
            <w:color w:val="000000" w:themeColor="text1"/>
          </w:rPr>
          <w:fldChar w:fldCharType="end"/>
        </w:r>
      </w:hyperlink>
    </w:p>
    <w:p w14:paraId="3AD570AC"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8" w:history="1">
        <w:r w:rsidR="00A2423F" w:rsidRPr="00A2423F">
          <w:rPr>
            <w:rStyle w:val="Hyperlink"/>
            <w:rFonts w:asciiTheme="majorHAnsi" w:hAnsiTheme="majorHAnsi" w:cstheme="majorHAnsi"/>
            <w:noProof/>
            <w:color w:val="000000" w:themeColor="text1"/>
          </w:rPr>
          <w:t>Figure 13 - Unsupervised Learning Graph</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8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1</w:t>
        </w:r>
        <w:r w:rsidR="00A2423F" w:rsidRPr="00A2423F">
          <w:rPr>
            <w:noProof/>
            <w:webHidden/>
            <w:color w:val="000000" w:themeColor="text1"/>
          </w:rPr>
          <w:fldChar w:fldCharType="end"/>
        </w:r>
      </w:hyperlink>
    </w:p>
    <w:p w14:paraId="29505AAA"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499" w:history="1">
        <w:r w:rsidR="00A2423F" w:rsidRPr="00A2423F">
          <w:rPr>
            <w:rStyle w:val="Hyperlink"/>
            <w:rFonts w:asciiTheme="majorHAnsi" w:hAnsiTheme="majorHAnsi" w:cstheme="majorHAnsi"/>
            <w:noProof/>
            <w:color w:val="000000" w:themeColor="text1"/>
          </w:rPr>
          <w:t>Figure 14 - Supervised Learning Graph</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499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2</w:t>
        </w:r>
        <w:r w:rsidR="00A2423F" w:rsidRPr="00A2423F">
          <w:rPr>
            <w:noProof/>
            <w:webHidden/>
            <w:color w:val="000000" w:themeColor="text1"/>
          </w:rPr>
          <w:fldChar w:fldCharType="end"/>
        </w:r>
      </w:hyperlink>
    </w:p>
    <w:p w14:paraId="0AB2FFFB"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0" w:history="1">
        <w:r w:rsidR="00A2423F" w:rsidRPr="00A2423F">
          <w:rPr>
            <w:rStyle w:val="Hyperlink"/>
            <w:rFonts w:asciiTheme="majorHAnsi" w:hAnsiTheme="majorHAnsi" w:cstheme="majorHAnsi"/>
            <w:noProof/>
            <w:color w:val="000000" w:themeColor="text1"/>
          </w:rPr>
          <w:t>Figure 15 - Solution Breakdown Chart</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0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4</w:t>
        </w:r>
        <w:r w:rsidR="00A2423F" w:rsidRPr="00A2423F">
          <w:rPr>
            <w:noProof/>
            <w:webHidden/>
            <w:color w:val="000000" w:themeColor="text1"/>
          </w:rPr>
          <w:fldChar w:fldCharType="end"/>
        </w:r>
      </w:hyperlink>
    </w:p>
    <w:p w14:paraId="1012F9F5"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1" w:history="1">
        <w:r w:rsidR="00A2423F" w:rsidRPr="00A2423F">
          <w:rPr>
            <w:rStyle w:val="Hyperlink"/>
            <w:rFonts w:asciiTheme="majorHAnsi" w:hAnsiTheme="majorHAnsi" w:cstheme="majorHAnsi"/>
            <w:noProof/>
            <w:color w:val="000000" w:themeColor="text1"/>
          </w:rPr>
          <w:t>Figure 16 - Timeline breakdow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1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5</w:t>
        </w:r>
        <w:r w:rsidR="00A2423F" w:rsidRPr="00A2423F">
          <w:rPr>
            <w:noProof/>
            <w:webHidden/>
            <w:color w:val="000000" w:themeColor="text1"/>
          </w:rPr>
          <w:fldChar w:fldCharType="end"/>
        </w:r>
      </w:hyperlink>
    </w:p>
    <w:p w14:paraId="430BE134"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2" w:history="1">
        <w:r w:rsidR="00A2423F" w:rsidRPr="00A2423F">
          <w:rPr>
            <w:rStyle w:val="Hyperlink"/>
            <w:rFonts w:asciiTheme="majorHAnsi" w:hAnsiTheme="majorHAnsi" w:cstheme="majorHAnsi"/>
            <w:noProof/>
            <w:color w:val="000000" w:themeColor="text1"/>
          </w:rPr>
          <w:t>Figure 17 - Gant Chart Workload Breakdow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2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5</w:t>
        </w:r>
        <w:r w:rsidR="00A2423F" w:rsidRPr="00A2423F">
          <w:rPr>
            <w:noProof/>
            <w:webHidden/>
            <w:color w:val="000000" w:themeColor="text1"/>
          </w:rPr>
          <w:fldChar w:fldCharType="end"/>
        </w:r>
      </w:hyperlink>
    </w:p>
    <w:p w14:paraId="39CB6062"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3" w:history="1">
        <w:r w:rsidR="00A2423F" w:rsidRPr="00A2423F">
          <w:rPr>
            <w:rStyle w:val="Hyperlink"/>
            <w:rFonts w:asciiTheme="majorHAnsi" w:hAnsiTheme="majorHAnsi" w:cstheme="majorHAnsi"/>
            <w:noProof/>
            <w:color w:val="000000" w:themeColor="text1"/>
          </w:rPr>
          <w:t>Figure 18 - Gant Chart Timeline</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3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6</w:t>
        </w:r>
        <w:r w:rsidR="00A2423F" w:rsidRPr="00A2423F">
          <w:rPr>
            <w:noProof/>
            <w:webHidden/>
            <w:color w:val="000000" w:themeColor="text1"/>
          </w:rPr>
          <w:fldChar w:fldCharType="end"/>
        </w:r>
      </w:hyperlink>
    </w:p>
    <w:p w14:paraId="4A3D56EF"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4" w:history="1">
        <w:r w:rsidR="00A2423F" w:rsidRPr="00A2423F">
          <w:rPr>
            <w:rStyle w:val="Hyperlink"/>
            <w:rFonts w:asciiTheme="majorHAnsi" w:hAnsiTheme="majorHAnsi" w:cstheme="majorHAnsi"/>
            <w:noProof/>
            <w:color w:val="000000" w:themeColor="text1"/>
          </w:rPr>
          <w:t>Figure 19 - Scrum Board Iteratio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4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26</w:t>
        </w:r>
        <w:r w:rsidR="00A2423F" w:rsidRPr="00A2423F">
          <w:rPr>
            <w:noProof/>
            <w:webHidden/>
            <w:color w:val="000000" w:themeColor="text1"/>
          </w:rPr>
          <w:fldChar w:fldCharType="end"/>
        </w:r>
      </w:hyperlink>
    </w:p>
    <w:p w14:paraId="2E3CE5AB"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5" w:history="1">
        <w:r w:rsidR="00A2423F" w:rsidRPr="00A2423F">
          <w:rPr>
            <w:rStyle w:val="Hyperlink"/>
            <w:rFonts w:asciiTheme="majorHAnsi" w:hAnsiTheme="majorHAnsi" w:cstheme="majorHAnsi"/>
            <w:noProof/>
            <w:color w:val="000000" w:themeColor="text1"/>
          </w:rPr>
          <w:t>Figure 20 - ANN Use Case</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5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1</w:t>
        </w:r>
        <w:r w:rsidR="00A2423F" w:rsidRPr="00A2423F">
          <w:rPr>
            <w:noProof/>
            <w:webHidden/>
            <w:color w:val="000000" w:themeColor="text1"/>
          </w:rPr>
          <w:fldChar w:fldCharType="end"/>
        </w:r>
      </w:hyperlink>
    </w:p>
    <w:p w14:paraId="7143989A"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6" w:history="1">
        <w:r w:rsidR="00A2423F" w:rsidRPr="00A2423F">
          <w:rPr>
            <w:rStyle w:val="Hyperlink"/>
            <w:rFonts w:asciiTheme="majorHAnsi" w:hAnsiTheme="majorHAnsi" w:cstheme="majorHAnsi"/>
            <w:noProof/>
            <w:color w:val="000000" w:themeColor="text1"/>
          </w:rPr>
          <w:t>Figure 21 - Head Section of AN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6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2</w:t>
        </w:r>
        <w:r w:rsidR="00A2423F" w:rsidRPr="00A2423F">
          <w:rPr>
            <w:noProof/>
            <w:webHidden/>
            <w:color w:val="000000" w:themeColor="text1"/>
          </w:rPr>
          <w:fldChar w:fldCharType="end"/>
        </w:r>
      </w:hyperlink>
    </w:p>
    <w:p w14:paraId="494230B9"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7" w:history="1">
        <w:r w:rsidR="00A2423F" w:rsidRPr="00A2423F">
          <w:rPr>
            <w:rStyle w:val="Hyperlink"/>
            <w:rFonts w:asciiTheme="majorHAnsi" w:hAnsiTheme="majorHAnsi" w:cstheme="majorHAnsi"/>
            <w:noProof/>
            <w:color w:val="000000" w:themeColor="text1"/>
          </w:rPr>
          <w:t>Figure 22 - Tail Section of AN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7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3</w:t>
        </w:r>
        <w:r w:rsidR="00A2423F" w:rsidRPr="00A2423F">
          <w:rPr>
            <w:noProof/>
            <w:webHidden/>
            <w:color w:val="000000" w:themeColor="text1"/>
          </w:rPr>
          <w:fldChar w:fldCharType="end"/>
        </w:r>
      </w:hyperlink>
    </w:p>
    <w:p w14:paraId="0B540EE3"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8" w:history="1">
        <w:r w:rsidR="00A2423F" w:rsidRPr="00A2423F">
          <w:rPr>
            <w:rStyle w:val="Hyperlink"/>
            <w:rFonts w:asciiTheme="majorHAnsi" w:hAnsiTheme="majorHAnsi" w:cstheme="majorHAnsi"/>
            <w:noProof/>
            <w:color w:val="000000" w:themeColor="text1"/>
          </w:rPr>
          <w:t>Figure 23 – Low to Medium Level Prototype</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8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6</w:t>
        </w:r>
        <w:r w:rsidR="00A2423F" w:rsidRPr="00A2423F">
          <w:rPr>
            <w:noProof/>
            <w:webHidden/>
            <w:color w:val="000000" w:themeColor="text1"/>
          </w:rPr>
          <w:fldChar w:fldCharType="end"/>
        </w:r>
      </w:hyperlink>
    </w:p>
    <w:p w14:paraId="32CBE099"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09" w:history="1">
        <w:r w:rsidR="00A2423F" w:rsidRPr="00A2423F">
          <w:rPr>
            <w:rStyle w:val="Hyperlink"/>
            <w:rFonts w:asciiTheme="majorHAnsi" w:hAnsiTheme="majorHAnsi" w:cstheme="majorHAnsi"/>
            <w:noProof/>
            <w:color w:val="000000" w:themeColor="text1"/>
          </w:rPr>
          <w:t>Figure 24 - Scrum Operation Flow</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09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7</w:t>
        </w:r>
        <w:r w:rsidR="00A2423F" w:rsidRPr="00A2423F">
          <w:rPr>
            <w:noProof/>
            <w:webHidden/>
            <w:color w:val="000000" w:themeColor="text1"/>
          </w:rPr>
          <w:fldChar w:fldCharType="end"/>
        </w:r>
      </w:hyperlink>
    </w:p>
    <w:p w14:paraId="52742805"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10" w:history="1">
        <w:r w:rsidR="00A2423F" w:rsidRPr="00A2423F">
          <w:rPr>
            <w:rStyle w:val="Hyperlink"/>
            <w:rFonts w:asciiTheme="majorHAnsi" w:hAnsiTheme="majorHAnsi" w:cstheme="majorHAnsi"/>
            <w:noProof/>
            <w:color w:val="000000" w:themeColor="text1"/>
          </w:rPr>
          <w:t>Figure 25 - Rational Unified Process Flow</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10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8</w:t>
        </w:r>
        <w:r w:rsidR="00A2423F" w:rsidRPr="00A2423F">
          <w:rPr>
            <w:noProof/>
            <w:webHidden/>
            <w:color w:val="000000" w:themeColor="text1"/>
          </w:rPr>
          <w:fldChar w:fldCharType="end"/>
        </w:r>
      </w:hyperlink>
    </w:p>
    <w:p w14:paraId="4D302ADF"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11" w:history="1">
        <w:r w:rsidR="00A2423F" w:rsidRPr="00A2423F">
          <w:rPr>
            <w:rStyle w:val="Hyperlink"/>
            <w:rFonts w:asciiTheme="majorHAnsi" w:hAnsiTheme="majorHAnsi" w:cstheme="majorHAnsi"/>
            <w:noProof/>
            <w:color w:val="000000" w:themeColor="text1"/>
          </w:rPr>
          <w:t>Figure 26 - Bug Tracking Spreadsheet</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11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39</w:t>
        </w:r>
        <w:r w:rsidR="00A2423F" w:rsidRPr="00A2423F">
          <w:rPr>
            <w:noProof/>
            <w:webHidden/>
            <w:color w:val="000000" w:themeColor="text1"/>
          </w:rPr>
          <w:fldChar w:fldCharType="end"/>
        </w:r>
      </w:hyperlink>
    </w:p>
    <w:p w14:paraId="4BE98BCC"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12" w:history="1">
        <w:r w:rsidR="00A2423F" w:rsidRPr="00A2423F">
          <w:rPr>
            <w:rStyle w:val="Hyperlink"/>
            <w:rFonts w:asciiTheme="majorHAnsi" w:hAnsiTheme="majorHAnsi" w:cstheme="majorHAnsi"/>
            <w:noProof/>
            <w:color w:val="000000" w:themeColor="text1"/>
          </w:rPr>
          <w:t>Figure 27 - Issues and Risks Tracking Spreadsheet</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12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43</w:t>
        </w:r>
        <w:r w:rsidR="00A2423F" w:rsidRPr="00A2423F">
          <w:rPr>
            <w:noProof/>
            <w:webHidden/>
            <w:color w:val="000000" w:themeColor="text1"/>
          </w:rPr>
          <w:fldChar w:fldCharType="end"/>
        </w:r>
      </w:hyperlink>
    </w:p>
    <w:p w14:paraId="59A4E255"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13" w:history="1">
        <w:r w:rsidR="00A2423F" w:rsidRPr="00A2423F">
          <w:rPr>
            <w:rStyle w:val="Hyperlink"/>
            <w:rFonts w:asciiTheme="majorHAnsi" w:hAnsiTheme="majorHAnsi" w:cstheme="majorHAnsi"/>
            <w:noProof/>
            <w:color w:val="000000" w:themeColor="text1"/>
          </w:rPr>
          <w:t>Figure 28 - Current Gant Timeline</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13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45</w:t>
        </w:r>
        <w:r w:rsidR="00A2423F" w:rsidRPr="00A2423F">
          <w:rPr>
            <w:noProof/>
            <w:webHidden/>
            <w:color w:val="000000" w:themeColor="text1"/>
          </w:rPr>
          <w:fldChar w:fldCharType="end"/>
        </w:r>
      </w:hyperlink>
    </w:p>
    <w:p w14:paraId="258BACD3" w14:textId="77777777" w:rsidR="00A2423F" w:rsidRPr="00A2423F" w:rsidRDefault="00C92BBA">
      <w:pPr>
        <w:pStyle w:val="TableofFigures"/>
        <w:tabs>
          <w:tab w:val="right" w:leader="dot" w:pos="8290"/>
        </w:tabs>
        <w:rPr>
          <w:noProof/>
          <w:color w:val="000000" w:themeColor="text1"/>
          <w:sz w:val="22"/>
          <w:szCs w:val="22"/>
          <w:lang w:eastAsia="zh-CN"/>
        </w:rPr>
      </w:pPr>
      <w:hyperlink w:anchor="_Toc499471514" w:history="1">
        <w:r w:rsidR="00A2423F" w:rsidRPr="00A2423F">
          <w:rPr>
            <w:rStyle w:val="Hyperlink"/>
            <w:rFonts w:asciiTheme="majorHAnsi" w:hAnsiTheme="majorHAnsi" w:cstheme="majorHAnsi"/>
            <w:noProof/>
            <w:color w:val="000000" w:themeColor="text1"/>
          </w:rPr>
          <w:t>Figure 29 - Current Gant Workload Breakdown</w:t>
        </w:r>
        <w:r w:rsidR="00A2423F" w:rsidRPr="00A2423F">
          <w:rPr>
            <w:noProof/>
            <w:webHidden/>
            <w:color w:val="000000" w:themeColor="text1"/>
          </w:rPr>
          <w:tab/>
        </w:r>
        <w:r w:rsidR="00A2423F" w:rsidRPr="00A2423F">
          <w:rPr>
            <w:noProof/>
            <w:webHidden/>
            <w:color w:val="000000" w:themeColor="text1"/>
          </w:rPr>
          <w:fldChar w:fldCharType="begin"/>
        </w:r>
        <w:r w:rsidR="00A2423F" w:rsidRPr="00A2423F">
          <w:rPr>
            <w:noProof/>
            <w:webHidden/>
            <w:color w:val="000000" w:themeColor="text1"/>
          </w:rPr>
          <w:instrText xml:space="preserve"> PAGEREF _Toc499471514 \h </w:instrText>
        </w:r>
        <w:r w:rsidR="00A2423F" w:rsidRPr="00A2423F">
          <w:rPr>
            <w:noProof/>
            <w:webHidden/>
            <w:color w:val="000000" w:themeColor="text1"/>
          </w:rPr>
        </w:r>
        <w:r w:rsidR="00A2423F" w:rsidRPr="00A2423F">
          <w:rPr>
            <w:noProof/>
            <w:webHidden/>
            <w:color w:val="000000" w:themeColor="text1"/>
          </w:rPr>
          <w:fldChar w:fldCharType="separate"/>
        </w:r>
        <w:r w:rsidR="00A2423F" w:rsidRPr="00A2423F">
          <w:rPr>
            <w:noProof/>
            <w:webHidden/>
            <w:color w:val="000000" w:themeColor="text1"/>
          </w:rPr>
          <w:t>46</w:t>
        </w:r>
        <w:r w:rsidR="00A2423F" w:rsidRPr="00A2423F">
          <w:rPr>
            <w:noProof/>
            <w:webHidden/>
            <w:color w:val="000000" w:themeColor="text1"/>
          </w:rPr>
          <w:fldChar w:fldCharType="end"/>
        </w:r>
      </w:hyperlink>
    </w:p>
    <w:p w14:paraId="6907FD13" w14:textId="7284C087" w:rsidR="00911575" w:rsidRPr="00A2423F" w:rsidRDefault="00917338"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fldChar w:fldCharType="end"/>
      </w:r>
      <w:r w:rsidR="00911575" w:rsidRPr="00A2423F">
        <w:rPr>
          <w:rFonts w:asciiTheme="majorHAnsi" w:hAnsiTheme="majorHAnsi" w:cstheme="majorHAnsi"/>
          <w:color w:val="000000" w:themeColor="text1"/>
        </w:rPr>
        <w:br w:type="page"/>
      </w:r>
    </w:p>
    <w:p w14:paraId="69DAFA32" w14:textId="10BD3372" w:rsidR="00911575" w:rsidRPr="00A2423F" w:rsidRDefault="00911575" w:rsidP="00A73C40">
      <w:pPr>
        <w:pStyle w:val="Heading1"/>
        <w:numPr>
          <w:ilvl w:val="0"/>
          <w:numId w:val="1"/>
        </w:numPr>
        <w:jc w:val="both"/>
        <w:rPr>
          <w:rFonts w:cstheme="majorHAnsi"/>
          <w:color w:val="000000" w:themeColor="text1"/>
        </w:rPr>
      </w:pPr>
      <w:bookmarkStart w:id="1" w:name="_Toc499471470"/>
      <w:r w:rsidRPr="00A2423F">
        <w:rPr>
          <w:rFonts w:cstheme="majorHAnsi"/>
          <w:color w:val="000000" w:themeColor="text1"/>
        </w:rPr>
        <w:lastRenderedPageBreak/>
        <w:t>Project Statement</w:t>
      </w:r>
      <w:bookmarkEnd w:id="1"/>
    </w:p>
    <w:p w14:paraId="5506920E" w14:textId="7C88BDD0" w:rsidR="003F3509" w:rsidRPr="00A2423F" w:rsidRDefault="003F350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Objective of the project is to conduct research into the area of Image Classification.</w:t>
      </w:r>
    </w:p>
    <w:p w14:paraId="34D57B3B" w14:textId="77777777" w:rsidR="003F3509" w:rsidRPr="00A2423F" w:rsidRDefault="003F3509" w:rsidP="00A73C40">
      <w:pPr>
        <w:rPr>
          <w:rFonts w:asciiTheme="majorHAnsi" w:hAnsiTheme="majorHAnsi" w:cstheme="majorHAnsi"/>
          <w:color w:val="000000" w:themeColor="text1"/>
        </w:rPr>
      </w:pPr>
    </w:p>
    <w:p w14:paraId="60B2C7ED" w14:textId="6F6DAB04" w:rsidR="00542884" w:rsidRPr="00A2423F" w:rsidRDefault="003F350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However a main section of the project will be machine learnings implementation of image classification. Using the findings from varying research in the image classification spectrum I will then find comparisons and therefore draw conclusions based on research and implementation done.</w:t>
      </w:r>
    </w:p>
    <w:p w14:paraId="4C7B886A" w14:textId="77777777" w:rsidR="00E73B19" w:rsidRPr="00A2423F" w:rsidRDefault="00E73B19" w:rsidP="00A73C40">
      <w:pPr>
        <w:rPr>
          <w:rFonts w:asciiTheme="majorHAnsi" w:hAnsiTheme="majorHAnsi" w:cstheme="majorHAnsi"/>
          <w:color w:val="000000" w:themeColor="text1"/>
        </w:rPr>
      </w:pPr>
    </w:p>
    <w:p w14:paraId="57CA904A" w14:textId="1794990F" w:rsidR="00542884" w:rsidRPr="00A2423F" w:rsidRDefault="00542884"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Project at this point can be broken simply down into three main areas:</w:t>
      </w:r>
    </w:p>
    <w:p w14:paraId="1DB304AD" w14:textId="77777777" w:rsidR="0073116B" w:rsidRPr="00A2423F" w:rsidRDefault="0073116B" w:rsidP="00A73C40">
      <w:pPr>
        <w:rPr>
          <w:rFonts w:asciiTheme="majorHAnsi" w:hAnsiTheme="majorHAnsi" w:cstheme="majorHAnsi"/>
          <w:color w:val="000000" w:themeColor="text1"/>
          <w:lang w:val="en-IE"/>
        </w:rPr>
      </w:pPr>
    </w:p>
    <w:p w14:paraId="057D8621" w14:textId="110E424C" w:rsidR="00542884" w:rsidRPr="00A2423F" w:rsidRDefault="00542884" w:rsidP="00A73C40">
      <w:pPr>
        <w:pStyle w:val="ListParagraph"/>
        <w:numPr>
          <w:ilvl w:val="0"/>
          <w:numId w:val="3"/>
        </w:numPr>
        <w:spacing w:line="240" w:lineRule="auto"/>
        <w:rPr>
          <w:rFonts w:asciiTheme="majorHAnsi" w:hAnsiTheme="majorHAnsi" w:cstheme="majorHAnsi"/>
          <w:color w:val="000000" w:themeColor="text1"/>
          <w:sz w:val="24"/>
          <w:szCs w:val="24"/>
          <w:lang w:val="en-GB"/>
        </w:rPr>
      </w:pPr>
      <w:r w:rsidRPr="00A2423F">
        <w:rPr>
          <w:rFonts w:asciiTheme="majorHAnsi" w:hAnsiTheme="majorHAnsi" w:cstheme="majorHAnsi"/>
          <w:color w:val="000000" w:themeColor="text1"/>
          <w:sz w:val="24"/>
          <w:szCs w:val="24"/>
        </w:rPr>
        <w:t>The Research into Deep Learning techniques, technologies and applications of it.</w:t>
      </w:r>
    </w:p>
    <w:p w14:paraId="52622624" w14:textId="77777777" w:rsidR="00AD7580" w:rsidRPr="00A2423F" w:rsidRDefault="00AD7580" w:rsidP="00AD7580">
      <w:pPr>
        <w:pStyle w:val="ListParagraph"/>
        <w:spacing w:line="240" w:lineRule="auto"/>
        <w:rPr>
          <w:rFonts w:asciiTheme="majorHAnsi" w:hAnsiTheme="majorHAnsi" w:cstheme="majorHAnsi"/>
          <w:color w:val="000000" w:themeColor="text1"/>
          <w:sz w:val="24"/>
          <w:szCs w:val="24"/>
          <w:lang w:val="en-GB"/>
        </w:rPr>
      </w:pPr>
    </w:p>
    <w:p w14:paraId="042B91C9" w14:textId="6B122829" w:rsidR="00542884" w:rsidRPr="00A2423F" w:rsidRDefault="00542884" w:rsidP="00A73C40">
      <w:pPr>
        <w:pStyle w:val="ListParagraph"/>
        <w:numPr>
          <w:ilvl w:val="0"/>
          <w:numId w:val="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Research into Image Classification and the methods of improving accuracy and efficiency of such systems.</w:t>
      </w:r>
    </w:p>
    <w:p w14:paraId="51E17C16" w14:textId="77777777" w:rsidR="00AD7580" w:rsidRPr="00A2423F" w:rsidRDefault="00AD7580" w:rsidP="00AD7580">
      <w:pPr>
        <w:pStyle w:val="ListParagraph"/>
        <w:spacing w:line="240" w:lineRule="auto"/>
        <w:rPr>
          <w:rFonts w:asciiTheme="majorHAnsi" w:hAnsiTheme="majorHAnsi" w:cstheme="majorHAnsi"/>
          <w:color w:val="000000" w:themeColor="text1"/>
          <w:sz w:val="24"/>
          <w:szCs w:val="24"/>
        </w:rPr>
      </w:pPr>
    </w:p>
    <w:p w14:paraId="5C8ECF09" w14:textId="7CD12A39" w:rsidR="00542884" w:rsidRPr="00A2423F" w:rsidRDefault="009777E2" w:rsidP="00A73C40">
      <w:pPr>
        <w:pStyle w:val="ListParagraph"/>
        <w:numPr>
          <w:ilvl w:val="0"/>
          <w:numId w:val="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 xml:space="preserve">Creating working </w:t>
      </w:r>
      <w:r w:rsidR="00542884" w:rsidRPr="00A2423F">
        <w:rPr>
          <w:rFonts w:asciiTheme="majorHAnsi" w:hAnsiTheme="majorHAnsi" w:cstheme="majorHAnsi"/>
          <w:color w:val="000000" w:themeColor="text1"/>
          <w:sz w:val="24"/>
          <w:szCs w:val="24"/>
        </w:rPr>
        <w:t>Prototypes of</w:t>
      </w:r>
      <w:r w:rsidR="00704C53" w:rsidRPr="00A2423F">
        <w:rPr>
          <w:rFonts w:asciiTheme="majorHAnsi" w:hAnsiTheme="majorHAnsi" w:cstheme="majorHAnsi"/>
          <w:color w:val="000000" w:themeColor="text1"/>
          <w:sz w:val="24"/>
          <w:szCs w:val="24"/>
        </w:rPr>
        <w:t xml:space="preserve"> such concepts in order to contrast</w:t>
      </w:r>
      <w:r w:rsidR="00542884" w:rsidRPr="00A2423F">
        <w:rPr>
          <w:rFonts w:asciiTheme="majorHAnsi" w:hAnsiTheme="majorHAnsi" w:cstheme="majorHAnsi"/>
          <w:color w:val="000000" w:themeColor="text1"/>
          <w:sz w:val="24"/>
          <w:szCs w:val="24"/>
        </w:rPr>
        <w:t xml:space="preserve"> and therefore assist the research that had been done.</w:t>
      </w:r>
    </w:p>
    <w:p w14:paraId="1496F1EA" w14:textId="77777777" w:rsidR="008A1224" w:rsidRPr="00A2423F" w:rsidRDefault="008A1224" w:rsidP="00A73C40">
      <w:pPr>
        <w:jc w:val="both"/>
        <w:rPr>
          <w:rFonts w:asciiTheme="majorHAnsi" w:hAnsiTheme="majorHAnsi" w:cstheme="majorHAnsi"/>
          <w:color w:val="000000" w:themeColor="text1"/>
        </w:rPr>
      </w:pPr>
    </w:p>
    <w:p w14:paraId="7DCB5E11" w14:textId="77777777" w:rsidR="008A1224" w:rsidRPr="00A2423F" w:rsidRDefault="008A1224" w:rsidP="00A73C40">
      <w:pPr>
        <w:jc w:val="both"/>
        <w:rPr>
          <w:rFonts w:asciiTheme="majorHAnsi" w:hAnsiTheme="majorHAnsi" w:cstheme="majorHAnsi"/>
          <w:color w:val="000000" w:themeColor="text1"/>
        </w:rPr>
      </w:pPr>
    </w:p>
    <w:p w14:paraId="7DE4BDFD" w14:textId="77777777" w:rsidR="008A1224" w:rsidRPr="00A2423F" w:rsidRDefault="008A1224" w:rsidP="00A73C40">
      <w:pPr>
        <w:jc w:val="both"/>
        <w:rPr>
          <w:rFonts w:asciiTheme="majorHAnsi" w:hAnsiTheme="majorHAnsi" w:cstheme="majorHAnsi"/>
          <w:color w:val="000000" w:themeColor="text1"/>
        </w:rPr>
      </w:pPr>
    </w:p>
    <w:p w14:paraId="4B599104" w14:textId="77777777" w:rsidR="008A1224" w:rsidRPr="00A2423F" w:rsidRDefault="008A1224" w:rsidP="00A73C40">
      <w:pPr>
        <w:jc w:val="both"/>
        <w:rPr>
          <w:rFonts w:asciiTheme="majorHAnsi" w:hAnsiTheme="majorHAnsi" w:cstheme="majorHAnsi"/>
          <w:color w:val="000000" w:themeColor="text1"/>
        </w:rPr>
      </w:pPr>
    </w:p>
    <w:p w14:paraId="461D14E7" w14:textId="77777777" w:rsidR="008A1224" w:rsidRPr="00A2423F" w:rsidRDefault="008A1224" w:rsidP="00A73C40">
      <w:pPr>
        <w:jc w:val="both"/>
        <w:rPr>
          <w:rFonts w:asciiTheme="majorHAnsi" w:hAnsiTheme="majorHAnsi" w:cstheme="majorHAnsi"/>
          <w:color w:val="000000" w:themeColor="text1"/>
        </w:rPr>
      </w:pPr>
    </w:p>
    <w:p w14:paraId="227AD63F" w14:textId="77777777" w:rsidR="008A1224" w:rsidRPr="00A2423F" w:rsidRDefault="008A1224" w:rsidP="00A73C40">
      <w:pPr>
        <w:jc w:val="both"/>
        <w:rPr>
          <w:rFonts w:asciiTheme="majorHAnsi" w:hAnsiTheme="majorHAnsi" w:cstheme="majorHAnsi"/>
          <w:color w:val="000000" w:themeColor="text1"/>
        </w:rPr>
      </w:pPr>
    </w:p>
    <w:p w14:paraId="5D79F8D7" w14:textId="77777777" w:rsidR="008A1224" w:rsidRPr="00A2423F" w:rsidRDefault="008A1224" w:rsidP="00A73C40">
      <w:pPr>
        <w:jc w:val="both"/>
        <w:rPr>
          <w:rFonts w:asciiTheme="majorHAnsi" w:hAnsiTheme="majorHAnsi" w:cstheme="majorHAnsi"/>
          <w:color w:val="000000" w:themeColor="text1"/>
        </w:rPr>
      </w:pPr>
    </w:p>
    <w:p w14:paraId="2B4C34A9" w14:textId="77777777" w:rsidR="008A1224" w:rsidRPr="00A2423F" w:rsidRDefault="008A1224" w:rsidP="00A73C40">
      <w:pPr>
        <w:jc w:val="both"/>
        <w:rPr>
          <w:rFonts w:asciiTheme="majorHAnsi" w:hAnsiTheme="majorHAnsi" w:cstheme="majorHAnsi"/>
          <w:color w:val="000000" w:themeColor="text1"/>
        </w:rPr>
      </w:pPr>
    </w:p>
    <w:p w14:paraId="258D0818" w14:textId="77777777" w:rsidR="008A1224" w:rsidRPr="00A2423F" w:rsidRDefault="008A1224" w:rsidP="00A73C40">
      <w:pPr>
        <w:jc w:val="both"/>
        <w:rPr>
          <w:rFonts w:asciiTheme="majorHAnsi" w:hAnsiTheme="majorHAnsi" w:cstheme="majorHAnsi"/>
          <w:color w:val="000000" w:themeColor="text1"/>
        </w:rPr>
      </w:pPr>
    </w:p>
    <w:p w14:paraId="2E7C4C3F" w14:textId="77777777" w:rsidR="008A1224" w:rsidRPr="00A2423F" w:rsidRDefault="008A1224" w:rsidP="00A73C40">
      <w:pPr>
        <w:jc w:val="both"/>
        <w:rPr>
          <w:rFonts w:asciiTheme="majorHAnsi" w:hAnsiTheme="majorHAnsi" w:cstheme="majorHAnsi"/>
          <w:color w:val="000000" w:themeColor="text1"/>
        </w:rPr>
      </w:pPr>
    </w:p>
    <w:p w14:paraId="7185EA52" w14:textId="77777777" w:rsidR="008A1224" w:rsidRPr="00A2423F" w:rsidRDefault="008A1224" w:rsidP="00A73C40">
      <w:pPr>
        <w:jc w:val="both"/>
        <w:rPr>
          <w:rFonts w:asciiTheme="majorHAnsi" w:hAnsiTheme="majorHAnsi" w:cstheme="majorHAnsi"/>
          <w:color w:val="000000" w:themeColor="text1"/>
        </w:rPr>
      </w:pPr>
    </w:p>
    <w:p w14:paraId="397B3909" w14:textId="77777777" w:rsidR="008A1224" w:rsidRPr="00A2423F" w:rsidRDefault="008A1224" w:rsidP="00A73C40">
      <w:pPr>
        <w:jc w:val="both"/>
        <w:rPr>
          <w:rFonts w:asciiTheme="majorHAnsi" w:eastAsia="SimSun" w:hAnsiTheme="majorHAnsi" w:cstheme="majorHAnsi"/>
          <w:color w:val="000000" w:themeColor="text1"/>
          <w:lang w:eastAsia="zh-CN"/>
        </w:rPr>
      </w:pPr>
    </w:p>
    <w:p w14:paraId="4357509E" w14:textId="77777777" w:rsidR="00B4638C" w:rsidRPr="00A2423F" w:rsidRDefault="00B4638C" w:rsidP="00A73C40">
      <w:pPr>
        <w:jc w:val="both"/>
        <w:rPr>
          <w:rFonts w:asciiTheme="majorHAnsi" w:eastAsia="SimSun" w:hAnsiTheme="majorHAnsi" w:cstheme="majorHAnsi"/>
          <w:color w:val="000000" w:themeColor="text1"/>
          <w:lang w:eastAsia="zh-CN"/>
        </w:rPr>
      </w:pPr>
    </w:p>
    <w:p w14:paraId="11AB5FB3" w14:textId="77777777" w:rsidR="00605F52" w:rsidRPr="00A2423F" w:rsidRDefault="00605F52" w:rsidP="00A73C40">
      <w:pPr>
        <w:jc w:val="both"/>
        <w:rPr>
          <w:rFonts w:asciiTheme="majorHAnsi" w:eastAsia="SimSun" w:hAnsiTheme="majorHAnsi" w:cstheme="majorHAnsi"/>
          <w:color w:val="000000" w:themeColor="text1"/>
          <w:lang w:eastAsia="zh-CN"/>
        </w:rPr>
      </w:pPr>
    </w:p>
    <w:p w14:paraId="76832287" w14:textId="77777777" w:rsidR="00605F52" w:rsidRPr="00A2423F" w:rsidRDefault="00605F52" w:rsidP="00A73C40">
      <w:pPr>
        <w:jc w:val="both"/>
        <w:rPr>
          <w:rFonts w:asciiTheme="majorHAnsi" w:eastAsia="SimSun" w:hAnsiTheme="majorHAnsi" w:cstheme="majorHAnsi"/>
          <w:color w:val="000000" w:themeColor="text1"/>
          <w:lang w:eastAsia="zh-CN"/>
        </w:rPr>
      </w:pPr>
    </w:p>
    <w:p w14:paraId="6066EA0A" w14:textId="77777777" w:rsidR="00D11CE9" w:rsidRPr="00A2423F" w:rsidRDefault="00D11CE9" w:rsidP="00A73C40">
      <w:pPr>
        <w:jc w:val="both"/>
        <w:rPr>
          <w:rFonts w:asciiTheme="majorHAnsi" w:eastAsia="SimSun" w:hAnsiTheme="majorHAnsi" w:cstheme="majorHAnsi"/>
          <w:color w:val="000000" w:themeColor="text1"/>
          <w:lang w:eastAsia="zh-CN"/>
        </w:rPr>
      </w:pPr>
    </w:p>
    <w:p w14:paraId="672D65CF" w14:textId="77777777" w:rsidR="00D11CE9" w:rsidRPr="00A2423F" w:rsidRDefault="00D11CE9" w:rsidP="00A73C40">
      <w:pPr>
        <w:jc w:val="both"/>
        <w:rPr>
          <w:rFonts w:asciiTheme="majorHAnsi" w:eastAsia="SimSun" w:hAnsiTheme="majorHAnsi" w:cstheme="majorHAnsi"/>
          <w:color w:val="000000" w:themeColor="text1"/>
          <w:lang w:eastAsia="zh-CN"/>
        </w:rPr>
      </w:pPr>
    </w:p>
    <w:p w14:paraId="53A7B0C8" w14:textId="77777777" w:rsidR="00D11CE9" w:rsidRPr="00A2423F" w:rsidRDefault="00D11CE9" w:rsidP="00A73C40">
      <w:pPr>
        <w:jc w:val="both"/>
        <w:rPr>
          <w:rFonts w:asciiTheme="majorHAnsi" w:eastAsia="SimSun" w:hAnsiTheme="majorHAnsi" w:cstheme="majorHAnsi"/>
          <w:color w:val="000000" w:themeColor="text1"/>
          <w:lang w:eastAsia="zh-CN"/>
        </w:rPr>
      </w:pPr>
    </w:p>
    <w:p w14:paraId="6335C8CA" w14:textId="77777777" w:rsidR="00D11CE9" w:rsidRPr="00A2423F" w:rsidRDefault="00D11CE9" w:rsidP="00A73C40">
      <w:pPr>
        <w:jc w:val="both"/>
        <w:rPr>
          <w:rFonts w:asciiTheme="majorHAnsi" w:eastAsia="SimSun" w:hAnsiTheme="majorHAnsi" w:cstheme="majorHAnsi"/>
          <w:color w:val="000000" w:themeColor="text1"/>
          <w:lang w:eastAsia="zh-CN"/>
        </w:rPr>
      </w:pPr>
    </w:p>
    <w:p w14:paraId="2164C8F3" w14:textId="77777777" w:rsidR="00D11CE9" w:rsidRPr="00A2423F" w:rsidRDefault="00D11CE9" w:rsidP="00A73C40">
      <w:pPr>
        <w:jc w:val="both"/>
        <w:rPr>
          <w:rFonts w:asciiTheme="majorHAnsi" w:eastAsia="SimSun" w:hAnsiTheme="majorHAnsi" w:cstheme="majorHAnsi"/>
          <w:color w:val="000000" w:themeColor="text1"/>
          <w:lang w:eastAsia="zh-CN"/>
        </w:rPr>
      </w:pPr>
    </w:p>
    <w:p w14:paraId="327DC468" w14:textId="77777777" w:rsidR="00D11CE9" w:rsidRPr="00A2423F" w:rsidRDefault="00D11CE9" w:rsidP="00A73C40">
      <w:pPr>
        <w:jc w:val="both"/>
        <w:rPr>
          <w:rFonts w:asciiTheme="majorHAnsi" w:eastAsia="SimSun" w:hAnsiTheme="majorHAnsi" w:cstheme="majorHAnsi"/>
          <w:color w:val="000000" w:themeColor="text1"/>
          <w:lang w:eastAsia="zh-CN"/>
        </w:rPr>
      </w:pPr>
    </w:p>
    <w:p w14:paraId="1DE4911E" w14:textId="77777777" w:rsidR="00D11CE9" w:rsidRPr="00A2423F" w:rsidRDefault="00D11CE9" w:rsidP="00A73C40">
      <w:pPr>
        <w:jc w:val="both"/>
        <w:rPr>
          <w:rFonts w:asciiTheme="majorHAnsi" w:eastAsia="SimSun" w:hAnsiTheme="majorHAnsi" w:cstheme="majorHAnsi"/>
          <w:color w:val="000000" w:themeColor="text1"/>
          <w:lang w:eastAsia="zh-CN"/>
        </w:rPr>
      </w:pPr>
    </w:p>
    <w:p w14:paraId="649FDC60" w14:textId="77777777" w:rsidR="00D11CE9" w:rsidRPr="00A2423F" w:rsidRDefault="00D11CE9" w:rsidP="00A73C40">
      <w:pPr>
        <w:jc w:val="both"/>
        <w:rPr>
          <w:rFonts w:asciiTheme="majorHAnsi" w:eastAsia="SimSun" w:hAnsiTheme="majorHAnsi" w:cstheme="majorHAnsi"/>
          <w:color w:val="000000" w:themeColor="text1"/>
          <w:lang w:eastAsia="zh-CN"/>
        </w:rPr>
      </w:pPr>
    </w:p>
    <w:p w14:paraId="63D63CB8" w14:textId="77777777" w:rsidR="00D11CE9" w:rsidRPr="00A2423F" w:rsidRDefault="00D11CE9" w:rsidP="00A73C40">
      <w:pPr>
        <w:jc w:val="both"/>
        <w:rPr>
          <w:rFonts w:asciiTheme="majorHAnsi" w:eastAsia="SimSun" w:hAnsiTheme="majorHAnsi" w:cstheme="majorHAnsi"/>
          <w:color w:val="000000" w:themeColor="text1"/>
          <w:lang w:eastAsia="zh-CN"/>
        </w:rPr>
      </w:pPr>
    </w:p>
    <w:p w14:paraId="2CE443A0" w14:textId="77777777" w:rsidR="00D11CE9" w:rsidRPr="00A2423F" w:rsidRDefault="00D11CE9" w:rsidP="00A73C40">
      <w:pPr>
        <w:jc w:val="both"/>
        <w:rPr>
          <w:rFonts w:asciiTheme="majorHAnsi" w:eastAsia="SimSun" w:hAnsiTheme="majorHAnsi" w:cstheme="majorHAnsi"/>
          <w:color w:val="000000" w:themeColor="text1"/>
          <w:lang w:eastAsia="zh-CN"/>
        </w:rPr>
      </w:pPr>
    </w:p>
    <w:p w14:paraId="1FD08058" w14:textId="77777777" w:rsidR="00605F52" w:rsidRPr="00A2423F" w:rsidRDefault="00605F52" w:rsidP="00A73C40">
      <w:pPr>
        <w:jc w:val="both"/>
        <w:rPr>
          <w:rFonts w:asciiTheme="majorHAnsi" w:eastAsia="SimSun" w:hAnsiTheme="majorHAnsi" w:cstheme="majorHAnsi"/>
          <w:color w:val="000000" w:themeColor="text1"/>
          <w:lang w:eastAsia="zh-CN"/>
        </w:rPr>
      </w:pPr>
    </w:p>
    <w:p w14:paraId="17D70F81" w14:textId="77777777" w:rsidR="00911575" w:rsidRPr="00A2423F" w:rsidRDefault="00911575" w:rsidP="00A73C40">
      <w:pPr>
        <w:pStyle w:val="Heading1"/>
        <w:numPr>
          <w:ilvl w:val="0"/>
          <w:numId w:val="1"/>
        </w:numPr>
        <w:rPr>
          <w:rFonts w:cstheme="majorHAnsi"/>
          <w:color w:val="000000" w:themeColor="text1"/>
        </w:rPr>
      </w:pPr>
      <w:bookmarkStart w:id="2" w:name="_Toc499471471"/>
      <w:r w:rsidRPr="00A2423F">
        <w:rPr>
          <w:rFonts w:cstheme="majorHAnsi"/>
          <w:color w:val="000000" w:themeColor="text1"/>
        </w:rPr>
        <w:lastRenderedPageBreak/>
        <w:t>Research</w:t>
      </w:r>
      <w:bookmarkEnd w:id="2"/>
    </w:p>
    <w:p w14:paraId="6CCE415C" w14:textId="18C4ECEC" w:rsidR="00A96ECA"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Firstly I conduct</w:t>
      </w:r>
      <w:r w:rsidR="00B402AD" w:rsidRPr="00A2423F">
        <w:rPr>
          <w:rFonts w:asciiTheme="majorHAnsi" w:hAnsiTheme="majorHAnsi" w:cstheme="majorHAnsi"/>
          <w:color w:val="000000" w:themeColor="text1"/>
        </w:rPr>
        <w:t>ed</w:t>
      </w:r>
      <w:r w:rsidRPr="00A2423F">
        <w:rPr>
          <w:rFonts w:asciiTheme="majorHAnsi" w:hAnsiTheme="majorHAnsi" w:cstheme="majorHAnsi"/>
          <w:color w:val="000000" w:themeColor="text1"/>
        </w:rPr>
        <w:t xml:space="preserve"> initial research into the spectrum of environments that could be utilised to implement aspects of machine learning and image classification.</w:t>
      </w:r>
    </w:p>
    <w:p w14:paraId="49C4951F" w14:textId="77777777" w:rsidR="00725822" w:rsidRPr="00A2423F" w:rsidRDefault="00725822" w:rsidP="00A73C40">
      <w:pPr>
        <w:rPr>
          <w:rFonts w:asciiTheme="majorHAnsi" w:hAnsiTheme="majorHAnsi" w:cstheme="majorHAnsi"/>
          <w:color w:val="000000" w:themeColor="text1"/>
        </w:rPr>
      </w:pPr>
    </w:p>
    <w:p w14:paraId="325D6EA1" w14:textId="169BF5E5" w:rsidR="00AD7580"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Python has many modules that are useful for image classification and/or machine learning. </w:t>
      </w:r>
      <w:r w:rsidR="00AD7580"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aphbvsmf3r","properties":{"formattedCitation":"(1)","plainCitation":"(1)"},"citationItems":[{"id":134,"uris":["http://zotero.org/users/local/BSV1JSya/items/D2ID2B7J"],"uri":["http://zotero.org/users/local/BSV1JSya/items/D2ID2B7J"],"itemData":{"id":134,"type":"webpage","title":"The Best Machine Learning Libraries in Python","container-title":"Stack Abuse","abstract":"Introduction There is no doubt that neural networks, and machine learning in general, has been one of the hottest topics in tech the past few years or so. It's easy to see why with all of the really interesting use-cases they solve, like voice recognition, image recognition, or even music","URL":"http://stackabuse.com/the-best-machine-learning-libraries-in-python/","issued":{"date-parts":[["2015",11,10]]},"accessed":{"date-parts":[["2017",11,23]]}}}],"schema":"https://github.com/citation-style-language/schema/raw/master/csl-citation.json"} </w:instrText>
      </w:r>
      <w:r w:rsidR="00AD7580"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1)</w:t>
      </w:r>
      <w:r w:rsidR="00AD7580" w:rsidRPr="00A2423F">
        <w:rPr>
          <w:rFonts w:asciiTheme="majorHAnsi" w:hAnsiTheme="majorHAnsi" w:cstheme="majorHAnsi"/>
          <w:color w:val="000000" w:themeColor="text1"/>
        </w:rPr>
        <w:fldChar w:fldCharType="end"/>
      </w:r>
    </w:p>
    <w:p w14:paraId="0A8C2B55" w14:textId="77777777" w:rsidR="00AD7580" w:rsidRPr="00A2423F" w:rsidRDefault="00AD7580" w:rsidP="00A73C40">
      <w:pPr>
        <w:rPr>
          <w:rFonts w:asciiTheme="majorHAnsi" w:hAnsiTheme="majorHAnsi" w:cstheme="majorHAnsi"/>
          <w:color w:val="000000" w:themeColor="text1"/>
        </w:rPr>
      </w:pPr>
    </w:p>
    <w:p w14:paraId="445497F3" w14:textId="4569E53D" w:rsidR="00725822"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s python specializes often in data mining I could conclude it would be an important language to begin with. Listed below are a few of the many modules python has available for image classification and machine learning:</w:t>
      </w:r>
    </w:p>
    <w:p w14:paraId="72337974" w14:textId="77777777" w:rsidR="00725822" w:rsidRPr="00A2423F" w:rsidRDefault="00725822" w:rsidP="00A73C40">
      <w:pPr>
        <w:rPr>
          <w:rFonts w:asciiTheme="majorHAnsi" w:hAnsiTheme="majorHAnsi" w:cstheme="majorHAnsi"/>
          <w:color w:val="000000" w:themeColor="text1"/>
        </w:rPr>
      </w:pPr>
    </w:p>
    <w:p w14:paraId="202376A2" w14:textId="6A614B95" w:rsidR="00A96ECA" w:rsidRPr="00A2423F" w:rsidRDefault="00A96ECA" w:rsidP="00A73C40">
      <w:pPr>
        <w:pStyle w:val="ListParagraph"/>
        <w:numPr>
          <w:ilvl w:val="0"/>
          <w:numId w:val="3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ScikitLearn</w:t>
      </w:r>
    </w:p>
    <w:p w14:paraId="6CF52E02" w14:textId="48B712EA" w:rsidR="00A96ECA" w:rsidRPr="00A2423F" w:rsidRDefault="00A96ECA" w:rsidP="00AD7580">
      <w:pPr>
        <w:pStyle w:val="ListParagraph"/>
        <w:numPr>
          <w:ilvl w:val="0"/>
          <w:numId w:val="3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ensorflow</w:t>
      </w:r>
    </w:p>
    <w:p w14:paraId="14F2E868" w14:textId="3FAE5311" w:rsidR="00A96ECA" w:rsidRPr="00A2423F" w:rsidRDefault="00A96ECA" w:rsidP="00A73C40">
      <w:pPr>
        <w:pStyle w:val="ListParagraph"/>
        <w:numPr>
          <w:ilvl w:val="0"/>
          <w:numId w:val="3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Opencv</w:t>
      </w:r>
    </w:p>
    <w:p w14:paraId="396A142B" w14:textId="440961FA" w:rsidR="00725822" w:rsidRPr="00A2423F" w:rsidRDefault="00A96EC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Scikit learn </w:t>
      </w:r>
      <w:r w:rsidR="00AD7580" w:rsidRPr="00A2423F">
        <w:rPr>
          <w:rFonts w:asciiTheme="majorHAnsi" w:hAnsiTheme="majorHAnsi" w:cstheme="majorHAnsi"/>
          <w:color w:val="000000" w:themeColor="text1"/>
        </w:rPr>
        <w:t>showed that it was useful for a low to a high level complexity application as it has both the ability to create a low level classifier and a high level one.</w:t>
      </w:r>
      <w:r w:rsidR="00725822" w:rsidRPr="00A2423F">
        <w:rPr>
          <w:rFonts w:asciiTheme="majorHAnsi" w:hAnsiTheme="majorHAnsi" w:cstheme="majorHAnsi"/>
          <w:color w:val="000000" w:themeColor="text1"/>
        </w:rPr>
        <w:t>. Scikit learns documentation lists clearly its implem</w:t>
      </w:r>
      <w:r w:rsidR="00AD7580" w:rsidRPr="00A2423F">
        <w:rPr>
          <w:rFonts w:asciiTheme="majorHAnsi" w:hAnsiTheme="majorHAnsi" w:cstheme="majorHAnsi"/>
          <w:color w:val="000000" w:themeColor="text1"/>
        </w:rPr>
        <w:t>entations it excels at</w:t>
      </w:r>
      <w:r w:rsidR="00A2423F" w:rsidRPr="00A2423F">
        <w:rPr>
          <w:rFonts w:asciiTheme="majorHAnsi" w:hAnsiTheme="majorHAnsi" w:cstheme="majorHAnsi"/>
          <w:color w:val="000000" w:themeColor="text1"/>
        </w:rPr>
        <w:t>, some</w:t>
      </w:r>
      <w:r w:rsidR="00725822" w:rsidRPr="00A2423F">
        <w:rPr>
          <w:rFonts w:asciiTheme="majorHAnsi" w:hAnsiTheme="majorHAnsi" w:cstheme="majorHAnsi"/>
          <w:color w:val="000000" w:themeColor="text1"/>
        </w:rPr>
        <w:t xml:space="preserve"> of which are Classification, Regression, Clustering, Pre-processing, Modelling and Dimension Reduction</w:t>
      </w:r>
    </w:p>
    <w:p w14:paraId="45CAA3FD" w14:textId="6D98625A" w:rsidR="00A96ECA" w:rsidRPr="00A2423F" w:rsidRDefault="00122AE3"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wlXypjAX","properties":{"formattedCitation":"(2)","plainCitation":"(2)"},"citationItems":[{"id":35,"uris":["http://zotero.org/users/local/BSV1JSya/items/V8U9I9CP"],"uri":["http://zotero.org/users/local/BSV1JSya/items/V8U9I9CP"],"itemData":{"id":35,"type":"webpage","title":"scikit-learn: machine learning in Python — scikit-learn 0.19.1 documentation","URL":"http://scikit-learn.org/stable/","issued":{"date-parts":[["2017",11,13]]},"accessed":{"date-parts":[["2017",11,13]]}}}],"schema":"https://github.com/citation-style-language/schema/raw/master/csl-citation.json"} </w:instrText>
      </w:r>
      <w:r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2)</w:t>
      </w:r>
      <w:r w:rsidRPr="00A2423F">
        <w:rPr>
          <w:rFonts w:asciiTheme="majorHAnsi" w:hAnsiTheme="majorHAnsi" w:cstheme="majorHAnsi"/>
          <w:color w:val="000000" w:themeColor="text1"/>
        </w:rPr>
        <w:fldChar w:fldCharType="end"/>
      </w:r>
    </w:p>
    <w:p w14:paraId="77B23D34" w14:textId="77777777" w:rsidR="00A96ECA" w:rsidRPr="00A2423F" w:rsidRDefault="00A96ECA" w:rsidP="00A73C40">
      <w:pPr>
        <w:rPr>
          <w:rFonts w:asciiTheme="majorHAnsi" w:hAnsiTheme="majorHAnsi" w:cstheme="majorHAnsi"/>
          <w:color w:val="000000" w:themeColor="text1"/>
        </w:rPr>
      </w:pPr>
    </w:p>
    <w:p w14:paraId="7C73FAC7" w14:textId="3F6059F5" w:rsidR="00725822" w:rsidRPr="00A2423F" w:rsidRDefault="00122AE3"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ensorflow is another module that belongs to the python language which can be implemented when looking into the area of image classification and neural networks. From </w:t>
      </w:r>
      <w:r w:rsidR="00725822" w:rsidRPr="00A2423F">
        <w:rPr>
          <w:rFonts w:asciiTheme="majorHAnsi" w:hAnsiTheme="majorHAnsi" w:cstheme="majorHAnsi"/>
          <w:color w:val="000000" w:themeColor="text1"/>
        </w:rPr>
        <w:t>observation of the</w:t>
      </w:r>
      <w:r w:rsidRPr="00A2423F">
        <w:rPr>
          <w:rFonts w:asciiTheme="majorHAnsi" w:hAnsiTheme="majorHAnsi" w:cstheme="majorHAnsi"/>
          <w:color w:val="000000" w:themeColor="text1"/>
        </w:rPr>
        <w:t xml:space="preserve"> documentation however I would</w:t>
      </w:r>
      <w:r w:rsidR="00725822" w:rsidRPr="00A2423F">
        <w:rPr>
          <w:rFonts w:asciiTheme="majorHAnsi" w:hAnsiTheme="majorHAnsi" w:cstheme="majorHAnsi"/>
          <w:color w:val="000000" w:themeColor="text1"/>
        </w:rPr>
        <w:t xml:space="preserve"> conclude</w:t>
      </w:r>
      <w:r w:rsidRPr="00A2423F">
        <w:rPr>
          <w:rFonts w:asciiTheme="majorHAnsi" w:hAnsiTheme="majorHAnsi" w:cstheme="majorHAnsi"/>
          <w:color w:val="000000" w:themeColor="text1"/>
        </w:rPr>
        <w:t xml:space="preserve"> it to be quite difficult to implement however it allows you to achieve a </w:t>
      </w:r>
      <w:r w:rsidR="00220049" w:rsidRPr="00A2423F">
        <w:rPr>
          <w:rFonts w:asciiTheme="majorHAnsi" w:hAnsiTheme="majorHAnsi" w:cstheme="majorHAnsi"/>
          <w:color w:val="000000" w:themeColor="text1"/>
        </w:rPr>
        <w:t xml:space="preserve">very </w:t>
      </w:r>
      <w:r w:rsidRPr="00A2423F">
        <w:rPr>
          <w:rFonts w:asciiTheme="majorHAnsi" w:hAnsiTheme="majorHAnsi" w:cstheme="majorHAnsi"/>
          <w:color w:val="000000" w:themeColor="text1"/>
        </w:rPr>
        <w:t>hi</w:t>
      </w:r>
      <w:r w:rsidR="00AC1F09" w:rsidRPr="00A2423F">
        <w:rPr>
          <w:rFonts w:asciiTheme="majorHAnsi" w:hAnsiTheme="majorHAnsi" w:cstheme="majorHAnsi"/>
          <w:color w:val="000000" w:themeColor="text1"/>
        </w:rPr>
        <w:t>gh level of complexity due to the ability to select either your CPU or GPU to operate on.</w:t>
      </w:r>
    </w:p>
    <w:p w14:paraId="0A020252" w14:textId="230CBE80" w:rsidR="00A96ECA" w:rsidRPr="00A2423F" w:rsidRDefault="00122AE3"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WYYTekyk","properties":{"formattedCitation":"(3)","plainCitation":"(3)"},"citationItems":[{"id":33,"uris":["http://zotero.org/users/local/BSV1JSya/items/2CPCH8K4"],"uri":["http://zotero.org/users/local/BSV1JSya/items/2CPCH8K4"],"itemData":{"id":33,"type":"webpage","title":"TensorFlow","container-title":"TensorFlow","abstract":"An open-source software library for Machine Intelligence","URL":"https://www.tensorflow.org/","issued":{"date-parts":[["2017",11,13]]},"accessed":{"date-parts":[["2017",11,13]]}}}],"schema":"https://github.com/citation-style-language/schema/raw/master/csl-citation.json"} </w:instrText>
      </w:r>
      <w:r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3)</w:t>
      </w:r>
      <w:r w:rsidRPr="00A2423F">
        <w:rPr>
          <w:rFonts w:asciiTheme="majorHAnsi" w:hAnsiTheme="majorHAnsi" w:cstheme="majorHAnsi"/>
          <w:color w:val="000000" w:themeColor="text1"/>
        </w:rPr>
        <w:fldChar w:fldCharType="end"/>
      </w:r>
    </w:p>
    <w:p w14:paraId="34114731" w14:textId="77777777" w:rsidR="00D11CE9" w:rsidRPr="00A2423F" w:rsidRDefault="00D11CE9" w:rsidP="00A73C40">
      <w:pPr>
        <w:rPr>
          <w:rFonts w:asciiTheme="majorHAnsi" w:hAnsiTheme="majorHAnsi" w:cstheme="majorHAnsi"/>
          <w:color w:val="000000" w:themeColor="text1"/>
        </w:rPr>
      </w:pPr>
    </w:p>
    <w:p w14:paraId="7E89F494" w14:textId="6692AEBB" w:rsidR="00A96ECA" w:rsidRPr="00A2423F" w:rsidRDefault="00A96EC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Opencv is the module for python </w:t>
      </w:r>
      <w:r w:rsidR="00725822" w:rsidRPr="00A2423F">
        <w:rPr>
          <w:rFonts w:asciiTheme="majorHAnsi" w:hAnsiTheme="majorHAnsi" w:cstheme="majorHAnsi"/>
          <w:color w:val="000000" w:themeColor="text1"/>
        </w:rPr>
        <w:t>which is very strong at the</w:t>
      </w:r>
      <w:r w:rsidRPr="00A2423F">
        <w:rPr>
          <w:rFonts w:asciiTheme="majorHAnsi" w:hAnsiTheme="majorHAnsi" w:cstheme="majorHAnsi"/>
          <w:color w:val="000000" w:themeColor="text1"/>
        </w:rPr>
        <w:t xml:space="preserve"> transformation of datasets related to images as it was simple to implement while it maintained a very powerful capability to improve dat</w:t>
      </w:r>
      <w:r w:rsidR="00725822" w:rsidRPr="00A2423F">
        <w:rPr>
          <w:rFonts w:asciiTheme="majorHAnsi" w:hAnsiTheme="majorHAnsi" w:cstheme="majorHAnsi"/>
          <w:color w:val="000000" w:themeColor="text1"/>
        </w:rPr>
        <w:t>a</w:t>
      </w:r>
      <w:r w:rsidRPr="00A2423F">
        <w:rPr>
          <w:rFonts w:asciiTheme="majorHAnsi" w:hAnsiTheme="majorHAnsi" w:cstheme="majorHAnsi"/>
          <w:color w:val="000000" w:themeColor="text1"/>
        </w:rPr>
        <w:t>.</w:t>
      </w:r>
      <w:r w:rsidR="00D11CE9" w:rsidRPr="00A2423F">
        <w:rPr>
          <w:rFonts w:asciiTheme="majorHAnsi" w:hAnsiTheme="majorHAnsi" w:cstheme="majorHAnsi"/>
          <w:color w:val="000000" w:themeColor="text1"/>
        </w:rPr>
        <w:t xml:space="preserve"> </w:t>
      </w:r>
    </w:p>
    <w:p w14:paraId="6EE30FD0" w14:textId="77777777" w:rsidR="00725822" w:rsidRPr="00A2423F" w:rsidRDefault="00725822" w:rsidP="00A73C40">
      <w:pPr>
        <w:rPr>
          <w:rFonts w:asciiTheme="majorHAnsi" w:hAnsiTheme="majorHAnsi" w:cstheme="majorHAnsi"/>
          <w:color w:val="000000" w:themeColor="text1"/>
        </w:rPr>
      </w:pPr>
    </w:p>
    <w:p w14:paraId="17E29494" w14:textId="11261511" w:rsidR="00725822"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lthough one negative of the implementation of OpenCv is while there is much documentation often the documentation across updates is misquoted and therefore can cause issues with dependencies or syntax.</w:t>
      </w:r>
      <w:r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ViP9Z7zT","properties":{"formattedCitation":"(4)","plainCitation":"(4)"},"citationItems":[{"id":31,"uris":["http://zotero.org/users/local/BSV1JSya/items/MA24JD8H"],"uri":["http://zotero.org/users/local/BSV1JSya/items/MA24JD8H"],"itemData":{"id":31,"type":"webpage","title":"OpenCV library","URL":"https://opencv.org/","issued":{"date-parts":[["2017",11,13]]},"accessed":{"date-parts":[["2017",11,13]]}}}],"schema":"https://github.com/citation-style-language/schema/raw/master/csl-citation.json"} </w:instrText>
      </w:r>
      <w:r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4)</w:t>
      </w:r>
      <w:r w:rsidRPr="00A2423F">
        <w:rPr>
          <w:rFonts w:asciiTheme="majorHAnsi" w:hAnsiTheme="majorHAnsi" w:cstheme="majorHAnsi"/>
          <w:color w:val="000000" w:themeColor="text1"/>
        </w:rPr>
        <w:fldChar w:fldCharType="end"/>
      </w:r>
    </w:p>
    <w:p w14:paraId="65F8ADB9" w14:textId="77777777" w:rsidR="00A96ECA" w:rsidRPr="00A2423F" w:rsidRDefault="00A96ECA" w:rsidP="00A73C40">
      <w:pPr>
        <w:jc w:val="both"/>
        <w:rPr>
          <w:rFonts w:asciiTheme="majorHAnsi" w:hAnsiTheme="majorHAnsi" w:cstheme="majorHAnsi"/>
          <w:color w:val="000000" w:themeColor="text1"/>
        </w:rPr>
      </w:pPr>
    </w:p>
    <w:p w14:paraId="478FA9CF" w14:textId="320ADE6D" w:rsidR="00A96ECA"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comparison to python there is also Java which possess the capabilities for machine learning and image classification. After observation of the documentation , generally I concluded that the documentation was worse and more complex than the python equivalent.</w:t>
      </w:r>
      <w:r w:rsidR="009878E7"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TeGagkI9","properties":{"formattedCitation":"(5)","plainCitation":"(5)"},"citationItems":[{"id":43,"uris":["http://zotero.org/users/local/BSV1JSya/items/CBXAWYJ6"],"uri":["http://zotero.org/users/local/BSV1JSya/items/CBXAWYJ6"],"itemData":{"id":43,"type":"webpage","title":"Java Machine Learning Library (Java-ML)","URL":"http://java-ml.sourceforge.net/","accessed":{"date-parts":[["2017",11,16]]}}}],"schema":"https://github.com/citation-style-language/schema/raw/master/csl-citation.json"} </w:instrText>
      </w:r>
      <w:r w:rsidR="009878E7"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5)</w:t>
      </w:r>
      <w:r w:rsidR="009878E7" w:rsidRPr="00A2423F">
        <w:rPr>
          <w:rFonts w:asciiTheme="majorHAnsi" w:hAnsiTheme="majorHAnsi" w:cstheme="majorHAnsi"/>
          <w:color w:val="000000" w:themeColor="text1"/>
        </w:rPr>
        <w:fldChar w:fldCharType="end"/>
      </w:r>
      <w:r w:rsidR="009878E7" w:rsidRPr="00A2423F">
        <w:rPr>
          <w:rFonts w:asciiTheme="majorHAnsi" w:hAnsiTheme="majorHAnsi" w:cstheme="majorHAnsi"/>
          <w:color w:val="000000" w:themeColor="text1"/>
        </w:rPr>
        <w:t xml:space="preserve"> </w:t>
      </w:r>
      <w:r w:rsidR="009878E7" w:rsidRPr="00A2423F">
        <w:rPr>
          <w:rFonts w:asciiTheme="majorHAnsi" w:hAnsiTheme="majorHAnsi" w:cstheme="majorHAnsi"/>
          <w:color w:val="000000" w:themeColor="text1"/>
        </w:rPr>
        <w:fldChar w:fldCharType="begin"/>
      </w:r>
      <w:r w:rsidR="00AD7580" w:rsidRPr="00A2423F">
        <w:rPr>
          <w:rFonts w:asciiTheme="majorHAnsi" w:hAnsiTheme="majorHAnsi" w:cstheme="majorHAnsi"/>
          <w:color w:val="000000" w:themeColor="text1"/>
        </w:rPr>
        <w:instrText xml:space="preserve"> ADDIN ZOTERO_ITEM CSL_CITATION {"citationID":"rT0gqnKv","properties":{"formattedCitation":"(6)","plainCitation":"(6)"},"citationItems":[{"id":41,"uris":["http://zotero.org/users/local/BSV1JSya/items/EDN4TDN8"],"uri":["http://zotero.org/users/local/BSV1JSya/items/EDN4TDN8"],"itemData":{"id":41,"type":"webpage","title":"Welcome to OpenCV Java Tutorials documentation! — OpenCV Java Tutorials 1.0 documentation","URL":"http://opencv-java-tutorials.readthedocs.io/en/latest/","accessed":{"date-parts":[["2017",11,16]]}}}],"schema":"https://github.com/citation-style-language/schema/raw/master/csl-citation.json"} </w:instrText>
      </w:r>
      <w:r w:rsidR="009878E7" w:rsidRPr="00A2423F">
        <w:rPr>
          <w:rFonts w:asciiTheme="majorHAnsi" w:hAnsiTheme="majorHAnsi" w:cstheme="majorHAnsi"/>
          <w:color w:val="000000" w:themeColor="text1"/>
        </w:rPr>
        <w:fldChar w:fldCharType="separate"/>
      </w:r>
      <w:r w:rsidR="00AD7580" w:rsidRPr="00A2423F">
        <w:rPr>
          <w:rFonts w:ascii="Calibri" w:hAnsi="Calibri" w:cs="Calibri"/>
          <w:color w:val="000000" w:themeColor="text1"/>
        </w:rPr>
        <w:t>(6)</w:t>
      </w:r>
      <w:r w:rsidR="009878E7" w:rsidRPr="00A2423F">
        <w:rPr>
          <w:rFonts w:asciiTheme="majorHAnsi" w:hAnsiTheme="majorHAnsi" w:cstheme="majorHAnsi"/>
          <w:color w:val="000000" w:themeColor="text1"/>
        </w:rPr>
        <w:fldChar w:fldCharType="end"/>
      </w:r>
    </w:p>
    <w:p w14:paraId="0C7CFA07" w14:textId="77777777" w:rsidR="00725822" w:rsidRPr="00A2423F" w:rsidRDefault="00725822" w:rsidP="00A73C40">
      <w:pPr>
        <w:rPr>
          <w:rFonts w:asciiTheme="majorHAnsi" w:hAnsiTheme="majorHAnsi" w:cstheme="majorHAnsi"/>
          <w:color w:val="000000" w:themeColor="text1"/>
        </w:rPr>
      </w:pPr>
    </w:p>
    <w:p w14:paraId="31908F2C" w14:textId="28AC7C12" w:rsidR="00725822" w:rsidRPr="00A2423F" w:rsidRDefault="0072582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refore I concluded it would be more effective to focu</w:t>
      </w:r>
      <w:r w:rsidR="00AC1F09" w:rsidRPr="00A2423F">
        <w:rPr>
          <w:rFonts w:asciiTheme="majorHAnsi" w:hAnsiTheme="majorHAnsi" w:cstheme="majorHAnsi"/>
          <w:color w:val="000000" w:themeColor="text1"/>
        </w:rPr>
        <w:t xml:space="preserve">s on the python implementations as its variety is </w:t>
      </w:r>
      <w:r w:rsidR="00A2423F" w:rsidRPr="00A2423F">
        <w:rPr>
          <w:rFonts w:asciiTheme="majorHAnsi" w:hAnsiTheme="majorHAnsi" w:cstheme="majorHAnsi"/>
          <w:color w:val="000000" w:themeColor="text1"/>
        </w:rPr>
        <w:t>vaster</w:t>
      </w:r>
      <w:r w:rsidR="00AC1F09" w:rsidRPr="00A2423F">
        <w:rPr>
          <w:rFonts w:asciiTheme="majorHAnsi" w:hAnsiTheme="majorHAnsi" w:cstheme="majorHAnsi"/>
          <w:color w:val="000000" w:themeColor="text1"/>
        </w:rPr>
        <w:t>.</w:t>
      </w:r>
    </w:p>
    <w:p w14:paraId="73743BD0" w14:textId="77777777" w:rsidR="00C274B2" w:rsidRPr="00A2423F" w:rsidRDefault="00C274B2" w:rsidP="00A73C40">
      <w:pPr>
        <w:rPr>
          <w:rFonts w:asciiTheme="majorHAnsi" w:hAnsiTheme="majorHAnsi" w:cstheme="majorHAnsi"/>
          <w:color w:val="000000" w:themeColor="text1"/>
        </w:rPr>
      </w:pPr>
    </w:p>
    <w:p w14:paraId="31FDEAF8" w14:textId="77777777" w:rsidR="00B4638C" w:rsidRPr="00A2423F" w:rsidRDefault="00B4638C" w:rsidP="00A73C40">
      <w:pPr>
        <w:pStyle w:val="Heading2"/>
        <w:jc w:val="both"/>
        <w:rPr>
          <w:rFonts w:cstheme="majorHAnsi"/>
          <w:color w:val="000000" w:themeColor="text1"/>
          <w:sz w:val="36"/>
          <w:szCs w:val="36"/>
        </w:rPr>
      </w:pPr>
      <w:bookmarkStart w:id="3" w:name="_Toc497668037"/>
      <w:bookmarkStart w:id="4" w:name="_Toc499471472"/>
      <w:r w:rsidRPr="00A2423F">
        <w:rPr>
          <w:rFonts w:cstheme="majorHAnsi"/>
          <w:color w:val="000000" w:themeColor="text1"/>
          <w:sz w:val="36"/>
          <w:szCs w:val="36"/>
        </w:rPr>
        <w:lastRenderedPageBreak/>
        <w:t>A Brief History</w:t>
      </w:r>
      <w:bookmarkEnd w:id="3"/>
      <w:bookmarkEnd w:id="4"/>
    </w:p>
    <w:p w14:paraId="534B8B6D" w14:textId="77777777" w:rsidR="00AC1F09"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true beginning of Artificial Intelligence begins with Aristotle. An inheritor of categorical syllogisms as he has been once quoted on saying </w:t>
      </w:r>
    </w:p>
    <w:p w14:paraId="2D52B153" w14:textId="77777777" w:rsidR="00AC1F09" w:rsidRPr="00A2423F" w:rsidRDefault="00AC1F09" w:rsidP="00A73C40">
      <w:pPr>
        <w:rPr>
          <w:rFonts w:asciiTheme="majorHAnsi" w:hAnsiTheme="majorHAnsi" w:cstheme="majorHAnsi"/>
          <w:color w:val="000000" w:themeColor="text1"/>
        </w:rPr>
      </w:pPr>
    </w:p>
    <w:p w14:paraId="0B275199" w14:textId="167F1A17" w:rsidR="00AC1F09"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ll men are mortal. Socrates is a man. Therefore Socrates is a mortal”.</w:t>
      </w:r>
      <w:r w:rsidR="006C6778"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ab0ik526fs","properties":{"formattedCitation":"(7)","plainCitation":"(7)"},"citationItems":[{"id":136,"uris":["http://zotero.org/users/local/BSV1JSya/items/MZGDLRFP"],"uri":["http://zotero.org/users/local/BSV1JSya/items/MZGDLRFP"],"itemData":{"id":136,"type":"article","title":"An Introduction to Philosophy","publisher":"Stanford University","abstract":"In philosophy, you'll spend much of your time reading, evaluating and constructing arguments.  Fortunately, making arguments is something we do everyday.\n        Ex. All people should be treated justly, and ugly people are still people, so they should be         treated justly.\nOn this website, we'll provide you with definitions of some of the most important terms that philosophers use in discussing and evaluating arguments, explain some useful techniques for evaluating arguments and provide exercises, with answers and explanations, that will allow you to test and develop your skills.","URL":"https://web.stanford.edu/~bobonich/glances%20ahead/III.logic.language.html","author":[{"family":"Bobonich","given":"Christopher"}],"accessed":{"date-parts":[["2017",11,23]]}}}],"schema":"https://github.com/citation-style-language/schema/raw/master/csl-citation.json"} </w:instrText>
      </w:r>
      <w:r w:rsidR="006C6778"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7)</w:t>
      </w:r>
      <w:r w:rsidR="006C6778" w:rsidRPr="00A2423F">
        <w:rPr>
          <w:rFonts w:asciiTheme="majorHAnsi" w:hAnsiTheme="majorHAnsi" w:cstheme="majorHAnsi"/>
          <w:color w:val="000000" w:themeColor="text1"/>
        </w:rPr>
        <w:fldChar w:fldCharType="end"/>
      </w:r>
    </w:p>
    <w:p w14:paraId="7727F76A" w14:textId="77777777" w:rsidR="00AC1F09" w:rsidRPr="00A2423F" w:rsidRDefault="00AC1F09" w:rsidP="00A73C40">
      <w:pPr>
        <w:rPr>
          <w:rFonts w:asciiTheme="majorHAnsi" w:hAnsiTheme="majorHAnsi" w:cstheme="majorHAnsi"/>
          <w:color w:val="000000" w:themeColor="text1"/>
        </w:rPr>
      </w:pPr>
    </w:p>
    <w:p w14:paraId="752BFB11" w14:textId="7E72049D"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 In this raw way, it is the beginning of all machine learning principles as it can be translate to almost any scenario.</w:t>
      </w:r>
    </w:p>
    <w:p w14:paraId="7BFBFE6F" w14:textId="77777777" w:rsidR="00CA3ADA" w:rsidRPr="00A2423F" w:rsidRDefault="00CA3ADA" w:rsidP="00A73C40">
      <w:pPr>
        <w:ind w:left="720"/>
        <w:rPr>
          <w:rFonts w:asciiTheme="majorHAnsi" w:hAnsiTheme="majorHAnsi" w:cstheme="majorHAnsi"/>
          <w:color w:val="000000" w:themeColor="text1"/>
        </w:rPr>
      </w:pPr>
    </w:p>
    <w:p w14:paraId="644B6209"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is way it can be used on a low level to classify objects by the usage of four main principles, which are:</w:t>
      </w:r>
    </w:p>
    <w:p w14:paraId="538FD3FC" w14:textId="77777777" w:rsidR="00CA3ADA" w:rsidRPr="00A2423F" w:rsidRDefault="00CA3ADA" w:rsidP="00A73C40">
      <w:pPr>
        <w:rPr>
          <w:rFonts w:asciiTheme="majorHAnsi" w:hAnsiTheme="majorHAnsi" w:cstheme="majorHAnsi"/>
          <w:color w:val="000000" w:themeColor="text1"/>
        </w:rPr>
      </w:pPr>
    </w:p>
    <w:p w14:paraId="0F66BC12" w14:textId="313628CF" w:rsidR="00B4638C" w:rsidRPr="00A2423F" w:rsidRDefault="00B4638C" w:rsidP="00A73C40">
      <w:pPr>
        <w:pStyle w:val="ListParagraph"/>
        <w:numPr>
          <w:ilvl w:val="0"/>
          <w:numId w:val="15"/>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Universal Affirmatives</w:t>
      </w:r>
      <w:r w:rsidR="00CA3ADA" w:rsidRPr="00A2423F">
        <w:rPr>
          <w:rFonts w:asciiTheme="majorHAnsi" w:hAnsiTheme="majorHAnsi" w:cstheme="majorHAnsi"/>
          <w:b/>
          <w:color w:val="000000" w:themeColor="text1"/>
          <w:sz w:val="24"/>
          <w:szCs w:val="24"/>
        </w:rPr>
        <w:t xml:space="preserve"> - </w:t>
      </w:r>
      <w:r w:rsidRPr="00A2423F">
        <w:rPr>
          <w:rFonts w:asciiTheme="majorHAnsi" w:hAnsiTheme="majorHAnsi" w:cstheme="majorHAnsi"/>
          <w:color w:val="000000" w:themeColor="text1"/>
          <w:sz w:val="24"/>
        </w:rPr>
        <w:t>All Humans are Mortal.</w:t>
      </w:r>
    </w:p>
    <w:p w14:paraId="1C55F357" w14:textId="77777777" w:rsidR="00CA3ADA" w:rsidRPr="00A2423F" w:rsidRDefault="00CA3ADA" w:rsidP="00A73C40">
      <w:pPr>
        <w:spacing w:after="160"/>
        <w:ind w:left="360"/>
        <w:rPr>
          <w:rFonts w:asciiTheme="majorHAnsi" w:hAnsiTheme="majorHAnsi" w:cstheme="majorHAnsi"/>
          <w:b/>
          <w:color w:val="000000" w:themeColor="text1"/>
        </w:rPr>
      </w:pPr>
    </w:p>
    <w:p w14:paraId="6F38FE5C" w14:textId="09877292" w:rsidR="00B4638C" w:rsidRPr="00A2423F" w:rsidRDefault="00B4638C" w:rsidP="00A73C40">
      <w:pPr>
        <w:pStyle w:val="ListParagraph"/>
        <w:numPr>
          <w:ilvl w:val="0"/>
          <w:numId w:val="15"/>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Universal Negatives</w:t>
      </w:r>
      <w:r w:rsidR="00625BC1" w:rsidRPr="00A2423F">
        <w:rPr>
          <w:rFonts w:asciiTheme="majorHAnsi" w:hAnsiTheme="majorHAnsi" w:cstheme="majorHAnsi"/>
          <w:b/>
          <w:color w:val="000000" w:themeColor="text1"/>
          <w:sz w:val="24"/>
          <w:szCs w:val="24"/>
        </w:rPr>
        <w:t xml:space="preserve"> - </w:t>
      </w:r>
      <w:r w:rsidRPr="00A2423F">
        <w:rPr>
          <w:rFonts w:asciiTheme="majorHAnsi" w:hAnsiTheme="majorHAnsi" w:cstheme="majorHAnsi"/>
          <w:color w:val="000000" w:themeColor="text1"/>
          <w:sz w:val="24"/>
        </w:rPr>
        <w:t>No Humans are perfect.</w:t>
      </w:r>
    </w:p>
    <w:p w14:paraId="2865208E" w14:textId="77777777" w:rsidR="00CA3ADA" w:rsidRPr="00A2423F" w:rsidRDefault="00CA3ADA" w:rsidP="00A73C40">
      <w:pPr>
        <w:spacing w:after="160"/>
        <w:ind w:left="360"/>
        <w:rPr>
          <w:rFonts w:asciiTheme="majorHAnsi" w:hAnsiTheme="majorHAnsi" w:cstheme="majorHAnsi"/>
          <w:b/>
          <w:color w:val="000000" w:themeColor="text1"/>
        </w:rPr>
      </w:pPr>
    </w:p>
    <w:p w14:paraId="5779B92E" w14:textId="3E8E86AC" w:rsidR="00B4638C" w:rsidRPr="00A2423F" w:rsidRDefault="00B4638C" w:rsidP="00A73C40">
      <w:pPr>
        <w:pStyle w:val="ListParagraph"/>
        <w:numPr>
          <w:ilvl w:val="0"/>
          <w:numId w:val="15"/>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Particular Affirmatives</w:t>
      </w:r>
      <w:r w:rsidR="00625BC1" w:rsidRPr="00A2423F">
        <w:rPr>
          <w:rFonts w:asciiTheme="majorHAnsi" w:hAnsiTheme="majorHAnsi" w:cstheme="majorHAnsi"/>
          <w:b/>
          <w:color w:val="000000" w:themeColor="text1"/>
          <w:sz w:val="24"/>
          <w:szCs w:val="24"/>
        </w:rPr>
        <w:t xml:space="preserve"> - </w:t>
      </w:r>
      <w:r w:rsidRPr="00A2423F">
        <w:rPr>
          <w:rFonts w:asciiTheme="majorHAnsi" w:hAnsiTheme="majorHAnsi" w:cstheme="majorHAnsi"/>
          <w:color w:val="000000" w:themeColor="text1"/>
          <w:sz w:val="24"/>
        </w:rPr>
        <w:t>Some Humans like to Dance.</w:t>
      </w:r>
    </w:p>
    <w:p w14:paraId="4A9EBA28" w14:textId="77777777" w:rsidR="00CA3ADA" w:rsidRPr="00A2423F" w:rsidRDefault="00CA3ADA" w:rsidP="00A73C40">
      <w:pPr>
        <w:spacing w:after="160"/>
        <w:ind w:left="360"/>
        <w:rPr>
          <w:rFonts w:asciiTheme="majorHAnsi" w:hAnsiTheme="majorHAnsi" w:cstheme="majorHAnsi"/>
          <w:b/>
          <w:color w:val="000000" w:themeColor="text1"/>
        </w:rPr>
      </w:pPr>
    </w:p>
    <w:p w14:paraId="75389C68" w14:textId="2553BAD2" w:rsidR="00B4638C" w:rsidRPr="00A2423F" w:rsidRDefault="00B4638C" w:rsidP="00A73C40">
      <w:pPr>
        <w:pStyle w:val="ListParagraph"/>
        <w:numPr>
          <w:ilvl w:val="0"/>
          <w:numId w:val="15"/>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Particular Negatives</w:t>
      </w:r>
      <w:r w:rsidR="00625BC1" w:rsidRPr="00A2423F">
        <w:rPr>
          <w:rFonts w:asciiTheme="majorHAnsi" w:hAnsiTheme="majorHAnsi" w:cstheme="majorHAnsi"/>
          <w:b/>
          <w:color w:val="000000" w:themeColor="text1"/>
          <w:sz w:val="24"/>
          <w:szCs w:val="24"/>
        </w:rPr>
        <w:t xml:space="preserve"> - </w:t>
      </w:r>
      <w:r w:rsidRPr="00A2423F">
        <w:rPr>
          <w:rFonts w:asciiTheme="majorHAnsi" w:hAnsiTheme="majorHAnsi" w:cstheme="majorHAnsi"/>
          <w:color w:val="000000" w:themeColor="text1"/>
          <w:sz w:val="24"/>
        </w:rPr>
        <w:t xml:space="preserve">Some Humans cannot Dance. </w:t>
      </w:r>
    </w:p>
    <w:p w14:paraId="08441671" w14:textId="2F2051F9" w:rsidR="009878E7" w:rsidRPr="00A2423F" w:rsidRDefault="009878E7" w:rsidP="00A73C40">
      <w:pPr>
        <w:spacing w:after="160"/>
        <w:rPr>
          <w:rFonts w:asciiTheme="majorHAnsi" w:hAnsiTheme="majorHAnsi" w:cstheme="majorHAnsi"/>
          <w:b/>
          <w:color w:val="000000" w:themeColor="text1"/>
        </w:rPr>
      </w:pPr>
      <w:r w:rsidRPr="00A2423F">
        <w:rPr>
          <w:rFonts w:asciiTheme="majorHAnsi" w:hAnsiTheme="majorHAnsi" w:cstheme="majorHAnsi"/>
          <w:b/>
          <w:color w:val="000000" w:themeColor="text1"/>
        </w:rPr>
        <w:fldChar w:fldCharType="begin"/>
      </w:r>
      <w:r w:rsidR="006C6778" w:rsidRPr="00A2423F">
        <w:rPr>
          <w:rFonts w:asciiTheme="majorHAnsi" w:hAnsiTheme="majorHAnsi" w:cstheme="majorHAnsi"/>
          <w:b/>
          <w:color w:val="000000" w:themeColor="text1"/>
        </w:rPr>
        <w:instrText xml:space="preserve"> ADDIN ZOTERO_ITEM CSL_CITATION {"citationID":"6LkHDats","properties":{"formattedCitation":"(8)","plainCitation":"(8)"},"citationItems":[{"id":3,"uris":["http://zotero.org/users/local/BSV1JSya/items/98GMZJGF"],"uri":["http://zotero.org/users/local/BSV1JSya/items/98GMZJGF"],"itemData":{"id":3,"type":"chapter","title":"Aristotle's Logic","container-title":"The Stanford Encyclopedia of Philosophy","publisher":"Metaphysics Research Lab, Stanford University","page":"4","edition":"Spring 2017","source":"Stanford Encyclopedia of Philosophy","abstract":"Aristotle’s logic, especially his theory of the syllogism, hashad an unparalleled influence on the history of Western thought. Itdid not always hold this position: in the Hellenistic period, Stoiclogic, and in particular the work of Chrysippus, took pride of place.However, in later antiquity, following the work of AristotelianCommentators, Aristotle’s logic became dominant, andAristotelian logic was what was transmitted to the Arabic and theLatin medieval traditions, while the works of Chrysippus have notsurvived. , This unique historical position has not always contributed to theunderstanding of Aristotle’s logical works. Kant thought thatAristotle had discovered everything there was to know about logic, andthe historian of logic Prantl drew the corollary that any logicianafter Aristotle who said anything new was confused, stupid, orperverse. During the rise of modern formal logic following Frege andPeirce, adherents of Traditional Logic (seen as the descendant ofAristotelian Logic) and the new mathematical logic tended to see oneanother as rivals, with incompatible notions of logic. More recentscholarship has often applied the very techniques of mathematicallogic to Aristotle’s theories, revealing (in the opinion ofmany) a number of similarities of approach and interest betweenAristotle and modern logicians., This article is written from the latter perspective. As such, it isabout Aristotle’s logic, which is not always the same thing aswhat has been called “Aristotelian” logic.","URL":"https://plato.stanford.edu/archives/spr2017/entries/aristotle-logic/","author":[{"family":"Smith Robin","given":""}],"editor":[{"family":"Zalta","given":"Edward N."}],"issued":{"date-parts":[["2017"]]},"accessed":{"date-parts":[["2017",10,9]]}}}],"schema":"https://github.com/citation-style-language/schema/raw/master/csl-citation.json"} </w:instrText>
      </w:r>
      <w:r w:rsidRPr="00A2423F">
        <w:rPr>
          <w:rFonts w:asciiTheme="majorHAnsi" w:hAnsiTheme="majorHAnsi" w:cstheme="majorHAnsi"/>
          <w:b/>
          <w:color w:val="000000" w:themeColor="text1"/>
        </w:rPr>
        <w:fldChar w:fldCharType="separate"/>
      </w:r>
      <w:r w:rsidR="006C6778" w:rsidRPr="00A2423F">
        <w:rPr>
          <w:rFonts w:ascii="Calibri" w:hAnsi="Calibri" w:cs="Calibri"/>
          <w:color w:val="000000" w:themeColor="text1"/>
        </w:rPr>
        <w:t>(8)</w:t>
      </w:r>
      <w:r w:rsidRPr="00A2423F">
        <w:rPr>
          <w:rFonts w:asciiTheme="majorHAnsi" w:hAnsiTheme="majorHAnsi" w:cstheme="majorHAnsi"/>
          <w:b/>
          <w:color w:val="000000" w:themeColor="text1"/>
        </w:rPr>
        <w:fldChar w:fldCharType="end"/>
      </w:r>
    </w:p>
    <w:p w14:paraId="17D52ECE"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can be more simply broken down into a logic equation:</w:t>
      </w:r>
    </w:p>
    <w:p w14:paraId="2E38B0CF" w14:textId="77777777" w:rsidR="00917338" w:rsidRPr="00A2423F" w:rsidRDefault="00917338" w:rsidP="00A73C40">
      <w:pPr>
        <w:rPr>
          <w:rFonts w:asciiTheme="majorHAnsi" w:hAnsiTheme="majorHAnsi" w:cstheme="majorHAnsi"/>
          <w:color w:val="000000" w:themeColor="text1"/>
        </w:rPr>
      </w:pPr>
    </w:p>
    <w:p w14:paraId="2DE1F8F9" w14:textId="77777777" w:rsidR="00917338" w:rsidRPr="00A2423F" w:rsidRDefault="00B4638C" w:rsidP="00A73C40">
      <w:pPr>
        <w:keepNext/>
        <w:ind w:firstLine="720"/>
        <w:rPr>
          <w:rFonts w:asciiTheme="majorHAnsi" w:hAnsiTheme="majorHAnsi" w:cstheme="majorHAnsi"/>
          <w:color w:val="000000" w:themeColor="text1"/>
        </w:rPr>
      </w:pPr>
      <w:r w:rsidRPr="00A2423F">
        <w:rPr>
          <w:rFonts w:asciiTheme="majorHAnsi" w:hAnsiTheme="majorHAnsi" w:cstheme="majorHAnsi"/>
          <w:i/>
          <w:noProof/>
          <w:color w:val="000000" w:themeColor="text1"/>
          <w:lang w:eastAsia="zh-CN"/>
        </w:rPr>
        <w:drawing>
          <wp:inline distT="0" distB="0" distL="0" distR="0" wp14:anchorId="77A4DFA7" wp14:editId="389237D6">
            <wp:extent cx="3200400" cy="731520"/>
            <wp:effectExtent l="0" t="0" r="0" b="0"/>
            <wp:docPr id="23" name="Picture 23" descr="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b"/>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731520"/>
                    </a:xfrm>
                    <a:prstGeom prst="rect">
                      <a:avLst/>
                    </a:prstGeom>
                    <a:noFill/>
                    <a:ln>
                      <a:noFill/>
                    </a:ln>
                  </pic:spPr>
                </pic:pic>
              </a:graphicData>
            </a:graphic>
          </wp:inline>
        </w:drawing>
      </w:r>
    </w:p>
    <w:p w14:paraId="5E996398" w14:textId="10BA8B02" w:rsidR="00B4638C" w:rsidRPr="00A2423F" w:rsidRDefault="00917338" w:rsidP="00A73C40">
      <w:pPr>
        <w:pStyle w:val="Caption"/>
        <w:ind w:firstLine="720"/>
        <w:rPr>
          <w:rFonts w:asciiTheme="majorHAnsi" w:hAnsiTheme="majorHAnsi" w:cstheme="majorHAnsi"/>
          <w:color w:val="000000" w:themeColor="text1"/>
        </w:rPr>
      </w:pPr>
      <w:bookmarkStart w:id="5" w:name="_Toc499471486"/>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Aristotle Logic Table 1st Iteration</w:t>
      </w:r>
      <w:bookmarkEnd w:id="5"/>
    </w:p>
    <w:p w14:paraId="745511CB" w14:textId="77777777" w:rsidR="00120C1C" w:rsidRPr="00A2423F" w:rsidRDefault="00120C1C" w:rsidP="00A73C40">
      <w:pPr>
        <w:keepNext/>
        <w:ind w:firstLine="720"/>
        <w:rPr>
          <w:rFonts w:asciiTheme="majorHAnsi" w:hAnsiTheme="majorHAnsi" w:cstheme="majorHAnsi"/>
          <w:color w:val="000000" w:themeColor="text1"/>
        </w:rPr>
      </w:pPr>
    </w:p>
    <w:p w14:paraId="3D8E9B81"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e latter Aristotle changes his method of expressing these predications by adopting a more artificial way of expression:</w:t>
      </w:r>
    </w:p>
    <w:p w14:paraId="68D1271F" w14:textId="77777777" w:rsidR="00917338"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noProof/>
          <w:color w:val="000000" w:themeColor="text1"/>
          <w:lang w:eastAsia="zh-CN"/>
        </w:rPr>
        <w:drawing>
          <wp:inline distT="0" distB="0" distL="0" distR="0" wp14:anchorId="0B24FB56" wp14:editId="73823387">
            <wp:extent cx="4114800" cy="1280160"/>
            <wp:effectExtent l="0" t="0" r="0" b="0"/>
            <wp:docPr id="22" name="Picture 22" descr="A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a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4800" cy="1280160"/>
                    </a:xfrm>
                    <a:prstGeom prst="rect">
                      <a:avLst/>
                    </a:prstGeom>
                    <a:noFill/>
                    <a:ln>
                      <a:noFill/>
                    </a:ln>
                  </pic:spPr>
                </pic:pic>
              </a:graphicData>
            </a:graphic>
          </wp:inline>
        </w:drawing>
      </w:r>
    </w:p>
    <w:p w14:paraId="10D55539" w14:textId="1EB072ED" w:rsidR="00B4638C" w:rsidRPr="00A2423F" w:rsidRDefault="00917338" w:rsidP="00A73C40">
      <w:pPr>
        <w:pStyle w:val="Caption"/>
        <w:ind w:firstLine="720"/>
        <w:rPr>
          <w:rFonts w:asciiTheme="majorHAnsi" w:hAnsiTheme="majorHAnsi" w:cstheme="majorHAnsi"/>
          <w:color w:val="000000" w:themeColor="text1"/>
        </w:rPr>
      </w:pPr>
      <w:bookmarkStart w:id="6" w:name="_Toc499471487"/>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Aristotle Logic Table 2nd Iteration</w:t>
      </w:r>
      <w:bookmarkEnd w:id="6"/>
    </w:p>
    <w:p w14:paraId="58697892" w14:textId="77777777" w:rsidR="00AC1F09" w:rsidRPr="00A2423F" w:rsidRDefault="00AC1F09" w:rsidP="00A73C40">
      <w:pPr>
        <w:rPr>
          <w:rFonts w:asciiTheme="majorHAnsi" w:hAnsiTheme="majorHAnsi" w:cstheme="majorHAnsi"/>
          <w:color w:val="000000" w:themeColor="text1"/>
        </w:rPr>
      </w:pPr>
    </w:p>
    <w:p w14:paraId="63332F11" w14:textId="77843263"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Instead of saying that “X is predicated of Y” he says “X belongs to Y”. It is an important change in technicalities as the term predicates only can give a true or false. The term ‘belongs’ in its original usage can mean both “Begin” and “Exist”. Therefore one can say that “X exists within Y” or “Some of X exists within Y”.</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CexOkdqY","properties":{"formattedCitation":"(8)","plainCitation":"(8)"},"citationItems":[{"id":3,"uris":["http://zotero.org/users/local/BSV1JSya/items/98GMZJGF"],"uri":["http://zotero.org/users/local/BSV1JSya/items/98GMZJGF"],"itemData":{"id":3,"type":"chapter","title":"Aristotle's Logic","container-title":"The Stanford Encyclopedia of Philosophy","publisher":"Metaphysics Research Lab, Stanford University","page":"4","edition":"Spring 2017","source":"Stanford Encyclopedia of Philosophy","abstract":"Aristotle’s logic, especially his theory of the syllogism, hashad an unparalleled influence on the history of Western thought. Itdid not always hold this position: in the Hellenistic period, Stoiclogic, and in particular the work of Chrysippus, took pride of place.However, in later antiquity, following the work of AristotelianCommentators, Aristotle’s logic became dominant, andAristotelian logic was what was transmitted to the Arabic and theLatin medieval traditions, while the works of Chrysippus have notsurvived. , This unique historical position has not always contributed to theunderstanding of Aristotle’s logical works. Kant thought thatAristotle had discovered everything there was to know about logic, andthe historian of logic Prantl drew the corollary that any logicianafter Aristotle who said anything new was confused, stupid, orperverse. During the rise of modern formal logic following Frege andPeirce, adherents of Traditional Logic (seen as the descendant ofAristotelian Logic) and the new mathematical logic tended to see oneanother as rivals, with incompatible notions of logic. More recentscholarship has often applied the very techniques of mathematicallogic to Aristotle’s theories, revealing (in the opinion ofmany) a number of similarities of approach and interest betweenAristotle and modern logicians., This article is written from the latter perspective. As such, it isabout Aristotle’s logic, which is not always the same thing aswhat has been called “Aristotelian” logic.","URL":"https://plato.stanford.edu/archives/spr2017/entries/aristotle-logic/","author":[{"family":"Smith Robin","given":""}],"editor":[{"family":"Zalta","given":"Edward N."}],"issued":{"date-parts":[["2017"]]},"accessed":{"date-parts":[["2017",10,9]]}}}],"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8)</w:t>
      </w:r>
      <w:r w:rsidR="009D57A2" w:rsidRPr="00A2423F">
        <w:rPr>
          <w:rFonts w:asciiTheme="majorHAnsi" w:hAnsiTheme="majorHAnsi" w:cstheme="majorHAnsi"/>
          <w:color w:val="000000" w:themeColor="text1"/>
        </w:rPr>
        <w:fldChar w:fldCharType="end"/>
      </w:r>
    </w:p>
    <w:p w14:paraId="108A77F7" w14:textId="77777777" w:rsidR="00120C1C" w:rsidRPr="00A2423F" w:rsidRDefault="00120C1C" w:rsidP="00A73C40">
      <w:pPr>
        <w:rPr>
          <w:rFonts w:asciiTheme="majorHAnsi" w:hAnsiTheme="majorHAnsi" w:cstheme="majorHAnsi"/>
          <w:color w:val="000000" w:themeColor="text1"/>
        </w:rPr>
      </w:pPr>
    </w:p>
    <w:p w14:paraId="3DA18454" w14:textId="014CBB44" w:rsidR="00B4638C" w:rsidRPr="00A2423F" w:rsidRDefault="00C274B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se Following Diagrams </w:t>
      </w:r>
      <w:r w:rsidR="00B4638C" w:rsidRPr="00A2423F">
        <w:rPr>
          <w:rFonts w:asciiTheme="majorHAnsi" w:hAnsiTheme="majorHAnsi" w:cstheme="majorHAnsi"/>
          <w:color w:val="000000" w:themeColor="text1"/>
        </w:rPr>
        <w:t>would should be used as an aid to get a better understanding of the syllogistic logic:</w:t>
      </w:r>
    </w:p>
    <w:p w14:paraId="785E6C98" w14:textId="710DF37F" w:rsidR="00B4638C" w:rsidRPr="00A2423F" w:rsidRDefault="00B4638C" w:rsidP="00A73C40">
      <w:pPr>
        <w:keepNext/>
        <w:rPr>
          <w:rFonts w:asciiTheme="majorHAnsi" w:hAnsiTheme="majorHAnsi" w:cstheme="majorHAnsi"/>
          <w:color w:val="000000" w:themeColor="text1"/>
        </w:rPr>
      </w:pPr>
    </w:p>
    <w:p w14:paraId="2E2B9B64" w14:textId="77777777" w:rsidR="00917338" w:rsidRPr="00A2423F" w:rsidRDefault="00D609F8" w:rsidP="00A73C40">
      <w:pPr>
        <w:keepNext/>
        <w:rPr>
          <w:rFonts w:asciiTheme="majorHAnsi" w:hAnsiTheme="majorHAnsi" w:cstheme="majorHAnsi"/>
          <w:color w:val="000000" w:themeColor="text1"/>
        </w:rPr>
      </w:pPr>
      <w:r>
        <w:rPr>
          <w:rFonts w:asciiTheme="majorHAnsi" w:hAnsiTheme="majorHAnsi" w:cstheme="majorHAnsi"/>
          <w:noProof/>
          <w:color w:val="000000" w:themeColor="text1"/>
          <w:lang w:val="en-IE" w:eastAsia="zh-CN"/>
        </w:rPr>
        <w:pict w14:anchorId="2D4C4E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36.4pt">
            <v:imagedata r:id="rId12" o:title="Capture" croptop="983f" cropleft="97f"/>
          </v:shape>
        </w:pict>
      </w:r>
    </w:p>
    <w:p w14:paraId="183769ED" w14:textId="37C0E9B6" w:rsidR="00917338" w:rsidRPr="00A2423F" w:rsidRDefault="00917338" w:rsidP="00A73C40">
      <w:pPr>
        <w:pStyle w:val="Caption"/>
        <w:rPr>
          <w:rFonts w:asciiTheme="majorHAnsi" w:hAnsiTheme="majorHAnsi" w:cstheme="majorHAnsi"/>
          <w:color w:val="000000" w:themeColor="text1"/>
        </w:rPr>
      </w:pPr>
      <w:bookmarkStart w:id="7" w:name="_Toc499471488"/>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3</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Four </w:t>
      </w:r>
      <w:r w:rsidR="009872FA" w:rsidRPr="00A2423F">
        <w:rPr>
          <w:rFonts w:asciiTheme="majorHAnsi" w:hAnsiTheme="majorHAnsi" w:cstheme="majorHAnsi"/>
          <w:color w:val="000000" w:themeColor="text1"/>
        </w:rPr>
        <w:t>Pretences</w:t>
      </w:r>
      <w:bookmarkEnd w:id="7"/>
    </w:p>
    <w:p w14:paraId="026CBB42" w14:textId="073E9508" w:rsidR="00120C1C"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color w:val="000000" w:themeColor="text1"/>
        </w:rPr>
        <w:t>These four are the main pretences that build the foundation level of any machine learning system as it learns how to identify entities. While the diagrams do not show the data types, how it learns or the system itself, the fundamentals of it are here.</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CS9L0bnu","properties":{"formattedCitation":"(9)","plainCitation":"(9)"},"citationItems":[{"id":45,"uris":["http://zotero.org/users/local/BSV1JSya/items/ECQX5DEG"],"uri":["http://zotero.org/users/local/BSV1JSya/items/ECQX5DEG"],"itemData":{"id":45,"type":"webpage","title":"20th WCP: Computational Complexity and the Origin of Universals","URL":"https://www.bu.edu/wcp/Papers/Mind/MindPerl.htm","accessed":{"date-parts":[["2017",11,1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9)</w:t>
      </w:r>
      <w:r w:rsidR="009D57A2" w:rsidRPr="00A2423F">
        <w:rPr>
          <w:rFonts w:asciiTheme="majorHAnsi" w:hAnsiTheme="majorHAnsi" w:cstheme="majorHAnsi"/>
          <w:color w:val="000000" w:themeColor="text1"/>
        </w:rPr>
        <w:fldChar w:fldCharType="end"/>
      </w:r>
    </w:p>
    <w:p w14:paraId="2A9AABB7" w14:textId="77777777" w:rsidR="00120C1C" w:rsidRPr="00A2423F" w:rsidRDefault="00120C1C" w:rsidP="00A73C40">
      <w:pPr>
        <w:rPr>
          <w:rFonts w:asciiTheme="majorHAnsi" w:hAnsiTheme="majorHAnsi" w:cstheme="majorHAnsi"/>
          <w:color w:val="000000" w:themeColor="text1"/>
        </w:rPr>
      </w:pPr>
    </w:p>
    <w:p w14:paraId="0B3C70F6" w14:textId="7BC9D1CA"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t can quite simply be tested by applying these pretences whether or not your systems methods are of sound logic as if one of these pretences is not in conjunction with one of your methods then we can easily find the errors of your logic and quickly apply the correct logic fix and therefore improve the accuracy of the system as a whole</w:t>
      </w:r>
      <w:r w:rsidR="00B8461D" w:rsidRPr="00A2423F">
        <w:rPr>
          <w:rFonts w:asciiTheme="majorHAnsi" w:hAnsiTheme="majorHAnsi" w:cstheme="majorHAnsi"/>
          <w:color w:val="000000" w:themeColor="text1"/>
        </w:rPr>
        <w:t xml:space="preserve">. </w:t>
      </w:r>
    </w:p>
    <w:p w14:paraId="71AF6531" w14:textId="77777777" w:rsidR="00AD7580" w:rsidRPr="00A2423F" w:rsidRDefault="00AD7580" w:rsidP="00A73C40">
      <w:pPr>
        <w:rPr>
          <w:rFonts w:asciiTheme="majorHAnsi" w:hAnsiTheme="majorHAnsi" w:cstheme="majorHAnsi"/>
          <w:color w:val="000000" w:themeColor="text1"/>
        </w:rPr>
      </w:pPr>
    </w:p>
    <w:p w14:paraId="70CA00C2" w14:textId="77777777" w:rsidR="00AD7580" w:rsidRPr="00A2423F" w:rsidRDefault="00AD7580" w:rsidP="00A73C40">
      <w:pPr>
        <w:rPr>
          <w:rFonts w:asciiTheme="majorHAnsi" w:hAnsiTheme="majorHAnsi" w:cstheme="majorHAnsi"/>
          <w:color w:val="000000" w:themeColor="text1"/>
        </w:rPr>
      </w:pPr>
    </w:p>
    <w:p w14:paraId="108C0B57" w14:textId="77777777" w:rsidR="00AD7580" w:rsidRPr="00A2423F" w:rsidRDefault="00AD7580" w:rsidP="00A73C40">
      <w:pPr>
        <w:rPr>
          <w:rFonts w:asciiTheme="majorHAnsi" w:hAnsiTheme="majorHAnsi" w:cstheme="majorHAnsi"/>
          <w:color w:val="000000" w:themeColor="text1"/>
        </w:rPr>
      </w:pPr>
    </w:p>
    <w:p w14:paraId="679BBBA1" w14:textId="77777777" w:rsidR="00AD7580" w:rsidRPr="00A2423F" w:rsidRDefault="00AD7580" w:rsidP="00A73C40">
      <w:pPr>
        <w:rPr>
          <w:rFonts w:asciiTheme="majorHAnsi" w:hAnsiTheme="majorHAnsi" w:cstheme="majorHAnsi"/>
          <w:color w:val="000000" w:themeColor="text1"/>
        </w:rPr>
      </w:pPr>
    </w:p>
    <w:p w14:paraId="5C7A0413" w14:textId="77777777" w:rsidR="00AD7580" w:rsidRPr="00A2423F" w:rsidRDefault="00AD7580" w:rsidP="00A73C40">
      <w:pPr>
        <w:rPr>
          <w:rFonts w:asciiTheme="majorHAnsi" w:hAnsiTheme="majorHAnsi" w:cstheme="majorHAnsi"/>
          <w:color w:val="000000" w:themeColor="text1"/>
        </w:rPr>
      </w:pPr>
    </w:p>
    <w:p w14:paraId="4FFB3F04" w14:textId="77777777" w:rsidR="00AD7580" w:rsidRPr="00A2423F" w:rsidRDefault="00AD7580" w:rsidP="00A73C40">
      <w:pPr>
        <w:rPr>
          <w:rFonts w:asciiTheme="majorHAnsi" w:hAnsiTheme="majorHAnsi" w:cstheme="majorHAnsi"/>
          <w:color w:val="000000" w:themeColor="text1"/>
        </w:rPr>
      </w:pPr>
    </w:p>
    <w:p w14:paraId="74AD6ECA" w14:textId="77777777" w:rsidR="00AD7580" w:rsidRPr="00A2423F" w:rsidRDefault="00AD7580" w:rsidP="00A73C40">
      <w:pPr>
        <w:rPr>
          <w:rFonts w:asciiTheme="majorHAnsi" w:hAnsiTheme="majorHAnsi" w:cstheme="majorHAnsi"/>
          <w:color w:val="000000" w:themeColor="text1"/>
        </w:rPr>
      </w:pPr>
    </w:p>
    <w:p w14:paraId="3C8042A1" w14:textId="77777777" w:rsidR="00AD7580" w:rsidRPr="00A2423F" w:rsidRDefault="00AD7580" w:rsidP="00A73C40">
      <w:pPr>
        <w:rPr>
          <w:rFonts w:asciiTheme="majorHAnsi" w:hAnsiTheme="majorHAnsi" w:cstheme="majorHAnsi"/>
          <w:color w:val="000000" w:themeColor="text1"/>
        </w:rPr>
      </w:pPr>
    </w:p>
    <w:p w14:paraId="1F88EF16" w14:textId="77777777" w:rsidR="00AD7580" w:rsidRPr="00A2423F" w:rsidRDefault="00AD7580" w:rsidP="00A73C40">
      <w:pPr>
        <w:rPr>
          <w:rFonts w:asciiTheme="majorHAnsi" w:hAnsiTheme="majorHAnsi" w:cstheme="majorHAnsi"/>
          <w:color w:val="000000" w:themeColor="text1"/>
        </w:rPr>
      </w:pPr>
    </w:p>
    <w:p w14:paraId="24318663" w14:textId="77777777" w:rsidR="00387657" w:rsidRPr="00A2423F" w:rsidRDefault="00387657" w:rsidP="00A73C40">
      <w:pPr>
        <w:rPr>
          <w:rFonts w:asciiTheme="majorHAnsi" w:hAnsiTheme="majorHAnsi" w:cstheme="majorHAnsi"/>
          <w:color w:val="000000" w:themeColor="text1"/>
        </w:rPr>
      </w:pPr>
    </w:p>
    <w:p w14:paraId="451EF1B6" w14:textId="7E0A0D41" w:rsidR="00387657" w:rsidRPr="00A2423F" w:rsidRDefault="00B4638C" w:rsidP="00AD7580">
      <w:pPr>
        <w:pStyle w:val="Heading2"/>
        <w:rPr>
          <w:color w:val="000000" w:themeColor="text1"/>
          <w:sz w:val="44"/>
          <w:szCs w:val="44"/>
        </w:rPr>
      </w:pPr>
      <w:bookmarkStart w:id="8" w:name="_Toc497668039"/>
      <w:bookmarkStart w:id="9" w:name="_Toc499471473"/>
      <w:r w:rsidRPr="00A2423F">
        <w:rPr>
          <w:color w:val="000000" w:themeColor="text1"/>
          <w:sz w:val="44"/>
          <w:szCs w:val="44"/>
        </w:rPr>
        <w:lastRenderedPageBreak/>
        <w:t>Data Mining</w:t>
      </w:r>
      <w:bookmarkEnd w:id="8"/>
      <w:bookmarkEnd w:id="9"/>
    </w:p>
    <w:p w14:paraId="62AB82BA" w14:textId="30FBD135" w:rsidR="009D57A2" w:rsidRPr="00A2423F" w:rsidRDefault="009D57A2" w:rsidP="00A73C40">
      <w:pPr>
        <w:rPr>
          <w:rFonts w:asciiTheme="majorHAnsi" w:hAnsiTheme="majorHAnsi" w:cstheme="majorHAnsi"/>
          <w:color w:val="000000" w:themeColor="text1"/>
          <w:lang w:val="en-IE" w:eastAsia="zh-CN"/>
        </w:rPr>
      </w:pPr>
      <w:r w:rsidRPr="00A2423F">
        <w:rPr>
          <w:rFonts w:asciiTheme="majorHAnsi" w:hAnsiTheme="majorHAnsi" w:cstheme="majorHAnsi"/>
          <w:color w:val="000000" w:themeColor="text1"/>
          <w:lang w:val="en-IE" w:eastAsia="zh-CN"/>
        </w:rPr>
        <w:t>Data mining is the analytical process designed to explore data. This is often in relation to market or business data.</w:t>
      </w:r>
      <w:r w:rsidRPr="00A2423F">
        <w:rPr>
          <w:rFonts w:asciiTheme="majorHAnsi" w:hAnsiTheme="majorHAnsi" w:cstheme="majorHAnsi"/>
          <w:color w:val="000000" w:themeColor="text1"/>
          <w:lang w:val="en-IE" w:eastAsia="zh-CN"/>
        </w:rPr>
        <w:fldChar w:fldCharType="begin"/>
      </w:r>
      <w:r w:rsidR="006C6778" w:rsidRPr="00A2423F">
        <w:rPr>
          <w:rFonts w:asciiTheme="majorHAnsi" w:hAnsiTheme="majorHAnsi" w:cstheme="majorHAnsi"/>
          <w:color w:val="000000" w:themeColor="text1"/>
          <w:lang w:val="en-IE" w:eastAsia="zh-CN"/>
        </w:rPr>
        <w:instrText xml:space="preserve"> ADDIN ZOTERO_ITEM CSL_CITATION {"citationID":"Oy0Me7ED","properties":{"formattedCitation":"(10)","plainCitation":"(10)"},"citationItems":[{"id":47,"uris":["http://zotero.org/users/local/BSV1JSya/items/6UT4L8PF"],"uri":["http://zotero.org/users/local/BSV1JSya/items/6UT4L8PF"],"itemData":{"id":47,"type":"webpage","title":"What is Data Mining, Predictive Analytics, Big Data","URL":"http://www.statsoft.com/Textbook/Data-Mining-Techniques","accessed":{"date-parts":[["2017",11,16]]}}}],"schema":"https://github.com/citation-style-language/schema/raw/master/csl-citation.json"} </w:instrText>
      </w:r>
      <w:r w:rsidRPr="00A2423F">
        <w:rPr>
          <w:rFonts w:asciiTheme="majorHAnsi" w:hAnsiTheme="majorHAnsi" w:cstheme="majorHAnsi"/>
          <w:color w:val="000000" w:themeColor="text1"/>
          <w:lang w:val="en-IE" w:eastAsia="zh-CN"/>
        </w:rPr>
        <w:fldChar w:fldCharType="separate"/>
      </w:r>
      <w:r w:rsidR="006C6778" w:rsidRPr="00A2423F">
        <w:rPr>
          <w:rFonts w:ascii="Calibri" w:hAnsi="Calibri" w:cs="Calibri"/>
          <w:color w:val="000000" w:themeColor="text1"/>
        </w:rPr>
        <w:t>(10)</w:t>
      </w:r>
      <w:r w:rsidRPr="00A2423F">
        <w:rPr>
          <w:rFonts w:asciiTheme="majorHAnsi" w:hAnsiTheme="majorHAnsi" w:cstheme="majorHAnsi"/>
          <w:color w:val="000000" w:themeColor="text1"/>
          <w:lang w:val="en-IE" w:eastAsia="zh-CN"/>
        </w:rPr>
        <w:fldChar w:fldCharType="end"/>
      </w:r>
    </w:p>
    <w:p w14:paraId="4F2B9E58" w14:textId="77777777" w:rsidR="00387657" w:rsidRPr="00A2423F" w:rsidRDefault="00387657" w:rsidP="00A73C40">
      <w:pPr>
        <w:rPr>
          <w:rFonts w:asciiTheme="majorHAnsi" w:hAnsiTheme="majorHAnsi" w:cstheme="majorHAnsi"/>
          <w:color w:val="000000" w:themeColor="text1"/>
        </w:rPr>
      </w:pPr>
    </w:p>
    <w:p w14:paraId="39A06D53" w14:textId="309C5E15" w:rsidR="009D57A2"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color w:val="000000" w:themeColor="text1"/>
        </w:rPr>
        <w:t xml:space="preserve">Data mining’s two main principles are focused towards the development of scalable and efficient data mining tools. Data mining can be viewed as the natural evolution of information technology. Data mining specifically refers to the extracting or mining knowledge from large amounts of data. Although Data mining is the most widely used term for this activity it can also be referred to as KDD or Knowledge Discovery from Data. Alternatively others view data mining as an essential step in a process known as Knowledge Discovery. </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jiIMlkhQ","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36E918F9" w14:textId="77777777" w:rsidR="009D57A2" w:rsidRPr="00A2423F" w:rsidRDefault="009D57A2" w:rsidP="00A73C40">
      <w:pPr>
        <w:keepNext/>
        <w:rPr>
          <w:rFonts w:asciiTheme="majorHAnsi" w:hAnsiTheme="majorHAnsi" w:cstheme="majorHAnsi"/>
          <w:color w:val="000000" w:themeColor="text1"/>
        </w:rPr>
      </w:pPr>
    </w:p>
    <w:p w14:paraId="54A2854C" w14:textId="5A8EE4B7" w:rsidR="00C274B2"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color w:val="000000" w:themeColor="text1"/>
        </w:rPr>
        <w:t>The figure shown below shows the flow:</w:t>
      </w:r>
    </w:p>
    <w:p w14:paraId="7C396024" w14:textId="77777777" w:rsidR="0089444A" w:rsidRPr="00A2423F" w:rsidRDefault="0089444A" w:rsidP="00A73C40">
      <w:pPr>
        <w:keepNext/>
        <w:rPr>
          <w:rFonts w:asciiTheme="majorHAnsi" w:hAnsiTheme="majorHAnsi" w:cstheme="majorHAnsi"/>
          <w:color w:val="000000" w:themeColor="text1"/>
        </w:rPr>
      </w:pPr>
    </w:p>
    <w:p w14:paraId="3C8B1578" w14:textId="79E0987C" w:rsidR="00917338" w:rsidRPr="00A2423F" w:rsidRDefault="00B4638C"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5794D08B" wp14:editId="3846D21F">
            <wp:extent cx="5257800" cy="2506980"/>
            <wp:effectExtent l="0" t="19050" r="19050" b="45720"/>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999FD5D" w14:textId="776D5614" w:rsidR="00B4638C" w:rsidRPr="00A2423F" w:rsidRDefault="00917338" w:rsidP="0089444A">
      <w:pPr>
        <w:pStyle w:val="Caption"/>
        <w:jc w:val="center"/>
        <w:rPr>
          <w:rFonts w:asciiTheme="majorHAnsi" w:hAnsiTheme="majorHAnsi" w:cstheme="majorHAnsi"/>
          <w:color w:val="000000" w:themeColor="text1"/>
        </w:rPr>
      </w:pPr>
      <w:bookmarkStart w:id="10" w:name="_Toc499471489"/>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4</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Data Mining </w:t>
      </w:r>
      <w:r w:rsidR="009872FA" w:rsidRPr="00A2423F">
        <w:rPr>
          <w:rFonts w:asciiTheme="majorHAnsi" w:hAnsiTheme="majorHAnsi" w:cstheme="majorHAnsi"/>
          <w:color w:val="000000" w:themeColor="text1"/>
        </w:rPr>
        <w:t>Hierarchy</w:t>
      </w:r>
      <w:bookmarkEnd w:id="10"/>
    </w:p>
    <w:p w14:paraId="5DB74F0C" w14:textId="77777777" w:rsidR="009D57A2" w:rsidRPr="00A2423F" w:rsidRDefault="009D57A2" w:rsidP="00A73C40">
      <w:pPr>
        <w:jc w:val="both"/>
        <w:rPr>
          <w:rFonts w:asciiTheme="majorHAnsi" w:hAnsiTheme="majorHAnsi" w:cstheme="majorHAnsi"/>
          <w:color w:val="000000" w:themeColor="text1"/>
        </w:rPr>
      </w:pPr>
    </w:p>
    <w:p w14:paraId="5C606483" w14:textId="77777777" w:rsidR="009D57A2" w:rsidRPr="00A2423F" w:rsidRDefault="009D57A2" w:rsidP="00A73C40">
      <w:pPr>
        <w:jc w:val="both"/>
        <w:rPr>
          <w:rFonts w:asciiTheme="majorHAnsi" w:hAnsiTheme="majorHAnsi" w:cstheme="majorHAnsi"/>
          <w:color w:val="000000" w:themeColor="text1"/>
        </w:rPr>
      </w:pPr>
    </w:p>
    <w:p w14:paraId="78FCD7AB" w14:textId="77777777" w:rsidR="009D57A2" w:rsidRPr="00A2423F" w:rsidRDefault="009D57A2" w:rsidP="00A73C40">
      <w:pPr>
        <w:jc w:val="both"/>
        <w:rPr>
          <w:rFonts w:asciiTheme="majorHAnsi" w:hAnsiTheme="majorHAnsi" w:cstheme="majorHAnsi"/>
          <w:color w:val="000000" w:themeColor="text1"/>
        </w:rPr>
      </w:pPr>
    </w:p>
    <w:p w14:paraId="16EAB269" w14:textId="77777777" w:rsidR="009D57A2" w:rsidRPr="00A2423F" w:rsidRDefault="009D57A2" w:rsidP="00A73C40">
      <w:pPr>
        <w:jc w:val="both"/>
        <w:rPr>
          <w:rFonts w:asciiTheme="majorHAnsi" w:hAnsiTheme="majorHAnsi" w:cstheme="majorHAnsi"/>
          <w:color w:val="000000" w:themeColor="text1"/>
        </w:rPr>
      </w:pPr>
    </w:p>
    <w:p w14:paraId="44CB2037" w14:textId="77777777" w:rsidR="009D57A2" w:rsidRPr="00A2423F" w:rsidRDefault="009D57A2" w:rsidP="00A73C40">
      <w:pPr>
        <w:jc w:val="both"/>
        <w:rPr>
          <w:rFonts w:asciiTheme="majorHAnsi" w:hAnsiTheme="majorHAnsi" w:cstheme="majorHAnsi"/>
          <w:color w:val="000000" w:themeColor="text1"/>
        </w:rPr>
      </w:pPr>
    </w:p>
    <w:p w14:paraId="3F9FAF0E" w14:textId="77777777" w:rsidR="009D57A2" w:rsidRPr="00A2423F" w:rsidRDefault="009D57A2" w:rsidP="00A73C40">
      <w:pPr>
        <w:jc w:val="both"/>
        <w:rPr>
          <w:rFonts w:asciiTheme="majorHAnsi" w:hAnsiTheme="majorHAnsi" w:cstheme="majorHAnsi"/>
          <w:color w:val="000000" w:themeColor="text1"/>
        </w:rPr>
      </w:pPr>
    </w:p>
    <w:p w14:paraId="6C0B7417" w14:textId="77777777" w:rsidR="009D57A2" w:rsidRPr="00A2423F" w:rsidRDefault="009D57A2" w:rsidP="00A73C40">
      <w:pPr>
        <w:jc w:val="both"/>
        <w:rPr>
          <w:rFonts w:asciiTheme="majorHAnsi" w:hAnsiTheme="majorHAnsi" w:cstheme="majorHAnsi"/>
          <w:color w:val="000000" w:themeColor="text1"/>
        </w:rPr>
      </w:pPr>
    </w:p>
    <w:p w14:paraId="0E71858D" w14:textId="77777777" w:rsidR="009D57A2" w:rsidRPr="00A2423F" w:rsidRDefault="009D57A2" w:rsidP="00A73C40">
      <w:pPr>
        <w:jc w:val="both"/>
        <w:rPr>
          <w:rFonts w:asciiTheme="majorHAnsi" w:hAnsiTheme="majorHAnsi" w:cstheme="majorHAnsi"/>
          <w:color w:val="000000" w:themeColor="text1"/>
        </w:rPr>
      </w:pPr>
    </w:p>
    <w:p w14:paraId="341D3AFB" w14:textId="77777777" w:rsidR="009D57A2" w:rsidRPr="00A2423F" w:rsidRDefault="009D57A2" w:rsidP="00A73C40">
      <w:pPr>
        <w:jc w:val="both"/>
        <w:rPr>
          <w:rFonts w:asciiTheme="majorHAnsi" w:hAnsiTheme="majorHAnsi" w:cstheme="majorHAnsi"/>
          <w:color w:val="000000" w:themeColor="text1"/>
        </w:rPr>
      </w:pPr>
    </w:p>
    <w:p w14:paraId="606C70F8" w14:textId="77777777" w:rsidR="009D57A2" w:rsidRPr="00A2423F" w:rsidRDefault="009D57A2" w:rsidP="00A73C40">
      <w:pPr>
        <w:jc w:val="both"/>
        <w:rPr>
          <w:rFonts w:asciiTheme="majorHAnsi" w:hAnsiTheme="majorHAnsi" w:cstheme="majorHAnsi"/>
          <w:color w:val="000000" w:themeColor="text1"/>
        </w:rPr>
      </w:pPr>
    </w:p>
    <w:p w14:paraId="3B36C65E" w14:textId="77777777" w:rsidR="009D57A2" w:rsidRPr="00A2423F" w:rsidRDefault="009D57A2" w:rsidP="00A73C40">
      <w:pPr>
        <w:jc w:val="both"/>
        <w:rPr>
          <w:rFonts w:asciiTheme="majorHAnsi" w:hAnsiTheme="majorHAnsi" w:cstheme="majorHAnsi"/>
          <w:color w:val="000000" w:themeColor="text1"/>
        </w:rPr>
      </w:pPr>
    </w:p>
    <w:p w14:paraId="3F64C9AF" w14:textId="77777777" w:rsidR="009D57A2" w:rsidRPr="00A2423F" w:rsidRDefault="009D57A2" w:rsidP="00A73C40">
      <w:pPr>
        <w:jc w:val="both"/>
        <w:rPr>
          <w:rFonts w:asciiTheme="majorHAnsi" w:hAnsiTheme="majorHAnsi" w:cstheme="majorHAnsi"/>
          <w:color w:val="000000" w:themeColor="text1"/>
        </w:rPr>
      </w:pPr>
    </w:p>
    <w:p w14:paraId="189A07A2" w14:textId="77777777" w:rsidR="009D57A2" w:rsidRPr="00A2423F" w:rsidRDefault="009D57A2" w:rsidP="00A73C40">
      <w:pPr>
        <w:jc w:val="both"/>
        <w:rPr>
          <w:rFonts w:asciiTheme="majorHAnsi" w:hAnsiTheme="majorHAnsi" w:cstheme="majorHAnsi"/>
          <w:color w:val="000000" w:themeColor="text1"/>
        </w:rPr>
      </w:pPr>
    </w:p>
    <w:p w14:paraId="11835293" w14:textId="77777777" w:rsidR="006C6778" w:rsidRPr="00A2423F" w:rsidRDefault="006C6778" w:rsidP="00A73C40">
      <w:pPr>
        <w:rPr>
          <w:rFonts w:asciiTheme="majorHAnsi" w:hAnsiTheme="majorHAnsi" w:cstheme="majorHAnsi"/>
          <w:color w:val="000000" w:themeColor="text1"/>
        </w:rPr>
      </w:pPr>
    </w:p>
    <w:p w14:paraId="76039270" w14:textId="77777777" w:rsidR="006C6778" w:rsidRPr="00A2423F" w:rsidRDefault="006C6778" w:rsidP="00A73C40">
      <w:pPr>
        <w:rPr>
          <w:rFonts w:asciiTheme="majorHAnsi" w:hAnsiTheme="majorHAnsi" w:cstheme="majorHAnsi"/>
          <w:color w:val="000000" w:themeColor="text1"/>
        </w:rPr>
      </w:pPr>
    </w:p>
    <w:p w14:paraId="06D17F0E"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Below are the terms observed in the figure and given are their specific usage and definition:</w:t>
      </w:r>
    </w:p>
    <w:p w14:paraId="6C1DADB4" w14:textId="77777777" w:rsidR="002F77C7" w:rsidRPr="00A2423F" w:rsidRDefault="002F77C7" w:rsidP="00A73C40">
      <w:pPr>
        <w:rPr>
          <w:rFonts w:asciiTheme="majorHAnsi" w:hAnsiTheme="majorHAnsi" w:cstheme="majorHAnsi"/>
          <w:color w:val="000000" w:themeColor="text1"/>
        </w:rPr>
      </w:pPr>
    </w:p>
    <w:p w14:paraId="2E03F961" w14:textId="77777777" w:rsidR="00B4638C" w:rsidRPr="00A2423F" w:rsidRDefault="00B4638C"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 xml:space="preserve">Data Cleaning: </w:t>
      </w:r>
      <w:r w:rsidRPr="00A2423F">
        <w:rPr>
          <w:rFonts w:asciiTheme="majorHAnsi" w:hAnsiTheme="majorHAnsi" w:cstheme="majorHAnsi"/>
          <w:color w:val="000000" w:themeColor="text1"/>
          <w:sz w:val="24"/>
          <w:szCs w:val="24"/>
        </w:rPr>
        <w:t>Use to remove noise and Inconsistent data.</w:t>
      </w:r>
    </w:p>
    <w:p w14:paraId="27A6D164" w14:textId="77777777" w:rsidR="00FF0C44" w:rsidRPr="00A2423F" w:rsidRDefault="00FF0C44" w:rsidP="00A73C40">
      <w:pPr>
        <w:pStyle w:val="ListParagraph"/>
        <w:spacing w:after="160" w:line="240" w:lineRule="auto"/>
        <w:rPr>
          <w:rFonts w:asciiTheme="majorHAnsi" w:hAnsiTheme="majorHAnsi" w:cstheme="majorHAnsi"/>
          <w:color w:val="000000" w:themeColor="text1"/>
          <w:sz w:val="24"/>
          <w:szCs w:val="24"/>
        </w:rPr>
      </w:pPr>
    </w:p>
    <w:p w14:paraId="52111661" w14:textId="5D3A6603" w:rsidR="00FF0C44" w:rsidRPr="00A2423F" w:rsidRDefault="00B4638C"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 xml:space="preserve">Data Integration: </w:t>
      </w:r>
      <w:r w:rsidRPr="00A2423F">
        <w:rPr>
          <w:rFonts w:asciiTheme="majorHAnsi" w:hAnsiTheme="majorHAnsi" w:cstheme="majorHAnsi"/>
          <w:color w:val="000000" w:themeColor="text1"/>
          <w:sz w:val="24"/>
          <w:szCs w:val="24"/>
        </w:rPr>
        <w:t>Combination of Data Sources.</w:t>
      </w:r>
    </w:p>
    <w:p w14:paraId="73B06B4B" w14:textId="77777777" w:rsidR="00FF0C44" w:rsidRPr="00A2423F" w:rsidRDefault="00FF0C44" w:rsidP="00A73C40">
      <w:pPr>
        <w:pStyle w:val="ListParagraph"/>
        <w:spacing w:after="160" w:line="240" w:lineRule="auto"/>
        <w:rPr>
          <w:rFonts w:asciiTheme="majorHAnsi" w:hAnsiTheme="majorHAnsi" w:cstheme="majorHAnsi"/>
          <w:color w:val="000000" w:themeColor="text1"/>
          <w:sz w:val="24"/>
          <w:szCs w:val="24"/>
        </w:rPr>
      </w:pPr>
    </w:p>
    <w:p w14:paraId="13E287B7" w14:textId="584EB889" w:rsidR="00FF0C44" w:rsidRPr="00A2423F" w:rsidRDefault="00B4638C"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 xml:space="preserve">Data Selection: </w:t>
      </w:r>
      <w:r w:rsidRPr="00A2423F">
        <w:rPr>
          <w:rFonts w:asciiTheme="majorHAnsi" w:hAnsiTheme="majorHAnsi" w:cstheme="majorHAnsi"/>
          <w:color w:val="000000" w:themeColor="text1"/>
          <w:sz w:val="24"/>
          <w:szCs w:val="24"/>
        </w:rPr>
        <w:t>Relevant Data in Relation to operation is retrieved.</w:t>
      </w:r>
    </w:p>
    <w:p w14:paraId="1371E81E" w14:textId="77777777" w:rsidR="00FF0C44" w:rsidRPr="00A2423F" w:rsidRDefault="00FF0C44" w:rsidP="00A73C40">
      <w:pPr>
        <w:pStyle w:val="ListParagraph"/>
        <w:spacing w:after="160" w:line="240" w:lineRule="auto"/>
        <w:rPr>
          <w:rFonts w:asciiTheme="majorHAnsi" w:hAnsiTheme="majorHAnsi" w:cstheme="majorHAnsi"/>
          <w:color w:val="000000" w:themeColor="text1"/>
          <w:sz w:val="24"/>
          <w:szCs w:val="24"/>
        </w:rPr>
      </w:pPr>
    </w:p>
    <w:p w14:paraId="453823A4" w14:textId="30E58361" w:rsidR="00087183" w:rsidRPr="00A2423F" w:rsidRDefault="00B4638C"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Data Transformation:</w:t>
      </w:r>
      <w:r w:rsidRPr="00A2423F">
        <w:rPr>
          <w:rFonts w:asciiTheme="majorHAnsi" w:hAnsiTheme="majorHAnsi" w:cstheme="majorHAnsi"/>
          <w:color w:val="000000" w:themeColor="text1"/>
          <w:sz w:val="24"/>
          <w:szCs w:val="24"/>
        </w:rPr>
        <w:t xml:space="preserve"> Data is transformed into the format accepted</w:t>
      </w:r>
      <w:r w:rsidR="00FF0C44" w:rsidRPr="00A2423F">
        <w:rPr>
          <w:rFonts w:asciiTheme="majorHAnsi" w:hAnsiTheme="majorHAnsi" w:cstheme="majorHAnsi"/>
          <w:color w:val="000000" w:themeColor="text1"/>
          <w:sz w:val="24"/>
          <w:szCs w:val="24"/>
        </w:rPr>
        <w:t xml:space="preserve"> by forms appropriate for </w:t>
      </w:r>
      <w:r w:rsidRPr="00A2423F">
        <w:rPr>
          <w:rFonts w:asciiTheme="majorHAnsi" w:hAnsiTheme="majorHAnsi" w:cstheme="majorHAnsi"/>
          <w:color w:val="000000" w:themeColor="text1"/>
          <w:sz w:val="24"/>
          <w:szCs w:val="24"/>
        </w:rPr>
        <w:t>data mining.</w:t>
      </w:r>
    </w:p>
    <w:p w14:paraId="09F98A37" w14:textId="77777777" w:rsidR="00087183" w:rsidRPr="00A2423F" w:rsidRDefault="00087183" w:rsidP="00A73C40">
      <w:pPr>
        <w:pStyle w:val="ListParagraph"/>
        <w:spacing w:after="160" w:line="240" w:lineRule="auto"/>
        <w:rPr>
          <w:rFonts w:asciiTheme="majorHAnsi" w:hAnsiTheme="majorHAnsi" w:cstheme="majorHAnsi"/>
          <w:color w:val="000000" w:themeColor="text1"/>
          <w:sz w:val="24"/>
          <w:szCs w:val="24"/>
        </w:rPr>
      </w:pPr>
    </w:p>
    <w:p w14:paraId="13BA46D2" w14:textId="4BB40DDE" w:rsidR="00087183" w:rsidRPr="00A2423F" w:rsidRDefault="00B4638C"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 xml:space="preserve">Data Mining: </w:t>
      </w:r>
      <w:r w:rsidRPr="00A2423F">
        <w:rPr>
          <w:rFonts w:asciiTheme="majorHAnsi" w:hAnsiTheme="majorHAnsi" w:cstheme="majorHAnsi"/>
          <w:color w:val="000000" w:themeColor="text1"/>
          <w:sz w:val="24"/>
          <w:szCs w:val="24"/>
        </w:rPr>
        <w:t>Intelligent methods are applied in order to extract data patterns</w:t>
      </w:r>
      <w:r w:rsidR="00087183" w:rsidRPr="00A2423F">
        <w:rPr>
          <w:rFonts w:asciiTheme="majorHAnsi" w:eastAsia="SimSun" w:hAnsiTheme="majorHAnsi" w:cstheme="majorHAnsi"/>
          <w:color w:val="000000" w:themeColor="text1"/>
          <w:sz w:val="24"/>
          <w:szCs w:val="24"/>
          <w:lang w:eastAsia="zh-CN"/>
        </w:rPr>
        <w:t>。</w:t>
      </w:r>
    </w:p>
    <w:p w14:paraId="6FEDE014" w14:textId="77777777" w:rsidR="00087183" w:rsidRPr="00A2423F" w:rsidRDefault="00087183" w:rsidP="00A73C40">
      <w:pPr>
        <w:pStyle w:val="ListParagraph"/>
        <w:spacing w:after="160" w:line="240" w:lineRule="auto"/>
        <w:rPr>
          <w:rFonts w:asciiTheme="majorHAnsi" w:hAnsiTheme="majorHAnsi" w:cstheme="majorHAnsi"/>
          <w:color w:val="000000" w:themeColor="text1"/>
          <w:sz w:val="24"/>
          <w:szCs w:val="24"/>
        </w:rPr>
      </w:pPr>
    </w:p>
    <w:p w14:paraId="0ADA2EC1" w14:textId="0AEC182A" w:rsidR="00087183" w:rsidRPr="00A2423F" w:rsidRDefault="00B4638C" w:rsidP="00A73C40">
      <w:pPr>
        <w:pStyle w:val="ListParagraph"/>
        <w:numPr>
          <w:ilvl w:val="0"/>
          <w:numId w:val="16"/>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 xml:space="preserve">Pattern Evaluation: </w:t>
      </w:r>
      <w:r w:rsidRPr="00A2423F">
        <w:rPr>
          <w:rFonts w:asciiTheme="majorHAnsi" w:hAnsiTheme="majorHAnsi" w:cstheme="majorHAnsi"/>
          <w:color w:val="000000" w:themeColor="text1"/>
          <w:sz w:val="24"/>
          <w:szCs w:val="24"/>
        </w:rPr>
        <w:t>Identify interesting patterns representing knowledge on interesting measures.</w:t>
      </w:r>
    </w:p>
    <w:p w14:paraId="1771FBEB" w14:textId="77777777" w:rsidR="00087183" w:rsidRPr="00A2423F" w:rsidRDefault="00087183" w:rsidP="00A73C40">
      <w:pPr>
        <w:pStyle w:val="ListParagraph"/>
        <w:spacing w:after="160" w:line="240" w:lineRule="auto"/>
        <w:rPr>
          <w:rFonts w:asciiTheme="majorHAnsi" w:hAnsiTheme="majorHAnsi" w:cstheme="majorHAnsi"/>
          <w:b/>
          <w:color w:val="000000" w:themeColor="text1"/>
          <w:sz w:val="24"/>
          <w:szCs w:val="24"/>
        </w:rPr>
      </w:pPr>
    </w:p>
    <w:p w14:paraId="0E48C18C" w14:textId="07B8AD87" w:rsidR="00B4638C" w:rsidRPr="00A2423F" w:rsidRDefault="00C274B2" w:rsidP="00A73C40">
      <w:pPr>
        <w:pStyle w:val="ListParagraph"/>
        <w:numPr>
          <w:ilvl w:val="0"/>
          <w:numId w:val="16"/>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 xml:space="preserve">Knowledge </w:t>
      </w:r>
      <w:r w:rsidR="00B4638C" w:rsidRPr="00A2423F">
        <w:rPr>
          <w:rFonts w:asciiTheme="majorHAnsi" w:hAnsiTheme="majorHAnsi" w:cstheme="majorHAnsi"/>
          <w:b/>
          <w:color w:val="000000" w:themeColor="text1"/>
          <w:sz w:val="24"/>
          <w:szCs w:val="24"/>
        </w:rPr>
        <w:t xml:space="preserve">Presentation: </w:t>
      </w:r>
      <w:r w:rsidR="00B4638C" w:rsidRPr="00A2423F">
        <w:rPr>
          <w:rFonts w:asciiTheme="majorHAnsi" w:hAnsiTheme="majorHAnsi" w:cstheme="majorHAnsi"/>
          <w:color w:val="000000" w:themeColor="text1"/>
          <w:sz w:val="24"/>
          <w:szCs w:val="24"/>
        </w:rPr>
        <w:t>Visualisation and knowledge representation techniques are applied.</w:t>
      </w:r>
    </w:p>
    <w:p w14:paraId="2D6C3277" w14:textId="77777777" w:rsidR="0089444A" w:rsidRPr="00A2423F" w:rsidRDefault="0089444A" w:rsidP="0089444A">
      <w:pPr>
        <w:pStyle w:val="ListParagraph"/>
        <w:rPr>
          <w:rFonts w:asciiTheme="majorHAnsi" w:hAnsiTheme="majorHAnsi" w:cstheme="majorHAnsi"/>
          <w:color w:val="000000" w:themeColor="text1"/>
          <w:sz w:val="24"/>
          <w:szCs w:val="24"/>
        </w:rPr>
      </w:pPr>
    </w:p>
    <w:p w14:paraId="402A2F7A" w14:textId="42C000B1" w:rsidR="0089444A" w:rsidRPr="00A2423F" w:rsidRDefault="0089444A" w:rsidP="0089444A">
      <w:pPr>
        <w:spacing w:after="16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bhZuoSUn","properties":{"formattedCitation":"(11,12)","plainCitation":"(11,12)"},"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12)</w:t>
      </w:r>
      <w:r w:rsidRPr="00A2423F">
        <w:rPr>
          <w:rFonts w:asciiTheme="majorHAnsi" w:hAnsiTheme="majorHAnsi" w:cstheme="majorHAnsi"/>
          <w:color w:val="000000" w:themeColor="text1"/>
        </w:rPr>
        <w:fldChar w:fldCharType="end"/>
      </w:r>
    </w:p>
    <w:p w14:paraId="1835C126" w14:textId="77777777" w:rsidR="00B4638C" w:rsidRPr="00A2423F" w:rsidRDefault="00B4638C" w:rsidP="00A73C40">
      <w:pPr>
        <w:rPr>
          <w:rFonts w:asciiTheme="majorHAnsi" w:hAnsiTheme="majorHAnsi" w:cstheme="majorHAnsi"/>
          <w:color w:val="000000" w:themeColor="text1"/>
        </w:rPr>
      </w:pPr>
    </w:p>
    <w:p w14:paraId="613F8580"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Steps 1 – 4 are forms of data pre-processing where the data are prepared for mining by transforming the data into a format that will be more easily processed. Sometimes both data transformation and consolidation are performed before data selection in the case of data warehousing.</w:t>
      </w:r>
    </w:p>
    <w:p w14:paraId="549F1C51" w14:textId="77777777" w:rsidR="00387657" w:rsidRPr="00A2423F" w:rsidRDefault="00387657" w:rsidP="00A73C40">
      <w:pPr>
        <w:rPr>
          <w:rFonts w:asciiTheme="majorHAnsi" w:hAnsiTheme="majorHAnsi" w:cstheme="majorHAnsi"/>
          <w:color w:val="000000" w:themeColor="text1"/>
        </w:rPr>
      </w:pPr>
    </w:p>
    <w:p w14:paraId="5CF17044"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Steps 5-6 are data processing techniques which is where the intention is to extract useful or meaningful patterns from a dataset.</w:t>
      </w:r>
    </w:p>
    <w:p w14:paraId="770E2417" w14:textId="77777777" w:rsidR="00387657" w:rsidRPr="00A2423F" w:rsidRDefault="00387657" w:rsidP="00A73C40">
      <w:pPr>
        <w:rPr>
          <w:rFonts w:asciiTheme="majorHAnsi" w:hAnsiTheme="majorHAnsi" w:cstheme="majorHAnsi"/>
          <w:color w:val="000000" w:themeColor="text1"/>
        </w:rPr>
      </w:pPr>
    </w:p>
    <w:p w14:paraId="356CC8B4" w14:textId="7E28DED4"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Step 7 is a technique called post-processing where the output of the previous step is taken and transformed into an entity which helps to more easily convey the data’s meaning or usefulness. This step is quite important as patterns may be difficult for a human to perceive if it’s still in its data formation but when it is transformed with the aid of a process to give a visual representation, the data can be more easily understood.</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PZm8WQAY","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748B904C" w14:textId="77777777" w:rsidR="00387657" w:rsidRPr="00A2423F" w:rsidRDefault="00387657" w:rsidP="00A73C40">
      <w:pPr>
        <w:jc w:val="both"/>
        <w:rPr>
          <w:rFonts w:asciiTheme="majorHAnsi" w:hAnsiTheme="majorHAnsi" w:cstheme="majorHAnsi"/>
          <w:color w:val="000000" w:themeColor="text1"/>
        </w:rPr>
      </w:pPr>
    </w:p>
    <w:p w14:paraId="254BE4C4" w14:textId="77777777" w:rsidR="009D57A2" w:rsidRPr="00A2423F" w:rsidRDefault="009D57A2" w:rsidP="00A73C40">
      <w:pPr>
        <w:jc w:val="both"/>
        <w:rPr>
          <w:rFonts w:asciiTheme="majorHAnsi" w:hAnsiTheme="majorHAnsi" w:cstheme="majorHAnsi"/>
          <w:color w:val="000000" w:themeColor="text1"/>
        </w:rPr>
      </w:pPr>
    </w:p>
    <w:p w14:paraId="6B94059F" w14:textId="77777777" w:rsidR="009D57A2" w:rsidRPr="00A2423F" w:rsidRDefault="009D57A2" w:rsidP="00A73C40">
      <w:pPr>
        <w:jc w:val="both"/>
        <w:rPr>
          <w:rFonts w:asciiTheme="majorHAnsi" w:hAnsiTheme="majorHAnsi" w:cstheme="majorHAnsi"/>
          <w:color w:val="000000" w:themeColor="text1"/>
        </w:rPr>
      </w:pPr>
    </w:p>
    <w:p w14:paraId="28A89D79" w14:textId="77777777" w:rsidR="009D57A2" w:rsidRPr="00A2423F" w:rsidRDefault="009D57A2" w:rsidP="00A73C40">
      <w:pPr>
        <w:jc w:val="both"/>
        <w:rPr>
          <w:rFonts w:asciiTheme="majorHAnsi" w:hAnsiTheme="majorHAnsi" w:cstheme="majorHAnsi"/>
          <w:color w:val="000000" w:themeColor="text1"/>
        </w:rPr>
      </w:pPr>
    </w:p>
    <w:p w14:paraId="67ADF668" w14:textId="77777777" w:rsidR="009D57A2" w:rsidRPr="00A2423F" w:rsidRDefault="009D57A2" w:rsidP="00A73C40">
      <w:pPr>
        <w:jc w:val="both"/>
        <w:rPr>
          <w:rFonts w:asciiTheme="majorHAnsi" w:hAnsiTheme="majorHAnsi" w:cstheme="majorHAnsi"/>
          <w:color w:val="000000" w:themeColor="text1"/>
        </w:rPr>
      </w:pPr>
    </w:p>
    <w:p w14:paraId="17D2F09D" w14:textId="77777777" w:rsidR="009D57A2" w:rsidRPr="00A2423F" w:rsidRDefault="009D57A2" w:rsidP="00A73C40">
      <w:pPr>
        <w:jc w:val="both"/>
        <w:rPr>
          <w:rFonts w:asciiTheme="majorHAnsi" w:hAnsiTheme="majorHAnsi" w:cstheme="majorHAnsi"/>
          <w:color w:val="000000" w:themeColor="text1"/>
        </w:rPr>
      </w:pPr>
    </w:p>
    <w:p w14:paraId="1265820B" w14:textId="77777777" w:rsidR="009D57A2" w:rsidRPr="00A2423F" w:rsidRDefault="009D57A2" w:rsidP="00A73C40">
      <w:pPr>
        <w:jc w:val="both"/>
        <w:rPr>
          <w:rFonts w:asciiTheme="majorHAnsi" w:hAnsiTheme="majorHAnsi" w:cstheme="majorHAnsi"/>
          <w:color w:val="000000" w:themeColor="text1"/>
        </w:rPr>
      </w:pPr>
    </w:p>
    <w:p w14:paraId="5B3A8CA7" w14:textId="77777777" w:rsidR="009D57A2" w:rsidRPr="00A2423F" w:rsidRDefault="009D57A2" w:rsidP="00A73C40">
      <w:pPr>
        <w:jc w:val="both"/>
        <w:rPr>
          <w:rFonts w:asciiTheme="majorHAnsi" w:hAnsiTheme="majorHAnsi" w:cstheme="majorHAnsi"/>
          <w:color w:val="000000" w:themeColor="text1"/>
        </w:rPr>
      </w:pPr>
    </w:p>
    <w:p w14:paraId="7032C665" w14:textId="77777777" w:rsidR="009D57A2" w:rsidRPr="00A2423F" w:rsidRDefault="009D57A2" w:rsidP="00A73C40">
      <w:pPr>
        <w:jc w:val="both"/>
        <w:rPr>
          <w:rFonts w:asciiTheme="majorHAnsi" w:hAnsiTheme="majorHAnsi" w:cstheme="majorHAnsi"/>
          <w:color w:val="000000" w:themeColor="text1"/>
        </w:rPr>
      </w:pPr>
    </w:p>
    <w:p w14:paraId="295C7FBA"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main body of an average data mining system involves these following main components:</w:t>
      </w:r>
    </w:p>
    <w:p w14:paraId="292B9CE3" w14:textId="77777777" w:rsidR="00387657" w:rsidRPr="00A2423F" w:rsidRDefault="00387657" w:rsidP="00A73C40">
      <w:pPr>
        <w:rPr>
          <w:rFonts w:asciiTheme="majorHAnsi" w:hAnsiTheme="majorHAnsi" w:cstheme="majorHAnsi"/>
          <w:color w:val="000000" w:themeColor="text1"/>
        </w:rPr>
      </w:pPr>
    </w:p>
    <w:p w14:paraId="5C9CD058"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Database Warehouse:</w:t>
      </w:r>
      <w:r w:rsidRPr="00A2423F">
        <w:rPr>
          <w:rFonts w:asciiTheme="majorHAnsi" w:hAnsiTheme="majorHAnsi" w:cstheme="majorHAnsi"/>
          <w:color w:val="000000" w:themeColor="text1"/>
        </w:rPr>
        <w:t xml:space="preserve"> This is one or a set of databases, data warehouses, spreadsheets or any other kind of file format that is a kind of data repository. </w:t>
      </w:r>
    </w:p>
    <w:p w14:paraId="28CD0CCC" w14:textId="77777777" w:rsidR="00387657" w:rsidRPr="00A2423F" w:rsidRDefault="00387657" w:rsidP="00A73C40">
      <w:pPr>
        <w:ind w:left="720"/>
        <w:rPr>
          <w:rFonts w:asciiTheme="majorHAnsi" w:hAnsiTheme="majorHAnsi" w:cstheme="majorHAnsi"/>
          <w:color w:val="000000" w:themeColor="text1"/>
        </w:rPr>
      </w:pPr>
    </w:p>
    <w:p w14:paraId="06F1AEA4"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Database Server: </w:t>
      </w:r>
      <w:r w:rsidRPr="00A2423F">
        <w:rPr>
          <w:rFonts w:asciiTheme="majorHAnsi" w:hAnsiTheme="majorHAnsi" w:cstheme="majorHAnsi"/>
          <w:color w:val="000000" w:themeColor="text1"/>
        </w:rPr>
        <w:t>The database or a data warehouse server is responsible for the requests of the user in terms of transmitting data</w:t>
      </w:r>
    </w:p>
    <w:p w14:paraId="23789CBE" w14:textId="77777777" w:rsidR="00387657" w:rsidRPr="00A2423F" w:rsidRDefault="00387657" w:rsidP="00A73C40">
      <w:pPr>
        <w:ind w:left="720"/>
        <w:rPr>
          <w:rFonts w:asciiTheme="majorHAnsi" w:hAnsiTheme="majorHAnsi" w:cstheme="majorHAnsi"/>
          <w:b/>
          <w:color w:val="000000" w:themeColor="text1"/>
        </w:rPr>
      </w:pPr>
    </w:p>
    <w:p w14:paraId="6521FA84" w14:textId="77777777" w:rsidR="00387657"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Knowledge Base: </w:t>
      </w:r>
      <w:r w:rsidRPr="00A2423F">
        <w:rPr>
          <w:rFonts w:asciiTheme="majorHAnsi" w:hAnsiTheme="majorHAnsi" w:cstheme="majorHAnsi"/>
          <w:color w:val="000000" w:themeColor="text1"/>
        </w:rPr>
        <w:t>This component is used to evaluate the interestingness of a resulting pattern. An example of this could be concept hierarchies, used to organize attributes or attributes values on different levels of extraction.</w:t>
      </w:r>
    </w:p>
    <w:p w14:paraId="0BD0B229" w14:textId="77777777" w:rsidR="00387657" w:rsidRPr="00A2423F" w:rsidRDefault="00387657" w:rsidP="00A73C40">
      <w:pPr>
        <w:ind w:left="720"/>
        <w:rPr>
          <w:rFonts w:asciiTheme="majorHAnsi" w:hAnsiTheme="majorHAnsi" w:cstheme="majorHAnsi"/>
          <w:color w:val="000000" w:themeColor="text1"/>
        </w:rPr>
      </w:pPr>
    </w:p>
    <w:p w14:paraId="00C587EC" w14:textId="545189E6"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In addition it could also be defined as the interestingne</w:t>
      </w:r>
      <w:r w:rsidR="00A2423F" w:rsidRPr="00A2423F">
        <w:rPr>
          <w:rFonts w:asciiTheme="majorHAnsi" w:hAnsiTheme="majorHAnsi" w:cstheme="majorHAnsi"/>
          <w:color w:val="000000" w:themeColor="text1"/>
        </w:rPr>
        <w:t xml:space="preserve">ss constraints,thresholds or </w:t>
      </w:r>
      <w:r w:rsidRPr="00A2423F">
        <w:rPr>
          <w:rFonts w:asciiTheme="majorHAnsi" w:hAnsiTheme="majorHAnsi" w:cstheme="majorHAnsi"/>
          <w:color w:val="000000" w:themeColor="text1"/>
        </w:rPr>
        <w:t>metadata.</w:t>
      </w:r>
    </w:p>
    <w:p w14:paraId="604F80B8" w14:textId="77777777" w:rsidR="00387657" w:rsidRPr="00A2423F" w:rsidRDefault="00387657" w:rsidP="00A73C40">
      <w:pPr>
        <w:ind w:left="720"/>
        <w:rPr>
          <w:rFonts w:asciiTheme="majorHAnsi" w:hAnsiTheme="majorHAnsi" w:cstheme="majorHAnsi"/>
          <w:color w:val="000000" w:themeColor="text1"/>
        </w:rPr>
      </w:pPr>
    </w:p>
    <w:p w14:paraId="650A0B07" w14:textId="77777777" w:rsidR="00387657" w:rsidRPr="00A2423F" w:rsidRDefault="00387657" w:rsidP="00A73C40">
      <w:pPr>
        <w:ind w:left="720"/>
        <w:rPr>
          <w:rFonts w:asciiTheme="majorHAnsi" w:hAnsiTheme="majorHAnsi" w:cstheme="majorHAnsi"/>
          <w:b/>
          <w:color w:val="000000" w:themeColor="text1"/>
        </w:rPr>
      </w:pPr>
    </w:p>
    <w:p w14:paraId="34FC2102"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Data Mining Engine: </w:t>
      </w:r>
      <w:r w:rsidRPr="00A2423F">
        <w:rPr>
          <w:rFonts w:asciiTheme="majorHAnsi" w:hAnsiTheme="majorHAnsi" w:cstheme="majorHAnsi"/>
          <w:color w:val="000000" w:themeColor="text1"/>
        </w:rPr>
        <w:t xml:space="preserve">This is the functional side of the data mining system and consists of a set of nodes for task characterization, association, correlation, classification, prediction, cluster analyse, outlier analysis and evolution analysis. </w:t>
      </w:r>
    </w:p>
    <w:p w14:paraId="4D55F2DE" w14:textId="77777777" w:rsidR="00387657" w:rsidRPr="00A2423F" w:rsidRDefault="00387657" w:rsidP="00A73C40">
      <w:pPr>
        <w:ind w:left="720"/>
        <w:rPr>
          <w:rFonts w:asciiTheme="majorHAnsi" w:hAnsiTheme="majorHAnsi" w:cstheme="majorHAnsi"/>
          <w:color w:val="000000" w:themeColor="text1"/>
        </w:rPr>
      </w:pPr>
    </w:p>
    <w:p w14:paraId="478B0D03"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Pattern Evaluation Module: </w:t>
      </w:r>
      <w:r w:rsidRPr="00A2423F">
        <w:rPr>
          <w:rFonts w:asciiTheme="majorHAnsi" w:hAnsiTheme="majorHAnsi" w:cstheme="majorHAnsi"/>
          <w:color w:val="000000" w:themeColor="text1"/>
        </w:rPr>
        <w:t>This component primarily interacts with the data mining modules to aid in the focusing of the analytics towards interesting data patterns.</w:t>
      </w:r>
    </w:p>
    <w:p w14:paraId="75531AFE" w14:textId="77777777" w:rsidR="00387657" w:rsidRPr="00A2423F" w:rsidRDefault="00387657" w:rsidP="00A73C40">
      <w:pPr>
        <w:ind w:left="720"/>
        <w:rPr>
          <w:rFonts w:asciiTheme="majorHAnsi" w:hAnsiTheme="majorHAnsi" w:cstheme="majorHAnsi"/>
          <w:color w:val="000000" w:themeColor="text1"/>
        </w:rPr>
      </w:pPr>
    </w:p>
    <w:p w14:paraId="3C7F15C7" w14:textId="5739C068"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User Interface: </w:t>
      </w:r>
      <w:r w:rsidRPr="00A2423F">
        <w:rPr>
          <w:rFonts w:asciiTheme="majorHAnsi" w:hAnsiTheme="majorHAnsi" w:cstheme="majorHAnsi"/>
          <w:color w:val="000000" w:themeColor="text1"/>
        </w:rPr>
        <w:t>This component deals with the bridge between the Data Mining System and the User. In case the user interface is the front-end while the data mining system is the backend</w:t>
      </w:r>
      <w:r w:rsidR="00D11CE9" w:rsidRPr="00A2423F">
        <w:rPr>
          <w:rFonts w:asciiTheme="majorHAnsi" w:hAnsiTheme="majorHAnsi" w:cstheme="majorHAnsi"/>
          <w:color w:val="000000" w:themeColor="text1"/>
        </w:rPr>
        <w:t xml:space="preserve">. </w:t>
      </w:r>
    </w:p>
    <w:p w14:paraId="66F207D3" w14:textId="77777777" w:rsidR="009D57A2" w:rsidRPr="00A2423F" w:rsidRDefault="009D57A2" w:rsidP="00A73C40">
      <w:pPr>
        <w:ind w:left="720"/>
        <w:rPr>
          <w:rFonts w:asciiTheme="majorHAnsi" w:hAnsiTheme="majorHAnsi" w:cstheme="majorHAnsi"/>
          <w:color w:val="000000" w:themeColor="text1"/>
        </w:rPr>
      </w:pPr>
    </w:p>
    <w:p w14:paraId="6E2322A9" w14:textId="2C2C62F7" w:rsidR="009D57A2" w:rsidRPr="00A2423F" w:rsidRDefault="009D57A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91eLcYz8","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Pr="00A2423F">
        <w:rPr>
          <w:rFonts w:asciiTheme="majorHAnsi" w:hAnsiTheme="majorHAnsi" w:cstheme="majorHAnsi"/>
          <w:color w:val="000000" w:themeColor="text1"/>
        </w:rPr>
        <w:fldChar w:fldCharType="end"/>
      </w:r>
    </w:p>
    <w:p w14:paraId="727341D1" w14:textId="77777777" w:rsidR="00B4638C" w:rsidRPr="00A2423F" w:rsidRDefault="00B4638C" w:rsidP="00A73C40">
      <w:pPr>
        <w:rPr>
          <w:rFonts w:asciiTheme="majorHAnsi" w:hAnsiTheme="majorHAnsi" w:cstheme="majorHAnsi"/>
          <w:color w:val="000000" w:themeColor="text1"/>
        </w:rPr>
      </w:pPr>
    </w:p>
    <w:p w14:paraId="4AB0D68D" w14:textId="77777777" w:rsidR="00B4638C" w:rsidRPr="00A2423F" w:rsidRDefault="00B4638C" w:rsidP="00A73C40">
      <w:pPr>
        <w:rPr>
          <w:rFonts w:asciiTheme="majorHAnsi" w:hAnsiTheme="majorHAnsi" w:cstheme="majorHAnsi"/>
          <w:color w:val="000000" w:themeColor="text1"/>
        </w:rPr>
      </w:pPr>
    </w:p>
    <w:p w14:paraId="092E6BE3" w14:textId="77777777" w:rsidR="00387657" w:rsidRPr="00A2423F" w:rsidRDefault="00387657" w:rsidP="00A73C40">
      <w:pPr>
        <w:rPr>
          <w:rFonts w:asciiTheme="majorHAnsi" w:hAnsiTheme="majorHAnsi" w:cstheme="majorHAnsi"/>
          <w:color w:val="000000" w:themeColor="text1"/>
        </w:rPr>
      </w:pPr>
    </w:p>
    <w:p w14:paraId="54ED9883" w14:textId="77777777" w:rsidR="00387657" w:rsidRPr="00A2423F" w:rsidRDefault="00387657" w:rsidP="00A73C40">
      <w:pPr>
        <w:rPr>
          <w:rFonts w:asciiTheme="majorHAnsi" w:hAnsiTheme="majorHAnsi" w:cstheme="majorHAnsi"/>
          <w:color w:val="000000" w:themeColor="text1"/>
        </w:rPr>
      </w:pPr>
    </w:p>
    <w:p w14:paraId="3A00CA82" w14:textId="77777777" w:rsidR="00387657" w:rsidRPr="00A2423F" w:rsidRDefault="00387657" w:rsidP="00A73C40">
      <w:pPr>
        <w:jc w:val="both"/>
        <w:rPr>
          <w:rFonts w:asciiTheme="majorHAnsi" w:hAnsiTheme="majorHAnsi" w:cstheme="majorHAnsi"/>
          <w:color w:val="000000" w:themeColor="text1"/>
        </w:rPr>
      </w:pPr>
    </w:p>
    <w:p w14:paraId="4B65ACCD" w14:textId="77777777" w:rsidR="00387657" w:rsidRPr="00A2423F" w:rsidRDefault="00387657" w:rsidP="00A73C40">
      <w:pPr>
        <w:jc w:val="both"/>
        <w:rPr>
          <w:rFonts w:asciiTheme="majorHAnsi" w:hAnsiTheme="majorHAnsi" w:cstheme="majorHAnsi"/>
          <w:color w:val="000000" w:themeColor="text1"/>
        </w:rPr>
      </w:pPr>
    </w:p>
    <w:p w14:paraId="16A30A91" w14:textId="77777777" w:rsidR="00387657" w:rsidRPr="00A2423F" w:rsidRDefault="00387657" w:rsidP="00A73C40">
      <w:pPr>
        <w:jc w:val="both"/>
        <w:rPr>
          <w:rFonts w:asciiTheme="majorHAnsi" w:hAnsiTheme="majorHAnsi" w:cstheme="majorHAnsi"/>
          <w:color w:val="000000" w:themeColor="text1"/>
        </w:rPr>
      </w:pPr>
    </w:p>
    <w:p w14:paraId="07D92B34" w14:textId="77777777" w:rsidR="00387657" w:rsidRPr="00A2423F" w:rsidRDefault="00387657" w:rsidP="00A73C40">
      <w:pPr>
        <w:jc w:val="both"/>
        <w:rPr>
          <w:rFonts w:asciiTheme="majorHAnsi" w:hAnsiTheme="majorHAnsi" w:cstheme="majorHAnsi"/>
          <w:color w:val="000000" w:themeColor="text1"/>
        </w:rPr>
      </w:pPr>
    </w:p>
    <w:p w14:paraId="315B2B28" w14:textId="77777777" w:rsidR="00387657" w:rsidRPr="00A2423F" w:rsidRDefault="00387657" w:rsidP="00A73C40">
      <w:pPr>
        <w:jc w:val="both"/>
        <w:rPr>
          <w:rFonts w:asciiTheme="majorHAnsi" w:hAnsiTheme="majorHAnsi" w:cstheme="majorHAnsi"/>
          <w:color w:val="000000" w:themeColor="text1"/>
        </w:rPr>
      </w:pPr>
    </w:p>
    <w:p w14:paraId="11935907" w14:textId="77777777" w:rsidR="00387657" w:rsidRPr="00A2423F" w:rsidRDefault="00387657" w:rsidP="00A73C40">
      <w:pPr>
        <w:jc w:val="both"/>
        <w:rPr>
          <w:rFonts w:asciiTheme="majorHAnsi" w:hAnsiTheme="majorHAnsi" w:cstheme="majorHAnsi"/>
          <w:color w:val="000000" w:themeColor="text1"/>
        </w:rPr>
      </w:pPr>
    </w:p>
    <w:p w14:paraId="5CCB1D8F" w14:textId="77777777" w:rsidR="00387657" w:rsidRPr="00A2423F" w:rsidRDefault="00387657" w:rsidP="00A73C40">
      <w:pPr>
        <w:jc w:val="both"/>
        <w:rPr>
          <w:rFonts w:asciiTheme="majorHAnsi" w:hAnsiTheme="majorHAnsi" w:cstheme="majorHAnsi"/>
          <w:color w:val="000000" w:themeColor="text1"/>
        </w:rPr>
      </w:pPr>
    </w:p>
    <w:p w14:paraId="7739E3BE" w14:textId="77777777" w:rsidR="00387657" w:rsidRPr="00A2423F" w:rsidRDefault="00387657" w:rsidP="00A73C40">
      <w:pPr>
        <w:jc w:val="both"/>
        <w:rPr>
          <w:rFonts w:asciiTheme="majorHAnsi" w:hAnsiTheme="majorHAnsi" w:cstheme="majorHAnsi"/>
          <w:color w:val="000000" w:themeColor="text1"/>
        </w:rPr>
      </w:pPr>
    </w:p>
    <w:p w14:paraId="02E2E657" w14:textId="77777777" w:rsidR="00387657" w:rsidRPr="00A2423F" w:rsidRDefault="00387657" w:rsidP="00A73C40">
      <w:pPr>
        <w:jc w:val="both"/>
        <w:rPr>
          <w:rFonts w:asciiTheme="majorHAnsi" w:hAnsiTheme="majorHAnsi" w:cstheme="majorHAnsi"/>
          <w:color w:val="000000" w:themeColor="text1"/>
        </w:rPr>
      </w:pPr>
    </w:p>
    <w:p w14:paraId="5F85BDBE" w14:textId="77777777" w:rsidR="00387657" w:rsidRPr="00A2423F" w:rsidRDefault="00387657" w:rsidP="00A73C40">
      <w:pPr>
        <w:jc w:val="both"/>
        <w:rPr>
          <w:rFonts w:asciiTheme="majorHAnsi" w:hAnsiTheme="majorHAnsi" w:cstheme="majorHAnsi"/>
          <w:color w:val="000000" w:themeColor="text1"/>
        </w:rPr>
      </w:pPr>
    </w:p>
    <w:p w14:paraId="7D23C127" w14:textId="77777777" w:rsidR="00B4638C" w:rsidRPr="00A2423F" w:rsidRDefault="00B4638C" w:rsidP="00AD7580">
      <w:pPr>
        <w:pStyle w:val="Heading2"/>
        <w:rPr>
          <w:color w:val="000000" w:themeColor="text1"/>
          <w:sz w:val="44"/>
          <w:szCs w:val="44"/>
        </w:rPr>
      </w:pPr>
      <w:bookmarkStart w:id="11" w:name="_Toc497668040"/>
      <w:bookmarkStart w:id="12" w:name="_Toc499471474"/>
      <w:r w:rsidRPr="00A2423F">
        <w:rPr>
          <w:color w:val="000000" w:themeColor="text1"/>
          <w:sz w:val="44"/>
          <w:szCs w:val="44"/>
        </w:rPr>
        <w:lastRenderedPageBreak/>
        <w:t>Data Modelling</w:t>
      </w:r>
      <w:bookmarkEnd w:id="11"/>
      <w:bookmarkEnd w:id="12"/>
      <w:r w:rsidRPr="00A2423F">
        <w:rPr>
          <w:color w:val="000000" w:themeColor="text1"/>
          <w:sz w:val="44"/>
          <w:szCs w:val="44"/>
        </w:rPr>
        <w:t xml:space="preserve"> </w:t>
      </w:r>
    </w:p>
    <w:p w14:paraId="5FB5DE84" w14:textId="77777777" w:rsidR="00B4638C" w:rsidRPr="00A2423F" w:rsidRDefault="00B4638C" w:rsidP="00A73C40">
      <w:pPr>
        <w:jc w:val="both"/>
        <w:rPr>
          <w:rFonts w:asciiTheme="majorHAnsi" w:hAnsiTheme="majorHAnsi" w:cstheme="majorHAnsi"/>
          <w:color w:val="000000" w:themeColor="text1"/>
        </w:rPr>
      </w:pPr>
    </w:p>
    <w:p w14:paraId="5F2656C7"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Data mining functionalities can be classified into 3 main categories. These 3 categories aim to give an insight into events and therefore give a clearer picture of the course of action.</w:t>
      </w:r>
    </w:p>
    <w:p w14:paraId="6D8B0AA4" w14:textId="77777777" w:rsidR="00C26946" w:rsidRPr="00A2423F" w:rsidRDefault="00C26946" w:rsidP="00A73C40">
      <w:pPr>
        <w:rPr>
          <w:rFonts w:asciiTheme="majorHAnsi" w:hAnsiTheme="majorHAnsi" w:cstheme="majorHAnsi"/>
          <w:color w:val="000000" w:themeColor="text1"/>
        </w:rPr>
      </w:pPr>
    </w:p>
    <w:p w14:paraId="5CDBEE8D" w14:textId="49F5622B"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Descriptive: </w:t>
      </w:r>
      <w:r w:rsidRPr="00A2423F">
        <w:rPr>
          <w:rFonts w:asciiTheme="majorHAnsi" w:hAnsiTheme="majorHAnsi" w:cstheme="majorHAnsi"/>
          <w:color w:val="000000" w:themeColor="text1"/>
        </w:rPr>
        <w:t>It is used for learning from the past behaviours and understanding how they might affect future outcomes. Should be used when what is going on at an aggregate level.</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krhKC6Ph","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0A242513" w14:textId="77777777" w:rsidR="00C26946" w:rsidRPr="00A2423F" w:rsidRDefault="00C26946" w:rsidP="00A73C40">
      <w:pPr>
        <w:rPr>
          <w:rFonts w:asciiTheme="majorHAnsi" w:hAnsiTheme="majorHAnsi" w:cstheme="majorHAnsi"/>
          <w:color w:val="000000" w:themeColor="text1"/>
        </w:rPr>
      </w:pPr>
    </w:p>
    <w:p w14:paraId="7C5B8464" w14:textId="69F24AD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Predictive: </w:t>
      </w:r>
      <w:r w:rsidRPr="00A2423F">
        <w:rPr>
          <w:rFonts w:asciiTheme="majorHAnsi" w:hAnsiTheme="majorHAnsi" w:cstheme="majorHAnsi"/>
          <w:color w:val="000000" w:themeColor="text1"/>
        </w:rPr>
        <w:t>It is used for understanding the future. It provides estimates of the probability of an outcome reoccurring in the future. Although until now it cannot be 100% accurate it can be used as guidelines to make intelligent decisions. Should be used when you want to know future details or fill in information you don’t currently have.</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8tRB9GTk","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27AF082B" w14:textId="77777777" w:rsidR="00C26946" w:rsidRPr="00A2423F" w:rsidRDefault="00C26946" w:rsidP="00A73C40">
      <w:pPr>
        <w:rPr>
          <w:rFonts w:asciiTheme="majorHAnsi" w:hAnsiTheme="majorHAnsi" w:cstheme="majorHAnsi"/>
          <w:color w:val="000000" w:themeColor="text1"/>
        </w:rPr>
      </w:pPr>
    </w:p>
    <w:p w14:paraId="5DF2E31E" w14:textId="01E4ED3B"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Prescriptive: </w:t>
      </w:r>
      <w:r w:rsidRPr="00A2423F">
        <w:rPr>
          <w:rFonts w:asciiTheme="majorHAnsi" w:hAnsiTheme="majorHAnsi" w:cstheme="majorHAnsi"/>
          <w:color w:val="000000" w:themeColor="text1"/>
        </w:rPr>
        <w:t>It is used in giving advice on possible outcomes of the future. The user inputs different actions in order to quantify the effect of future decisions in order to give advice on the action before execution. In summary it aids in predicting outcomes but also giving advice on those outcomes.</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bkW6jxfX","properties":{"formattedCitation":"(13)","plainCitation":"(13)"},"citationItems":[{"id":49,"uris":["http://zotero.org/users/local/BSV1JSya/items/FUGTKKLH"],"uri":["http://zotero.org/users/local/BSV1JSya/items/FUGTKKLH"],"itemData":{"id":49,"type":"chapter","title":"Descriptive and Prescriptive Learning Theories","container-title":"Pedagogically Founded Courseware Generation for Web-Based Learning","collection-title":"Lecture Notes in Computer Science","publisher":"Springer, Berlin, Heidelberg","page":"37-42","source":"link.springer.com","abstract":"Learning theories describe how people learn, often by reference to a particular model of human cognition or development. Depending on the learning theory, different requirements arise regarding the learning process, e.g. how to structure it, what questions to ask the learner, etc.Learning theories can be divided into descriptive and prescriptive theories [162, page 137]. Descriptive learning theories make statements about how learning occurs and devise models that can be used to explain and predict learning results. When describing different descriptive theories of learning below, I will follow the common categorization that distinguishes between behaviorist, cognitive, and constructivist learning theories [151,162].Prescriptive learning theories are concerned with guidelines that describe what to do in order to achieve specific outcomes. They are often based on descriptive theories; sometimes they are derived from experience. Instructional design is the umbrella which assembles prescriptive theories. I will describe instructional design in Section 3.4.","URL":"https://link.springer.com/chapter/10.1007/978-3-540-88215-2_3","ISBN":"978-3-540-88213-8","note":"DOI: 10.1007/978-3-540-88215-2_3","language":"en","author":[{"family":"Ullrich","given":"Carsten"}],"issued":{"date-parts":[["2008"]]},"accessed":{"date-parts":[["2017",11,1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3)</w:t>
      </w:r>
      <w:r w:rsidR="009D57A2" w:rsidRPr="00A2423F">
        <w:rPr>
          <w:rFonts w:asciiTheme="majorHAnsi" w:hAnsiTheme="majorHAnsi" w:cstheme="majorHAnsi"/>
          <w:color w:val="000000" w:themeColor="text1"/>
        </w:rPr>
        <w:fldChar w:fldCharType="end"/>
      </w:r>
    </w:p>
    <w:p w14:paraId="00D9314B" w14:textId="77777777" w:rsidR="00C26946" w:rsidRPr="00A2423F" w:rsidRDefault="00C26946" w:rsidP="00A73C40">
      <w:pPr>
        <w:rPr>
          <w:rFonts w:asciiTheme="majorHAnsi" w:hAnsiTheme="majorHAnsi" w:cstheme="majorHAnsi"/>
          <w:color w:val="000000" w:themeColor="text1"/>
        </w:rPr>
      </w:pPr>
    </w:p>
    <w:p w14:paraId="49FFDA3A" w14:textId="7BF129BA"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lthough these functionalities may lead to a pattern that shows the transformed data in a way that seems suitable one must also access the output with a level of trustworthiness.</w:t>
      </w:r>
      <w:r w:rsidR="00531175" w:rsidRPr="00A2423F">
        <w:rPr>
          <w:rFonts w:asciiTheme="majorHAnsi" w:hAnsiTheme="majorHAnsi" w:cstheme="majorHAnsi"/>
          <w:color w:val="000000" w:themeColor="text1"/>
        </w:rPr>
        <w:t xml:space="preserve"> </w:t>
      </w:r>
    </w:p>
    <w:p w14:paraId="2744AB4B" w14:textId="77777777" w:rsidR="00C26946" w:rsidRPr="00A2423F" w:rsidRDefault="00C26946" w:rsidP="00A73C40">
      <w:pPr>
        <w:rPr>
          <w:rFonts w:asciiTheme="majorHAnsi" w:hAnsiTheme="majorHAnsi" w:cstheme="majorHAnsi"/>
          <w:color w:val="000000" w:themeColor="text1"/>
        </w:rPr>
      </w:pPr>
    </w:p>
    <w:p w14:paraId="7763C539"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rough the usage of these functionalities a data mining system may derive many kinds of patterns in relation to a dataset, however each kind of pattern can be categorised with a beneficial function.</w:t>
      </w:r>
    </w:p>
    <w:p w14:paraId="499219F6" w14:textId="77777777" w:rsidR="00B4638C" w:rsidRPr="00A2423F" w:rsidRDefault="00B4638C" w:rsidP="00A73C40">
      <w:pPr>
        <w:ind w:left="720"/>
        <w:rPr>
          <w:rFonts w:asciiTheme="majorHAnsi" w:hAnsiTheme="majorHAnsi" w:cstheme="majorHAnsi"/>
          <w:b/>
          <w:color w:val="000000" w:themeColor="text1"/>
        </w:rPr>
      </w:pPr>
      <w:r w:rsidRPr="00A2423F">
        <w:rPr>
          <w:rFonts w:asciiTheme="majorHAnsi" w:hAnsiTheme="majorHAnsi" w:cstheme="majorHAnsi"/>
          <w:b/>
          <w:color w:val="000000" w:themeColor="text1"/>
        </w:rPr>
        <w:t>Content Class Description</w:t>
      </w:r>
    </w:p>
    <w:p w14:paraId="04FACEC2"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e Association of data with classes. Is used in building class Descriptions.</w:t>
      </w:r>
    </w:p>
    <w:p w14:paraId="106C13B3" w14:textId="77777777" w:rsidR="00C26946" w:rsidRPr="00A2423F" w:rsidRDefault="00C26946" w:rsidP="00A73C40">
      <w:pPr>
        <w:ind w:left="720"/>
        <w:rPr>
          <w:rFonts w:asciiTheme="majorHAnsi" w:hAnsiTheme="majorHAnsi" w:cstheme="majorHAnsi"/>
          <w:color w:val="000000" w:themeColor="text1"/>
        </w:rPr>
      </w:pPr>
    </w:p>
    <w:p w14:paraId="24DA9A88" w14:textId="117194BE"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Characterization: </w:t>
      </w:r>
      <w:r w:rsidRPr="00A2423F">
        <w:rPr>
          <w:rFonts w:asciiTheme="majorHAnsi" w:hAnsiTheme="majorHAnsi" w:cstheme="majorHAnsi"/>
          <w:color w:val="000000" w:themeColor="text1"/>
        </w:rPr>
        <w:t>Data Characterization involves the summarization of general characteristics of a target class. This can be done by simple database queries on fields within a class and the output can be Pie Charts, Bars Charts or characteristic rules.</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F4zt21wG","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51CD0893" w14:textId="77777777" w:rsidR="00A07D2D" w:rsidRPr="00A2423F" w:rsidRDefault="00A07D2D" w:rsidP="00A73C40">
      <w:pPr>
        <w:ind w:left="1440"/>
        <w:rPr>
          <w:rFonts w:asciiTheme="majorHAnsi" w:hAnsiTheme="majorHAnsi" w:cstheme="majorHAnsi"/>
          <w:color w:val="000000" w:themeColor="text1"/>
        </w:rPr>
      </w:pPr>
    </w:p>
    <w:p w14:paraId="716713C4" w14:textId="0BB3E12A"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Discrimination: </w:t>
      </w:r>
      <w:r w:rsidRPr="00A2423F">
        <w:rPr>
          <w:rFonts w:asciiTheme="majorHAnsi" w:hAnsiTheme="majorHAnsi" w:cstheme="majorHAnsi"/>
          <w:color w:val="000000" w:themeColor="text1"/>
        </w:rPr>
        <w:t>Data Discrimination involves the comparison of a target class with a single or set of comparative classes. It compares the general features of the couple using simple database queries. The outputs are similar to characterization however they include distinguishing descriptors and instead of characteristic rules, it outputs discrimination rules.</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KfSjflgH","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1D3C6287" w14:textId="77777777" w:rsidR="00C26946" w:rsidRPr="00A2423F" w:rsidRDefault="00C26946" w:rsidP="00A73C40">
      <w:pPr>
        <w:ind w:left="1440"/>
        <w:rPr>
          <w:rFonts w:asciiTheme="majorHAnsi" w:hAnsiTheme="majorHAnsi" w:cstheme="majorHAnsi"/>
          <w:color w:val="000000" w:themeColor="text1"/>
        </w:rPr>
      </w:pPr>
    </w:p>
    <w:p w14:paraId="309CA27C" w14:textId="77777777" w:rsidR="00C26946" w:rsidRPr="00A2423F" w:rsidRDefault="00C26946" w:rsidP="00A73C40">
      <w:pPr>
        <w:ind w:left="1440"/>
        <w:rPr>
          <w:rFonts w:asciiTheme="majorHAnsi" w:hAnsiTheme="majorHAnsi" w:cstheme="majorHAnsi"/>
          <w:color w:val="000000" w:themeColor="text1"/>
        </w:rPr>
      </w:pPr>
    </w:p>
    <w:p w14:paraId="04122B2E" w14:textId="77777777" w:rsidR="00C26946" w:rsidRPr="00A2423F" w:rsidRDefault="00C26946" w:rsidP="00A73C40">
      <w:pPr>
        <w:ind w:left="1440"/>
        <w:jc w:val="both"/>
        <w:rPr>
          <w:rFonts w:asciiTheme="majorHAnsi" w:hAnsiTheme="majorHAnsi" w:cstheme="majorHAnsi"/>
          <w:color w:val="000000" w:themeColor="text1"/>
        </w:rPr>
      </w:pPr>
    </w:p>
    <w:p w14:paraId="1A6E4788" w14:textId="77777777" w:rsidR="00B4638C" w:rsidRPr="00A2423F" w:rsidRDefault="00B4638C" w:rsidP="00A73C40">
      <w:pPr>
        <w:ind w:left="720"/>
        <w:rPr>
          <w:rFonts w:asciiTheme="majorHAnsi" w:hAnsiTheme="majorHAnsi" w:cstheme="majorHAnsi"/>
          <w:b/>
          <w:color w:val="000000" w:themeColor="text1"/>
        </w:rPr>
      </w:pPr>
      <w:r w:rsidRPr="00A2423F">
        <w:rPr>
          <w:rFonts w:asciiTheme="majorHAnsi" w:hAnsiTheme="majorHAnsi" w:cstheme="majorHAnsi"/>
          <w:b/>
          <w:color w:val="000000" w:themeColor="text1"/>
        </w:rPr>
        <w:lastRenderedPageBreak/>
        <w:t>Frequent Patterns</w:t>
      </w:r>
    </w:p>
    <w:p w14:paraId="13BAF3AB" w14:textId="77777777"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ese are patterns that occur frequently within data. Some types of frequent patterns are item sets, subsequence and substructures.</w:t>
      </w:r>
    </w:p>
    <w:p w14:paraId="480F416A" w14:textId="77777777" w:rsidR="00C26946" w:rsidRPr="00A2423F" w:rsidRDefault="00C26946" w:rsidP="00A73C40">
      <w:pPr>
        <w:ind w:left="720"/>
        <w:rPr>
          <w:rFonts w:asciiTheme="majorHAnsi" w:hAnsiTheme="majorHAnsi" w:cstheme="majorHAnsi"/>
          <w:color w:val="000000" w:themeColor="text1"/>
        </w:rPr>
      </w:pPr>
    </w:p>
    <w:p w14:paraId="5F171D9E" w14:textId="160E23E7"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Association and Correlation Analysis: </w:t>
      </w:r>
      <w:r w:rsidRPr="00A2423F">
        <w:rPr>
          <w:rFonts w:asciiTheme="majorHAnsi" w:hAnsiTheme="majorHAnsi" w:cstheme="majorHAnsi"/>
          <w:color w:val="000000" w:themeColor="text1"/>
        </w:rPr>
        <w:t>This involves the frequency in which two or more entities show a correlation and the probability in which if one entity is there that another will correlate to it. These are known as the Support and Confidence rules. Minimum Support Threshold is use to find all Frequent Patterns in a database. Minimum confidence threshold is applied to all frequent patterns in order to help form constraints.</w:t>
      </w:r>
      <w:r w:rsidR="009D57A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NOIG00m5","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D57A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D57A2" w:rsidRPr="00A2423F">
        <w:rPr>
          <w:rFonts w:asciiTheme="majorHAnsi" w:hAnsiTheme="majorHAnsi" w:cstheme="majorHAnsi"/>
          <w:color w:val="000000" w:themeColor="text1"/>
        </w:rPr>
        <w:fldChar w:fldCharType="end"/>
      </w:r>
    </w:p>
    <w:p w14:paraId="14D83089" w14:textId="77777777" w:rsidR="00B4638C" w:rsidRPr="00A2423F" w:rsidRDefault="00B4638C"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b/>
      </w:r>
    </w:p>
    <w:p w14:paraId="44CAAE18" w14:textId="77777777" w:rsidR="00B4638C" w:rsidRPr="00A2423F" w:rsidRDefault="00B4638C"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Classification and Prediction</w:t>
      </w:r>
    </w:p>
    <w:p w14:paraId="2E859CA5" w14:textId="770E085E" w:rsidR="00B4638C" w:rsidRPr="00A2423F" w:rsidRDefault="00B4638C"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 xml:space="preserve">Classification is the process of finding a model that describes and distinguishes data classes or concepts. The model is derived from the analysis of training data. Below are 3 types of </w:t>
      </w:r>
      <w:r w:rsidR="00C27A43" w:rsidRPr="00A2423F">
        <w:rPr>
          <w:rFonts w:asciiTheme="majorHAnsi" w:hAnsiTheme="majorHAnsi" w:cstheme="majorHAnsi"/>
          <w:color w:val="000000" w:themeColor="text1"/>
        </w:rPr>
        <w:t>implementations</w:t>
      </w:r>
      <w:r w:rsidRPr="00A2423F">
        <w:rPr>
          <w:rFonts w:asciiTheme="majorHAnsi" w:hAnsiTheme="majorHAnsi" w:cstheme="majorHAnsi"/>
          <w:color w:val="000000" w:themeColor="text1"/>
        </w:rPr>
        <w:t xml:space="preserve"> that can be used.</w:t>
      </w:r>
    </w:p>
    <w:p w14:paraId="0EE0C7AD" w14:textId="77777777" w:rsidR="00C26946" w:rsidRPr="00A2423F" w:rsidRDefault="00C26946" w:rsidP="00A73C40">
      <w:pPr>
        <w:ind w:left="720"/>
        <w:rPr>
          <w:rFonts w:asciiTheme="majorHAnsi" w:hAnsiTheme="majorHAnsi" w:cstheme="majorHAnsi"/>
          <w:color w:val="000000" w:themeColor="text1"/>
        </w:rPr>
      </w:pPr>
    </w:p>
    <w:p w14:paraId="56D73C2F" w14:textId="77777777"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Decision Tree: </w:t>
      </w:r>
      <w:r w:rsidRPr="00A2423F">
        <w:rPr>
          <w:rFonts w:asciiTheme="majorHAnsi" w:hAnsiTheme="majorHAnsi" w:cstheme="majorHAnsi"/>
          <w:color w:val="000000" w:themeColor="text1"/>
        </w:rPr>
        <w:t>A Decision tree is a flow chat in a linear direction which forms the Tree Pattern. Stem represents a category and each branch represents an outcome and the lowest level represents an entity. Decision trees can very easily be converted into classification rules as the diagram itself is very easily comprehended.</w:t>
      </w:r>
    </w:p>
    <w:p w14:paraId="5F1F347E" w14:textId="27A54856" w:rsidR="009F2944" w:rsidRPr="00A2423F" w:rsidRDefault="009F2944"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R5C24OSO","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w:t>
      </w: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0V6f4wkB","properties":{"formattedCitation":"(14)","plainCitation":"(14)"},"citationItems":[{"id":51,"uris":["http://zotero.org/users/local/BSV1JSya/items/UBWBLSI8"],"uri":["http://zotero.org/users/local/BSV1JSya/items/UBWBLSI8"],"itemData":{"id":51,"type":"book","title":"Data mining with decision trees : theory and applications : Series in machine perception and artificial intelligence","publisher":"World Scientific","ISBN":"978-981-277-171-1","author":[{"family":"Rokach","given":"Lior"}],"issued":{"date-parts":[["2010"]]}}}],"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4)</w:t>
      </w:r>
      <w:r w:rsidRPr="00A2423F">
        <w:rPr>
          <w:rFonts w:asciiTheme="majorHAnsi" w:hAnsiTheme="majorHAnsi" w:cstheme="majorHAnsi"/>
          <w:color w:val="000000" w:themeColor="text1"/>
        </w:rPr>
        <w:fldChar w:fldCharType="end"/>
      </w:r>
    </w:p>
    <w:p w14:paraId="4B2DB1D2" w14:textId="77777777" w:rsidR="009F2944" w:rsidRPr="00A2423F" w:rsidRDefault="009F2944" w:rsidP="00A73C40">
      <w:pPr>
        <w:ind w:left="1440"/>
        <w:rPr>
          <w:rFonts w:asciiTheme="majorHAnsi" w:hAnsiTheme="majorHAnsi" w:cstheme="majorHAnsi"/>
          <w:color w:val="000000" w:themeColor="text1"/>
        </w:rPr>
      </w:pPr>
    </w:p>
    <w:p w14:paraId="1A2CB38A" w14:textId="2EDFE33B"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t xml:space="preserve">Input: shape( X , “Round” ) AND colour( X , “Orange” )  </w:t>
      </w:r>
      <w:r w:rsidRPr="00A2423F">
        <w:rPr>
          <w:rFonts w:asciiTheme="majorHAnsi" w:hAnsiTheme="majorHAnsi" w:cstheme="majorHAnsi"/>
          <w:color w:val="000000" w:themeColor="text1"/>
        </w:rPr>
        <w:sym w:font="Wingdings" w:char="F0E0"/>
      </w:r>
      <w:r w:rsidRPr="00A2423F">
        <w:rPr>
          <w:rFonts w:asciiTheme="majorHAnsi" w:hAnsiTheme="majorHAnsi" w:cstheme="majorHAnsi"/>
          <w:color w:val="000000" w:themeColor="text1"/>
        </w:rPr>
        <w:t xml:space="preserve">  Class( X , “Mandarin” )</w:t>
      </w:r>
      <w:r w:rsidR="009D57A2" w:rsidRPr="00A2423F">
        <w:rPr>
          <w:rFonts w:asciiTheme="majorHAnsi" w:hAnsiTheme="majorHAnsi" w:cstheme="majorHAnsi"/>
          <w:color w:val="000000" w:themeColor="text1"/>
        </w:rPr>
        <w:t xml:space="preserve"> </w:t>
      </w:r>
    </w:p>
    <w:p w14:paraId="3FF06E27" w14:textId="77777777" w:rsidR="00B4638C" w:rsidRPr="00A2423F" w:rsidRDefault="00B4638C" w:rsidP="00A73C40">
      <w:pPr>
        <w:ind w:left="1440"/>
        <w:rPr>
          <w:rFonts w:asciiTheme="majorHAnsi" w:hAnsiTheme="majorHAnsi" w:cstheme="majorHAnsi"/>
          <w:color w:val="000000" w:themeColor="text1"/>
        </w:rPr>
      </w:pPr>
    </w:p>
    <w:p w14:paraId="05BEB0C7" w14:textId="73FC05E0"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Neural Network: </w:t>
      </w:r>
      <w:r w:rsidRPr="00A2423F">
        <w:rPr>
          <w:rFonts w:asciiTheme="majorHAnsi" w:hAnsiTheme="majorHAnsi" w:cstheme="majorHAnsi"/>
          <w:color w:val="000000" w:themeColor="text1"/>
        </w:rPr>
        <w:t xml:space="preserve">A Neural Network is a collection of weighted processing nodes. A (ANN) Artificial Neural Network consists of 3 parts. The Input layer, the hidden layer and the output layer. The Hidden layer usually incorporates a kind of learning process. It often uses a backwards propagation of error rule. The process follows through to output and then repeats itself as many times until it becomes relative to the model.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W8FpxLe","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F2944" w:rsidRPr="00A2423F">
        <w:rPr>
          <w:rFonts w:asciiTheme="majorHAnsi" w:hAnsiTheme="majorHAnsi" w:cstheme="majorHAnsi"/>
          <w:color w:val="000000" w:themeColor="text1"/>
        </w:rPr>
        <w:fldChar w:fldCharType="end"/>
      </w:r>
      <w:r w:rsidR="009F2944" w:rsidRPr="00A2423F">
        <w:rPr>
          <w:rFonts w:asciiTheme="majorHAnsi" w:hAnsiTheme="majorHAnsi" w:cstheme="majorHAnsi"/>
          <w:color w:val="000000" w:themeColor="text1"/>
        </w:rPr>
        <w:t xml:space="preserve">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F8oAmAP6","properties":{"formattedCitation":"(15)","plainCitation":"(15)"},"citationItems":[{"id":25,"uris":["http://zotero.org/users/local/BSV1JSya/items/7KQXPQZE"],"uri":["http://zotero.org/users/local/BSV1JSya/items/7KQXPQZE"],"itemData":{"id":25,"type":"book","title":"Big Data, Data Mining and Machine Learning","publisher":"John Wiley &amp; Sons","publisher-place":"Hoboken, N.J.","event-place":"Hoboken, N.J.","author":[{"literal":"Jared Dead"}],"issued":{"date-parts":[["2014"]]}}}],"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5)</w:t>
      </w:r>
      <w:r w:rsidR="009F2944" w:rsidRPr="00A2423F">
        <w:rPr>
          <w:rFonts w:asciiTheme="majorHAnsi" w:hAnsiTheme="majorHAnsi" w:cstheme="majorHAnsi"/>
          <w:color w:val="000000" w:themeColor="text1"/>
        </w:rPr>
        <w:fldChar w:fldCharType="end"/>
      </w:r>
      <w:r w:rsidR="009F2944" w:rsidRPr="00A2423F">
        <w:rPr>
          <w:rFonts w:asciiTheme="majorHAnsi" w:hAnsiTheme="majorHAnsi" w:cstheme="majorHAnsi"/>
          <w:color w:val="000000" w:themeColor="text1"/>
        </w:rPr>
        <w:t xml:space="preserve">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YHDqZpS4","properties":{"formattedCitation":"(12)","plainCitation":"(12)"},"citationItems":[{"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2)</w:t>
      </w:r>
      <w:r w:rsidR="009F2944" w:rsidRPr="00A2423F">
        <w:rPr>
          <w:rFonts w:asciiTheme="majorHAnsi" w:hAnsiTheme="majorHAnsi" w:cstheme="majorHAnsi"/>
          <w:color w:val="000000" w:themeColor="text1"/>
        </w:rPr>
        <w:fldChar w:fldCharType="end"/>
      </w:r>
    </w:p>
    <w:p w14:paraId="4EC62146" w14:textId="77777777" w:rsidR="00C26946" w:rsidRPr="00A2423F" w:rsidRDefault="00C26946" w:rsidP="00A73C40">
      <w:pPr>
        <w:ind w:left="1440"/>
        <w:rPr>
          <w:rFonts w:asciiTheme="majorHAnsi" w:hAnsiTheme="majorHAnsi" w:cstheme="majorHAnsi"/>
          <w:color w:val="000000" w:themeColor="text1"/>
        </w:rPr>
      </w:pPr>
    </w:p>
    <w:p w14:paraId="7F907744" w14:textId="105A86C7"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t>While it is very effective for classification many argue because of the processing power needed to operate, it isn’t too realistic for everyday usage</w:t>
      </w:r>
      <w:r w:rsidR="00D11CE9" w:rsidRPr="00A2423F">
        <w:rPr>
          <w:rFonts w:asciiTheme="majorHAnsi" w:hAnsiTheme="majorHAnsi" w:cstheme="majorHAnsi"/>
          <w:color w:val="000000" w:themeColor="text1"/>
        </w:rPr>
        <w:t xml:space="preserve">. </w:t>
      </w:r>
    </w:p>
    <w:p w14:paraId="643C55A6" w14:textId="77777777" w:rsidR="00B4638C" w:rsidRPr="00A2423F" w:rsidRDefault="00B4638C" w:rsidP="00A73C40">
      <w:pPr>
        <w:ind w:left="1440"/>
        <w:rPr>
          <w:rFonts w:asciiTheme="majorHAnsi" w:hAnsiTheme="majorHAnsi" w:cstheme="majorHAnsi"/>
          <w:color w:val="000000" w:themeColor="text1"/>
        </w:rPr>
      </w:pPr>
    </w:p>
    <w:p w14:paraId="2BC45D0D" w14:textId="77777777" w:rsidR="00A96213" w:rsidRPr="00A2423F" w:rsidRDefault="00A96213" w:rsidP="00A73C40">
      <w:pPr>
        <w:ind w:left="1440"/>
        <w:rPr>
          <w:rFonts w:asciiTheme="majorHAnsi" w:hAnsiTheme="majorHAnsi" w:cstheme="majorHAnsi"/>
          <w:b/>
          <w:color w:val="000000" w:themeColor="text1"/>
        </w:rPr>
      </w:pPr>
    </w:p>
    <w:p w14:paraId="27329078" w14:textId="77777777" w:rsidR="00A96213" w:rsidRPr="00A2423F" w:rsidRDefault="00A96213" w:rsidP="00A73C40">
      <w:pPr>
        <w:ind w:left="1440"/>
        <w:rPr>
          <w:rFonts w:asciiTheme="majorHAnsi" w:hAnsiTheme="majorHAnsi" w:cstheme="majorHAnsi"/>
          <w:b/>
          <w:color w:val="000000" w:themeColor="text1"/>
        </w:rPr>
      </w:pPr>
    </w:p>
    <w:p w14:paraId="59DD0FC7" w14:textId="77777777" w:rsidR="00A96213" w:rsidRPr="00A2423F" w:rsidRDefault="00A96213" w:rsidP="00A73C40">
      <w:pPr>
        <w:ind w:left="1440"/>
        <w:rPr>
          <w:rFonts w:asciiTheme="majorHAnsi" w:hAnsiTheme="majorHAnsi" w:cstheme="majorHAnsi"/>
          <w:b/>
          <w:color w:val="000000" w:themeColor="text1"/>
        </w:rPr>
      </w:pPr>
    </w:p>
    <w:p w14:paraId="10B32A60" w14:textId="77777777" w:rsidR="00A96213" w:rsidRPr="00A2423F" w:rsidRDefault="00A96213" w:rsidP="00A73C40">
      <w:pPr>
        <w:ind w:left="1440"/>
        <w:rPr>
          <w:rFonts w:asciiTheme="majorHAnsi" w:hAnsiTheme="majorHAnsi" w:cstheme="majorHAnsi"/>
          <w:b/>
          <w:color w:val="000000" w:themeColor="text1"/>
        </w:rPr>
      </w:pPr>
    </w:p>
    <w:p w14:paraId="446D59A0" w14:textId="77777777" w:rsidR="00A96213" w:rsidRPr="00A2423F" w:rsidRDefault="00A96213" w:rsidP="00A73C40">
      <w:pPr>
        <w:ind w:left="1440"/>
        <w:rPr>
          <w:rFonts w:asciiTheme="majorHAnsi" w:hAnsiTheme="majorHAnsi" w:cstheme="majorHAnsi"/>
          <w:b/>
          <w:color w:val="000000" w:themeColor="text1"/>
        </w:rPr>
      </w:pPr>
    </w:p>
    <w:p w14:paraId="3214242B" w14:textId="77777777" w:rsidR="00A96213" w:rsidRPr="00A2423F" w:rsidRDefault="00A96213" w:rsidP="00A73C40">
      <w:pPr>
        <w:ind w:left="1440"/>
        <w:jc w:val="both"/>
        <w:rPr>
          <w:rFonts w:asciiTheme="majorHAnsi" w:hAnsiTheme="majorHAnsi" w:cstheme="majorHAnsi"/>
          <w:b/>
          <w:color w:val="000000" w:themeColor="text1"/>
        </w:rPr>
      </w:pPr>
    </w:p>
    <w:p w14:paraId="49BC65AE" w14:textId="77777777" w:rsidR="00A96213" w:rsidRPr="00A2423F" w:rsidRDefault="00A96213" w:rsidP="00A73C40">
      <w:pPr>
        <w:ind w:left="1440"/>
        <w:jc w:val="both"/>
        <w:rPr>
          <w:rFonts w:asciiTheme="majorHAnsi" w:hAnsiTheme="majorHAnsi" w:cstheme="majorHAnsi"/>
          <w:b/>
          <w:color w:val="000000" w:themeColor="text1"/>
        </w:rPr>
      </w:pPr>
    </w:p>
    <w:p w14:paraId="5B9598CE" w14:textId="77777777" w:rsidR="00A96213" w:rsidRPr="00A2423F" w:rsidRDefault="00A96213" w:rsidP="00A73C40">
      <w:pPr>
        <w:ind w:left="1440"/>
        <w:jc w:val="both"/>
        <w:rPr>
          <w:rFonts w:asciiTheme="majorHAnsi" w:hAnsiTheme="majorHAnsi" w:cstheme="majorHAnsi"/>
          <w:b/>
          <w:color w:val="000000" w:themeColor="text1"/>
        </w:rPr>
      </w:pPr>
    </w:p>
    <w:p w14:paraId="79AEBB82" w14:textId="5AB1DC92"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Haar Scale:  </w:t>
      </w:r>
      <w:r w:rsidRPr="00A2423F">
        <w:rPr>
          <w:rFonts w:asciiTheme="majorHAnsi" w:hAnsiTheme="majorHAnsi" w:cstheme="majorHAnsi"/>
          <w:color w:val="000000" w:themeColor="text1"/>
        </w:rPr>
        <w:t xml:space="preserve">Uses the Haar Wavelet to detect objects. Specifically done through the usage of square shaped functions.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rsseR0B0","properties":{"formattedCitation":"(16)","plainCitation":"(16)"},"citationItems":[{"id":52,"uris":["http://zotero.org/users/local/BSV1JSya/items/QPQFH963"],"uri":["http://zotero.org/users/local/BSV1JSya/items/QPQFH963"],"itemData":{"id":52,"type":"book","title":"Encyclopaedia of mathematics","publisher":"Kluwer Academic Publishers","publisher-place":"Dordrecht","event-place":"Dordrecht","ISBN":"978-1-55608-010-4","author":[{"family":"Hazewinkel","given":"Michiel"}],"issued":{"date-parts":[["2000"]]}}}],"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6)</w:t>
      </w:r>
      <w:r w:rsidR="009F2944" w:rsidRPr="00A2423F">
        <w:rPr>
          <w:rFonts w:asciiTheme="majorHAnsi" w:hAnsiTheme="majorHAnsi" w:cstheme="majorHAnsi"/>
          <w:color w:val="000000" w:themeColor="text1"/>
        </w:rPr>
        <w:fldChar w:fldCharType="end"/>
      </w:r>
      <w:r w:rsidR="006F6CB6" w:rsidRPr="00A2423F">
        <w:rPr>
          <w:rFonts w:asciiTheme="majorHAnsi" w:hAnsiTheme="majorHAnsi" w:cstheme="majorHAnsi"/>
          <w:color w:val="000000" w:themeColor="text1"/>
        </w:rPr>
        <w:t xml:space="preserve"> .</w:t>
      </w:r>
      <w:r w:rsidRPr="00A2423F">
        <w:rPr>
          <w:rFonts w:asciiTheme="majorHAnsi" w:hAnsiTheme="majorHAnsi" w:cstheme="majorHAnsi"/>
          <w:color w:val="000000" w:themeColor="text1"/>
        </w:rPr>
        <w:t>This technique was adapted for image classification by the focusing of this algorithm on pixel intensities</w:t>
      </w:r>
      <w:r w:rsidR="009F2944" w:rsidRPr="00A2423F">
        <w:rPr>
          <w:rFonts w:asciiTheme="majorHAnsi" w:hAnsiTheme="majorHAnsi" w:cstheme="majorHAnsi"/>
          <w:color w:val="000000" w:themeColor="text1"/>
        </w:rPr>
        <w:t>.</w:t>
      </w:r>
    </w:p>
    <w:p w14:paraId="60590326" w14:textId="77777777" w:rsidR="00C26946" w:rsidRPr="00A2423F" w:rsidRDefault="00C26946" w:rsidP="00A73C40">
      <w:pPr>
        <w:ind w:left="1440"/>
        <w:rPr>
          <w:rFonts w:asciiTheme="majorHAnsi" w:hAnsiTheme="majorHAnsi" w:cstheme="majorHAnsi"/>
          <w:color w:val="000000" w:themeColor="text1"/>
        </w:rPr>
      </w:pPr>
    </w:p>
    <w:p w14:paraId="69D36A03" w14:textId="77777777" w:rsidR="00917338" w:rsidRPr="00A2423F" w:rsidRDefault="00B4638C" w:rsidP="00A73C40">
      <w:pPr>
        <w:keepNext/>
        <w:ind w:left="1440"/>
        <w:rPr>
          <w:rFonts w:asciiTheme="majorHAnsi" w:hAnsiTheme="majorHAnsi" w:cstheme="majorHAnsi"/>
          <w:color w:val="000000" w:themeColor="text1"/>
        </w:rPr>
      </w:pPr>
      <w:r w:rsidRPr="00A2423F">
        <w:rPr>
          <w:rFonts w:asciiTheme="majorHAnsi" w:hAnsiTheme="majorHAnsi" w:cstheme="majorHAnsi"/>
          <w:b/>
          <w:noProof/>
          <w:color w:val="000000" w:themeColor="text1"/>
          <w:lang w:eastAsia="zh-CN"/>
        </w:rPr>
        <w:drawing>
          <wp:inline distT="0" distB="0" distL="0" distR="0" wp14:anchorId="24CADADA" wp14:editId="72786996">
            <wp:extent cx="2651760" cy="182880"/>
            <wp:effectExtent l="0" t="0" r="0" b="7620"/>
            <wp:docPr id="21" name="Picture 21" descr="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ul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1760" cy="182880"/>
                    </a:xfrm>
                    <a:prstGeom prst="rect">
                      <a:avLst/>
                    </a:prstGeom>
                    <a:noFill/>
                    <a:ln>
                      <a:noFill/>
                    </a:ln>
                  </pic:spPr>
                </pic:pic>
              </a:graphicData>
            </a:graphic>
          </wp:inline>
        </w:drawing>
      </w:r>
    </w:p>
    <w:p w14:paraId="58E45ED7" w14:textId="1A655934" w:rsidR="00B4638C" w:rsidRPr="00A2423F" w:rsidRDefault="00917338" w:rsidP="00A73C40">
      <w:pPr>
        <w:pStyle w:val="Caption"/>
        <w:ind w:left="1440" w:firstLine="720"/>
        <w:rPr>
          <w:rFonts w:asciiTheme="majorHAnsi" w:hAnsiTheme="majorHAnsi" w:cstheme="majorHAnsi"/>
          <w:color w:val="000000" w:themeColor="text1"/>
        </w:rPr>
      </w:pPr>
      <w:bookmarkStart w:id="13" w:name="_Toc499471490"/>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5</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Haar Wavelet Algorithm</w:t>
      </w:r>
      <w:bookmarkEnd w:id="13"/>
    </w:p>
    <w:p w14:paraId="51DAB7B3" w14:textId="77777777" w:rsidR="00C26946" w:rsidRPr="00A2423F" w:rsidRDefault="00C26946" w:rsidP="00A73C40">
      <w:pPr>
        <w:ind w:left="1440"/>
        <w:rPr>
          <w:rFonts w:asciiTheme="majorHAnsi" w:hAnsiTheme="majorHAnsi" w:cstheme="majorHAnsi"/>
          <w:color w:val="000000" w:themeColor="text1"/>
        </w:rPr>
      </w:pPr>
    </w:p>
    <w:p w14:paraId="4C1742A9" w14:textId="564D2B29" w:rsidR="00B4638C" w:rsidRPr="00A2423F" w:rsidRDefault="00B4638C"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t>The algorithm above Takes adjacent squares at a specified region, sums up the pixel intensities in each region and calculates the difference between these summations of regions.</w:t>
      </w:r>
      <w:r w:rsidR="009F2944" w:rsidRPr="00A2423F">
        <w:rPr>
          <w:rFonts w:asciiTheme="majorHAnsi" w:hAnsiTheme="majorHAnsi" w:cstheme="majorHAnsi"/>
          <w:color w:val="000000" w:themeColor="text1"/>
        </w:rPr>
        <w:t xml:space="preserve">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mFxK8xo2","properties":{"formattedCitation":"(16)","plainCitation":"(16)"},"citationItems":[{"id":52,"uris":["http://zotero.org/users/local/BSV1JSya/items/QPQFH963"],"uri":["http://zotero.org/users/local/BSV1JSya/items/QPQFH963"],"itemData":{"id":52,"type":"book","title":"Encyclopaedia of mathematics","publisher":"Kluwer Academic Publishers","publisher-place":"Dordrecht","event-place":"Dordrecht","ISBN":"978-1-55608-010-4","author":[{"family":"Hazewinkel","given":"Michiel"}],"issued":{"date-parts":[["2000"]]}}}],"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6)</w:t>
      </w:r>
      <w:r w:rsidR="009F2944" w:rsidRPr="00A2423F">
        <w:rPr>
          <w:rFonts w:asciiTheme="majorHAnsi" w:hAnsiTheme="majorHAnsi" w:cstheme="majorHAnsi"/>
          <w:color w:val="000000" w:themeColor="text1"/>
        </w:rPr>
        <w:fldChar w:fldCharType="end"/>
      </w:r>
    </w:p>
    <w:p w14:paraId="1513F373" w14:textId="77777777" w:rsidR="00A96213" w:rsidRPr="00A2423F" w:rsidRDefault="00A96213" w:rsidP="00A73C40">
      <w:pPr>
        <w:ind w:left="1440"/>
        <w:rPr>
          <w:rFonts w:asciiTheme="majorHAnsi" w:hAnsiTheme="majorHAnsi" w:cstheme="majorHAnsi"/>
          <w:color w:val="000000" w:themeColor="text1"/>
        </w:rPr>
      </w:pPr>
    </w:p>
    <w:p w14:paraId="33651E18" w14:textId="47CA1F95" w:rsidR="00B4638C" w:rsidRPr="00A2423F" w:rsidRDefault="00A96213"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t>T</w:t>
      </w:r>
      <w:r w:rsidR="006D0B9F" w:rsidRPr="00A2423F">
        <w:rPr>
          <w:rFonts w:asciiTheme="majorHAnsi" w:hAnsiTheme="majorHAnsi" w:cstheme="majorHAnsi"/>
          <w:color w:val="000000" w:themeColor="text1"/>
        </w:rPr>
        <w:t>he main feature of the Haar Cascade C</w:t>
      </w:r>
      <w:r w:rsidR="00B4638C" w:rsidRPr="00A2423F">
        <w:rPr>
          <w:rFonts w:asciiTheme="majorHAnsi" w:hAnsiTheme="majorHAnsi" w:cstheme="majorHAnsi"/>
          <w:color w:val="000000" w:themeColor="text1"/>
        </w:rPr>
        <w:t xml:space="preserve">lassification is its processing speed however its accuracy is lacking as its algorithm for classification’s complexity is not high and </w:t>
      </w:r>
      <w:r w:rsidRPr="00A2423F">
        <w:rPr>
          <w:rFonts w:asciiTheme="majorHAnsi" w:hAnsiTheme="majorHAnsi" w:cstheme="majorHAnsi"/>
          <w:color w:val="000000" w:themeColor="text1"/>
        </w:rPr>
        <w:t>although</w:t>
      </w:r>
      <w:r w:rsidRPr="00A2423F">
        <w:rPr>
          <w:rFonts w:asciiTheme="majorHAnsi" w:hAnsiTheme="majorHAnsi" w:cstheme="majorHAnsi"/>
          <w:color w:val="000000" w:themeColor="text1"/>
          <w:lang w:val="en-IE"/>
        </w:rPr>
        <w:t xml:space="preserve"> it</w:t>
      </w:r>
      <w:r w:rsidR="00B4638C" w:rsidRPr="00A2423F">
        <w:rPr>
          <w:rFonts w:asciiTheme="majorHAnsi" w:hAnsiTheme="majorHAnsi" w:cstheme="majorHAnsi"/>
          <w:color w:val="000000" w:themeColor="text1"/>
        </w:rPr>
        <w:t xml:space="preserve"> is less accurate than that of the neural network.</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gVERUtrf","properties":{"formattedCitation":"(17)","plainCitation":"(17)"},"citationItems":[{"id":53,"uris":["http://zotero.org/users/local/BSV1JSya/items/XRJGXSZ9"],"uri":["http://zotero.org/users/local/BSV1JSya/items/XRJGXSZ9"],"itemData":{"id":53,"type":"webpage","title":"Cascade Classification — OpenCV 2.4.13.4 documentation","URL":"https://docs.opencv.org/2.4/modules/objdetect/doc/cascade_classification.html","accessed":{"date-parts":[["2017",11,16]]}}}],"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7)</w:t>
      </w:r>
      <w:r w:rsidR="009F2944" w:rsidRPr="00A2423F">
        <w:rPr>
          <w:rFonts w:asciiTheme="majorHAnsi" w:hAnsiTheme="majorHAnsi" w:cstheme="majorHAnsi"/>
          <w:color w:val="000000" w:themeColor="text1"/>
        </w:rPr>
        <w:fldChar w:fldCharType="end"/>
      </w:r>
    </w:p>
    <w:p w14:paraId="49404A3F" w14:textId="77777777" w:rsidR="00B4638C" w:rsidRPr="00A2423F" w:rsidRDefault="00B4638C" w:rsidP="00A73C40">
      <w:pPr>
        <w:ind w:left="1440"/>
        <w:rPr>
          <w:rFonts w:asciiTheme="majorHAnsi" w:hAnsiTheme="majorHAnsi" w:cstheme="majorHAnsi"/>
          <w:color w:val="000000" w:themeColor="text1"/>
        </w:rPr>
      </w:pPr>
    </w:p>
    <w:p w14:paraId="426D3053"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r>
    </w:p>
    <w:p w14:paraId="71E3A708" w14:textId="77777777" w:rsidR="00B4638C" w:rsidRPr="00A2423F" w:rsidRDefault="00B4638C" w:rsidP="00A73C40">
      <w:pPr>
        <w:rPr>
          <w:rFonts w:asciiTheme="majorHAnsi" w:hAnsiTheme="majorHAnsi" w:cstheme="majorHAnsi"/>
          <w:color w:val="000000" w:themeColor="text1"/>
        </w:rPr>
      </w:pPr>
    </w:p>
    <w:p w14:paraId="458BD7AA" w14:textId="77777777" w:rsidR="00B4638C" w:rsidRPr="00A2423F" w:rsidRDefault="00B4638C" w:rsidP="00A73C40">
      <w:pPr>
        <w:rPr>
          <w:rFonts w:asciiTheme="majorHAnsi" w:hAnsiTheme="majorHAnsi" w:cstheme="majorHAnsi"/>
          <w:color w:val="000000" w:themeColor="text1"/>
        </w:rPr>
      </w:pPr>
    </w:p>
    <w:p w14:paraId="20DD750B" w14:textId="77777777" w:rsidR="00B4638C" w:rsidRPr="00A2423F" w:rsidRDefault="00B4638C" w:rsidP="00A73C40">
      <w:pPr>
        <w:rPr>
          <w:rFonts w:asciiTheme="majorHAnsi" w:hAnsiTheme="majorHAnsi" w:cstheme="majorHAnsi"/>
          <w:color w:val="000000" w:themeColor="text1"/>
        </w:rPr>
      </w:pPr>
    </w:p>
    <w:p w14:paraId="06BF343D" w14:textId="77777777" w:rsidR="00A5763E" w:rsidRPr="00A2423F" w:rsidRDefault="00A5763E" w:rsidP="00A73C40">
      <w:pPr>
        <w:rPr>
          <w:rFonts w:asciiTheme="majorHAnsi" w:hAnsiTheme="majorHAnsi" w:cstheme="majorHAnsi"/>
          <w:color w:val="000000" w:themeColor="text1"/>
        </w:rPr>
      </w:pPr>
    </w:p>
    <w:p w14:paraId="7043CBAB" w14:textId="77777777" w:rsidR="00A5763E" w:rsidRPr="00A2423F" w:rsidRDefault="00A5763E" w:rsidP="00A73C40">
      <w:pPr>
        <w:rPr>
          <w:rFonts w:asciiTheme="majorHAnsi" w:hAnsiTheme="majorHAnsi" w:cstheme="majorHAnsi"/>
          <w:color w:val="000000" w:themeColor="text1"/>
        </w:rPr>
      </w:pPr>
    </w:p>
    <w:p w14:paraId="7F3B493F" w14:textId="77777777" w:rsidR="00A5763E" w:rsidRPr="00A2423F" w:rsidRDefault="00A5763E" w:rsidP="00A73C40">
      <w:pPr>
        <w:rPr>
          <w:rFonts w:asciiTheme="majorHAnsi" w:hAnsiTheme="majorHAnsi" w:cstheme="majorHAnsi"/>
          <w:color w:val="000000" w:themeColor="text1"/>
        </w:rPr>
      </w:pPr>
    </w:p>
    <w:p w14:paraId="713E7C29" w14:textId="77777777" w:rsidR="00A5763E" w:rsidRPr="00A2423F" w:rsidRDefault="00A5763E" w:rsidP="00A73C40">
      <w:pPr>
        <w:rPr>
          <w:rFonts w:asciiTheme="majorHAnsi" w:hAnsiTheme="majorHAnsi" w:cstheme="majorHAnsi"/>
          <w:color w:val="000000" w:themeColor="text1"/>
        </w:rPr>
      </w:pPr>
    </w:p>
    <w:p w14:paraId="4DF0F7C4" w14:textId="77777777" w:rsidR="00A5763E" w:rsidRPr="00A2423F" w:rsidRDefault="00A5763E" w:rsidP="00A73C40">
      <w:pPr>
        <w:rPr>
          <w:rFonts w:asciiTheme="majorHAnsi" w:hAnsiTheme="majorHAnsi" w:cstheme="majorHAnsi"/>
          <w:color w:val="000000" w:themeColor="text1"/>
        </w:rPr>
      </w:pPr>
    </w:p>
    <w:p w14:paraId="305DFDA2" w14:textId="77777777" w:rsidR="00A5763E" w:rsidRPr="00A2423F" w:rsidRDefault="00A5763E" w:rsidP="00A73C40">
      <w:pPr>
        <w:rPr>
          <w:rFonts w:asciiTheme="majorHAnsi" w:hAnsiTheme="majorHAnsi" w:cstheme="majorHAnsi"/>
          <w:color w:val="000000" w:themeColor="text1"/>
        </w:rPr>
      </w:pPr>
    </w:p>
    <w:p w14:paraId="20D80B1E" w14:textId="77777777" w:rsidR="00A5763E" w:rsidRPr="00A2423F" w:rsidRDefault="00A5763E" w:rsidP="00A73C40">
      <w:pPr>
        <w:rPr>
          <w:rFonts w:asciiTheme="majorHAnsi" w:hAnsiTheme="majorHAnsi" w:cstheme="majorHAnsi"/>
          <w:color w:val="000000" w:themeColor="text1"/>
        </w:rPr>
      </w:pPr>
    </w:p>
    <w:p w14:paraId="1B2F3A85" w14:textId="77777777" w:rsidR="00A5763E" w:rsidRPr="00A2423F" w:rsidRDefault="00A5763E" w:rsidP="00A73C40">
      <w:pPr>
        <w:rPr>
          <w:rFonts w:asciiTheme="majorHAnsi" w:hAnsiTheme="majorHAnsi" w:cstheme="majorHAnsi"/>
          <w:color w:val="000000" w:themeColor="text1"/>
        </w:rPr>
      </w:pPr>
    </w:p>
    <w:p w14:paraId="7DE4B1C4" w14:textId="77777777" w:rsidR="00A5763E" w:rsidRPr="00A2423F" w:rsidRDefault="00A5763E" w:rsidP="00A73C40">
      <w:pPr>
        <w:rPr>
          <w:rFonts w:asciiTheme="majorHAnsi" w:hAnsiTheme="majorHAnsi" w:cstheme="majorHAnsi"/>
          <w:color w:val="000000" w:themeColor="text1"/>
        </w:rPr>
      </w:pPr>
    </w:p>
    <w:p w14:paraId="4984A7E9" w14:textId="77777777" w:rsidR="00A5763E" w:rsidRPr="00A2423F" w:rsidRDefault="00A5763E" w:rsidP="00A73C40">
      <w:pPr>
        <w:rPr>
          <w:rFonts w:asciiTheme="majorHAnsi" w:hAnsiTheme="majorHAnsi" w:cstheme="majorHAnsi"/>
          <w:color w:val="000000" w:themeColor="text1"/>
        </w:rPr>
      </w:pPr>
    </w:p>
    <w:p w14:paraId="012A6B4B" w14:textId="77777777" w:rsidR="00A5763E" w:rsidRPr="00A2423F" w:rsidRDefault="00A5763E" w:rsidP="00A73C40">
      <w:pPr>
        <w:rPr>
          <w:rFonts w:asciiTheme="majorHAnsi" w:hAnsiTheme="majorHAnsi" w:cstheme="majorHAnsi"/>
          <w:color w:val="000000" w:themeColor="text1"/>
        </w:rPr>
      </w:pPr>
    </w:p>
    <w:p w14:paraId="5362C0F6" w14:textId="77777777" w:rsidR="00A5763E" w:rsidRPr="00A2423F" w:rsidRDefault="00A5763E" w:rsidP="00A73C40">
      <w:pPr>
        <w:rPr>
          <w:rFonts w:asciiTheme="majorHAnsi" w:hAnsiTheme="majorHAnsi" w:cstheme="majorHAnsi"/>
          <w:color w:val="000000" w:themeColor="text1"/>
        </w:rPr>
      </w:pPr>
    </w:p>
    <w:p w14:paraId="0E91775C" w14:textId="77777777" w:rsidR="00A5763E" w:rsidRPr="00A2423F" w:rsidRDefault="00A5763E" w:rsidP="00A73C40">
      <w:pPr>
        <w:rPr>
          <w:rFonts w:asciiTheme="majorHAnsi" w:hAnsiTheme="majorHAnsi" w:cstheme="majorHAnsi"/>
          <w:color w:val="000000" w:themeColor="text1"/>
        </w:rPr>
      </w:pPr>
    </w:p>
    <w:p w14:paraId="7D9CC921" w14:textId="77777777" w:rsidR="00A5763E" w:rsidRPr="00A2423F" w:rsidRDefault="00A5763E" w:rsidP="00A73C40">
      <w:pPr>
        <w:rPr>
          <w:rFonts w:asciiTheme="majorHAnsi" w:hAnsiTheme="majorHAnsi" w:cstheme="majorHAnsi"/>
          <w:color w:val="000000" w:themeColor="text1"/>
        </w:rPr>
      </w:pPr>
    </w:p>
    <w:p w14:paraId="02DCE67C" w14:textId="77777777" w:rsidR="00A5763E" w:rsidRPr="00A2423F" w:rsidRDefault="00A5763E" w:rsidP="00A73C40">
      <w:pPr>
        <w:rPr>
          <w:rFonts w:asciiTheme="majorHAnsi" w:hAnsiTheme="majorHAnsi" w:cstheme="majorHAnsi"/>
          <w:color w:val="000000" w:themeColor="text1"/>
        </w:rPr>
      </w:pPr>
    </w:p>
    <w:p w14:paraId="6F82E14F" w14:textId="77777777" w:rsidR="00A5763E" w:rsidRPr="00A2423F" w:rsidRDefault="00A5763E" w:rsidP="00A73C40">
      <w:pPr>
        <w:rPr>
          <w:rFonts w:asciiTheme="majorHAnsi" w:hAnsiTheme="majorHAnsi" w:cstheme="majorHAnsi"/>
          <w:color w:val="000000" w:themeColor="text1"/>
        </w:rPr>
      </w:pPr>
    </w:p>
    <w:p w14:paraId="0B0A91BC" w14:textId="77777777" w:rsidR="00A5763E" w:rsidRPr="00A2423F" w:rsidRDefault="00A5763E" w:rsidP="00A73C40">
      <w:pPr>
        <w:rPr>
          <w:rFonts w:asciiTheme="majorHAnsi" w:hAnsiTheme="majorHAnsi" w:cstheme="majorHAnsi"/>
          <w:color w:val="000000" w:themeColor="text1"/>
        </w:rPr>
      </w:pPr>
    </w:p>
    <w:p w14:paraId="2F85916B" w14:textId="77777777" w:rsidR="00A5763E" w:rsidRPr="00A2423F" w:rsidRDefault="00A5763E" w:rsidP="00A73C40">
      <w:pPr>
        <w:rPr>
          <w:rFonts w:asciiTheme="majorHAnsi" w:hAnsiTheme="majorHAnsi" w:cstheme="majorHAnsi"/>
          <w:color w:val="000000" w:themeColor="text1"/>
        </w:rPr>
      </w:pPr>
    </w:p>
    <w:p w14:paraId="32289196" w14:textId="77777777" w:rsidR="00A5763E" w:rsidRPr="00A2423F" w:rsidRDefault="00A5763E" w:rsidP="00A73C40">
      <w:pPr>
        <w:rPr>
          <w:rFonts w:asciiTheme="majorHAnsi" w:hAnsiTheme="majorHAnsi" w:cstheme="majorHAnsi"/>
          <w:color w:val="000000" w:themeColor="text1"/>
        </w:rPr>
      </w:pPr>
    </w:p>
    <w:p w14:paraId="5965E78E" w14:textId="77777777" w:rsidR="00A5763E" w:rsidRPr="00A2423F" w:rsidRDefault="00A5763E" w:rsidP="00A73C40">
      <w:pPr>
        <w:rPr>
          <w:rFonts w:asciiTheme="majorHAnsi" w:hAnsiTheme="majorHAnsi" w:cstheme="majorHAnsi"/>
          <w:color w:val="000000" w:themeColor="text1"/>
        </w:rPr>
      </w:pPr>
    </w:p>
    <w:p w14:paraId="4055D8A2" w14:textId="77777777" w:rsidR="00A5763E" w:rsidRPr="00A2423F" w:rsidRDefault="00A5763E" w:rsidP="00A73C40">
      <w:pPr>
        <w:jc w:val="both"/>
        <w:rPr>
          <w:rFonts w:asciiTheme="majorHAnsi" w:hAnsiTheme="majorHAnsi" w:cstheme="majorHAnsi"/>
          <w:color w:val="000000" w:themeColor="text1"/>
        </w:rPr>
      </w:pPr>
    </w:p>
    <w:p w14:paraId="6ADFEA21" w14:textId="77777777" w:rsidR="00B4638C" w:rsidRPr="00A2423F" w:rsidRDefault="00B4638C" w:rsidP="00AD7580">
      <w:pPr>
        <w:pStyle w:val="Heading2"/>
        <w:rPr>
          <w:color w:val="000000" w:themeColor="text1"/>
          <w:sz w:val="44"/>
          <w:szCs w:val="44"/>
        </w:rPr>
      </w:pPr>
      <w:bookmarkStart w:id="14" w:name="_Toc497668041"/>
      <w:bookmarkStart w:id="15" w:name="_Toc499471475"/>
      <w:r w:rsidRPr="00A2423F">
        <w:rPr>
          <w:color w:val="000000" w:themeColor="text1"/>
          <w:sz w:val="44"/>
          <w:szCs w:val="44"/>
        </w:rPr>
        <w:lastRenderedPageBreak/>
        <w:t>Regression</w:t>
      </w:r>
      <w:bookmarkEnd w:id="14"/>
      <w:bookmarkEnd w:id="15"/>
      <w:r w:rsidRPr="00A2423F">
        <w:rPr>
          <w:color w:val="000000" w:themeColor="text1"/>
          <w:sz w:val="44"/>
          <w:szCs w:val="44"/>
        </w:rPr>
        <w:t xml:space="preserve"> </w:t>
      </w:r>
    </w:p>
    <w:p w14:paraId="2B25EA9A" w14:textId="2B1D3835"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When performing these classification functions it is equally important to classify objects that are not part of the dataset in which you want to classify as that which are as removing the possibility of false data making its way into the training sets are important as it often degrades your accuracy. For example in a dataset of flowers, it would be important to remove the pictures that have over the threshold of noise or are not relevant such as a picture of a car in a dataset of flowers. This process of identifying attributes that do not contribute </w:t>
      </w:r>
      <w:r w:rsidR="00C9266D" w:rsidRPr="00A2423F">
        <w:rPr>
          <w:rFonts w:asciiTheme="majorHAnsi" w:hAnsiTheme="majorHAnsi" w:cstheme="majorHAnsi"/>
          <w:color w:val="000000" w:themeColor="text1"/>
        </w:rPr>
        <w:t xml:space="preserve">positively </w:t>
      </w:r>
      <w:r w:rsidRPr="00A2423F">
        <w:rPr>
          <w:rFonts w:asciiTheme="majorHAnsi" w:hAnsiTheme="majorHAnsi" w:cstheme="majorHAnsi"/>
          <w:color w:val="000000" w:themeColor="text1"/>
        </w:rPr>
        <w:t>to the classification or prediction is done by implementing a Relevance analysis technique.</w:t>
      </w:r>
    </w:p>
    <w:p w14:paraId="38648703" w14:textId="77777777" w:rsidR="00A5763E" w:rsidRPr="00A2423F" w:rsidRDefault="00A5763E" w:rsidP="00A73C40">
      <w:pPr>
        <w:rPr>
          <w:rFonts w:asciiTheme="majorHAnsi" w:hAnsiTheme="majorHAnsi" w:cstheme="majorHAnsi"/>
          <w:color w:val="000000" w:themeColor="text1"/>
        </w:rPr>
      </w:pPr>
    </w:p>
    <w:p w14:paraId="68A5DE19"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Relevance analysis </w:t>
      </w:r>
      <w:r w:rsidRPr="00A2423F">
        <w:rPr>
          <w:rFonts w:asciiTheme="majorHAnsi" w:hAnsiTheme="majorHAnsi" w:cstheme="majorHAnsi"/>
          <w:color w:val="000000" w:themeColor="text1"/>
        </w:rPr>
        <w:t>is an important part of each analysis step, Recognition of the most important variables aid in reducing redundant data and also reduces the levels of the uncertainty model. There are two key features that relevance analysis best implements.</w:t>
      </w:r>
    </w:p>
    <w:p w14:paraId="6089E53A" w14:textId="77777777" w:rsidR="00A5763E" w:rsidRPr="00A2423F" w:rsidRDefault="00A5763E" w:rsidP="00A73C40">
      <w:pPr>
        <w:rPr>
          <w:rFonts w:asciiTheme="majorHAnsi" w:hAnsiTheme="majorHAnsi" w:cstheme="majorHAnsi"/>
          <w:color w:val="000000" w:themeColor="text1"/>
        </w:rPr>
      </w:pPr>
    </w:p>
    <w:p w14:paraId="3E466236" w14:textId="77777777" w:rsidR="00B4638C" w:rsidRPr="00A2423F" w:rsidRDefault="00B4638C" w:rsidP="00A73C40">
      <w:pPr>
        <w:pStyle w:val="ListParagraph"/>
        <w:numPr>
          <w:ilvl w:val="0"/>
          <w:numId w:val="1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cognition of the most important variables</w:t>
      </w:r>
    </w:p>
    <w:p w14:paraId="2D32987F" w14:textId="77777777" w:rsidR="00B4638C" w:rsidRPr="00A2423F" w:rsidRDefault="00B4638C" w:rsidP="00A73C40">
      <w:pPr>
        <w:pStyle w:val="ListParagraph"/>
        <w:numPr>
          <w:ilvl w:val="0"/>
          <w:numId w:val="1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o understand the relation and logic:</w:t>
      </w:r>
    </w:p>
    <w:p w14:paraId="091102AD" w14:textId="77777777" w:rsidR="00B4638C" w:rsidRPr="00A2423F" w:rsidRDefault="00B4638C" w:rsidP="00A73C40">
      <w:pPr>
        <w:pStyle w:val="ListParagraph"/>
        <w:numPr>
          <w:ilvl w:val="1"/>
          <w:numId w:val="1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edictor to the target data</w:t>
      </w:r>
    </w:p>
    <w:p w14:paraId="6CA065B6" w14:textId="77777777" w:rsidR="00B4638C" w:rsidRPr="00A2423F" w:rsidRDefault="00B4638C" w:rsidP="00A73C40">
      <w:pPr>
        <w:pStyle w:val="ListParagraph"/>
        <w:numPr>
          <w:ilvl w:val="1"/>
          <w:numId w:val="1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edictor to the target data from the target data’s perspective.</w:t>
      </w:r>
    </w:p>
    <w:p w14:paraId="606AE02A" w14:textId="40F53BF8"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refore this aids to remove irrelevant data and in this projects case this could be images with heavy noise or not of the classification.</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YtF4XeJi","properties":{"formattedCitation":"(18)","plainCitation":"(18)"},"citationItems":[{"id":5,"uris":["http://zotero.org/users/local/BSV1JSya/items/XR56KH9W"],"uri":["http://zotero.org/users/local/BSV1JSya/items/XR56KH9W"],"itemData":{"id":5,"type":"book","title":"Data Mining: Practical Machine Learning Tools and Techniques","publisher":"Morgan Kaufmann","number-of-pages":"655","source":"Google Books","abstract":"Data Mining: Practical Machine Learning Tools and Techniques, Fourth Edition, offers a thorough grounding in machine learning concepts, along with practical advice on applying these tools and techniques in real-world data mining situations. This highly anticipated fourth edition of the most acclaimed work on data mining and machine learning teaches readers everything they need to know to get going, from preparing inputs, interpreting outputs, evaluating results, to the algorithmic methods at the heart of successful data mining approaches. Extensive updates reflect the technical changes and modernizations that have taken place in the field since the last edition, including substantial new chapters on probabilistic methods and on deep learning. Accompanying the book is a new version of the popular WEKA machine learning software from the University of Waikato. Authors Witten, Frank, Hall, and Pal include today's techniques coupled with the methods at the leading edge of contemporary research. Please visit the book companion website at http://www.cs.waikato.ac.nz/ml/weka/book.html It contains Powerpoint slides for Chapters 1-12. This is a very comprehensive teaching resource, with many PPT slides covering each chapter of the bookOnline Appendix on the Weka workbench; again a very comprehensive learning aid for the open source software that goes with the bookTable of contents, highlighting the many new sections in the 4th edition, along with reviews of the 1st edition, errata, etc.Provides a thorough grounding in machine learning concepts, as well as practical advice on applying the tools and techniques to data mining projectsPresents concrete tips and techniques for performance improvement that work by transforming the input or output in machine learning methodsIncludes a downloadable WEKA software toolkit, a comprehensive collection of machine learning algorithms for data mining tasks-in an easy-to-use interactive interfaceIncludes open-access online courses that introduce practical applications of the material in the book","ISBN":"978-0-12-804357-8","shortTitle":"Data Mining","language":"en","author":[{"family":"Witten","given":"Ian H."},{"family":"Frank","given":"Eibe"},{"family":"Hall","given":"Mark A."},{"family":"Pal","given":"Christopher J."}],"issued":{"date-parts":[["2016",10,1]]}}}],"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8)</w:t>
      </w:r>
      <w:r w:rsidR="009F2944" w:rsidRPr="00A2423F">
        <w:rPr>
          <w:rFonts w:asciiTheme="majorHAnsi" w:hAnsiTheme="majorHAnsi" w:cstheme="majorHAnsi"/>
          <w:color w:val="000000" w:themeColor="text1"/>
        </w:rPr>
        <w:fldChar w:fldCharType="end"/>
      </w:r>
      <w:r w:rsidR="009F2944" w:rsidRPr="00A2423F">
        <w:rPr>
          <w:rFonts w:asciiTheme="majorHAnsi" w:hAnsiTheme="majorHAnsi" w:cstheme="majorHAnsi"/>
          <w:color w:val="000000" w:themeColor="text1"/>
        </w:rPr>
        <w:t xml:space="preserve"> </w:t>
      </w:r>
      <w:r w:rsidR="009F294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oazd0paW","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9F294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9F2944" w:rsidRPr="00A2423F">
        <w:rPr>
          <w:rFonts w:asciiTheme="majorHAnsi" w:hAnsiTheme="majorHAnsi" w:cstheme="majorHAnsi"/>
          <w:color w:val="000000" w:themeColor="text1"/>
        </w:rPr>
        <w:fldChar w:fldCharType="end"/>
      </w:r>
    </w:p>
    <w:p w14:paraId="252BD95C" w14:textId="77777777" w:rsidR="00A5763E" w:rsidRPr="00A2423F" w:rsidRDefault="00A5763E" w:rsidP="00A73C40">
      <w:pPr>
        <w:rPr>
          <w:rFonts w:asciiTheme="majorHAnsi" w:hAnsiTheme="majorHAnsi" w:cstheme="majorHAnsi"/>
          <w:color w:val="000000" w:themeColor="text1"/>
        </w:rPr>
      </w:pPr>
    </w:p>
    <w:p w14:paraId="7F269E92" w14:textId="014C832E"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Regression Analysis </w:t>
      </w:r>
      <w:r w:rsidRPr="00A2423F">
        <w:rPr>
          <w:rFonts w:asciiTheme="majorHAnsi" w:hAnsiTheme="majorHAnsi" w:cstheme="majorHAnsi"/>
          <w:color w:val="000000" w:themeColor="text1"/>
        </w:rPr>
        <w:t>is a set of statistical processes for calculating the relationship among variables, or often the calculation of a standard linear or non-linear line in order to aid in the relationship between data. The two main variables that are examined are the Dependant variable and then one or many independent variables. More specifically regression analysis helps to show how a dependent variable changes when an independent variable changes while other remain the same.</w:t>
      </w:r>
      <w:r w:rsidR="002F582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N0m7O62y","properties":{"formattedCitation":"(19)","plainCitation":"(19)"},"citationItems":[{"id":59,"uris":["http://zotero.org/users/local/BSV1JSya/items/BFN5R5QI"],"uri":["http://zotero.org/users/local/BSV1JSya/items/BFN5R5QI"],"itemData":{"id":59,"type":"book","title":"Calculus","publisher":"Cengage Learning","publisher-place":"McMaster University","edition":"8th","event-place":"McMaster University","ISBN":"1-285-74062-9","author":[{"family":"Stewart","given":"James"}],"issued":{"date-parts":[["2016"]]}}}],"schema":"https://github.com/citation-style-language/schema/raw/master/csl-citation.json"} </w:instrText>
      </w:r>
      <w:r w:rsidR="002F582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9)</w:t>
      </w:r>
      <w:r w:rsidR="002F5829" w:rsidRPr="00A2423F">
        <w:rPr>
          <w:rFonts w:asciiTheme="majorHAnsi" w:hAnsiTheme="majorHAnsi" w:cstheme="majorHAnsi"/>
          <w:color w:val="000000" w:themeColor="text1"/>
        </w:rPr>
        <w:fldChar w:fldCharType="end"/>
      </w:r>
      <w:r w:rsidR="002F5829" w:rsidRPr="00A2423F">
        <w:rPr>
          <w:rFonts w:asciiTheme="majorHAnsi" w:hAnsiTheme="majorHAnsi" w:cstheme="majorHAnsi"/>
          <w:color w:val="000000" w:themeColor="text1"/>
        </w:rPr>
        <w:t xml:space="preserve"> </w:t>
      </w:r>
      <w:r w:rsidR="002F582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kH299iKd","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2F582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2F5829" w:rsidRPr="00A2423F">
        <w:rPr>
          <w:rFonts w:asciiTheme="majorHAnsi" w:hAnsiTheme="majorHAnsi" w:cstheme="majorHAnsi"/>
          <w:color w:val="000000" w:themeColor="text1"/>
        </w:rPr>
        <w:fldChar w:fldCharType="end"/>
      </w:r>
    </w:p>
    <w:p w14:paraId="1E3E6F7F" w14:textId="77777777" w:rsidR="00A5763E" w:rsidRPr="00A2423F" w:rsidRDefault="00A5763E" w:rsidP="00A73C40">
      <w:pPr>
        <w:rPr>
          <w:rFonts w:asciiTheme="majorHAnsi" w:hAnsiTheme="majorHAnsi" w:cstheme="majorHAnsi"/>
          <w:color w:val="000000" w:themeColor="text1"/>
        </w:rPr>
      </w:pPr>
    </w:p>
    <w:p w14:paraId="5C482324" w14:textId="5AB4B64F" w:rsidR="00A5763E"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Regression analysis is widely used for prediction and forecasting where it is often used in machine learning however the rule of correlation and causation must be adhered to. This is when two variables are found to be correlated as they it is assumed that one must cause the other. This rule is untrue as variables may correlate but may not be a causation relationship. </w:t>
      </w:r>
      <w:r w:rsidR="002F582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pJNwePjO","properties":{"formattedCitation":"(20)","plainCitation":"(20)"},"citationItems":[{"id":60,"uris":["http://zotero.org/users/local/BSV1JSya/items/YLDKYS3T"],"uri":["http://zotero.org/users/local/BSV1JSya/items/YLDKYS3T"],"itemData":{"id":60,"type":"book","title":"Correlations Genuine and Spurious in Pearson and Yule","volume":"4","number-of-pages":"364-367","URL":"https://web.archive.org/web/20060219042545/http://www.economics.soton.ac.uk/staff/aldrich/spurious.pdf","author":[{"family":"Aldrich","given":"John"}],"issued":{"date-parts":[["1995"]]},"accessed":{"date-parts":[["2017",11,16]]}}}],"schema":"https://github.com/citation-style-language/schema/raw/master/csl-citation.json"} </w:instrText>
      </w:r>
      <w:r w:rsidR="002F582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0)</w:t>
      </w:r>
      <w:r w:rsidR="002F5829" w:rsidRPr="00A2423F">
        <w:rPr>
          <w:rFonts w:asciiTheme="majorHAnsi" w:hAnsiTheme="majorHAnsi" w:cstheme="majorHAnsi"/>
          <w:color w:val="000000" w:themeColor="text1"/>
        </w:rPr>
        <w:fldChar w:fldCharType="end"/>
      </w:r>
    </w:p>
    <w:p w14:paraId="5E150439" w14:textId="77777777" w:rsidR="00A5763E" w:rsidRPr="00A2423F" w:rsidRDefault="00A5763E" w:rsidP="00A73C40">
      <w:pPr>
        <w:rPr>
          <w:rFonts w:asciiTheme="majorHAnsi" w:hAnsiTheme="majorHAnsi" w:cstheme="majorHAnsi"/>
          <w:color w:val="000000" w:themeColor="text1"/>
        </w:rPr>
      </w:pPr>
    </w:p>
    <w:p w14:paraId="079E35C9" w14:textId="7CB2452F"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For example:</w:t>
      </w:r>
    </w:p>
    <w:p w14:paraId="5B82257A" w14:textId="77777777" w:rsidR="00B4638C" w:rsidRPr="00A2423F" w:rsidRDefault="00B4638C" w:rsidP="00A73C40">
      <w:pPr>
        <w:rPr>
          <w:rFonts w:asciiTheme="majorHAnsi" w:hAnsiTheme="majorHAnsi" w:cstheme="majorHAnsi"/>
          <w:i/>
          <w:color w:val="000000" w:themeColor="text1"/>
        </w:rPr>
      </w:pPr>
      <w:r w:rsidRPr="00A2423F">
        <w:rPr>
          <w:rFonts w:asciiTheme="majorHAnsi" w:hAnsiTheme="majorHAnsi" w:cstheme="majorHAnsi"/>
          <w:i/>
          <w:color w:val="000000" w:themeColor="text1"/>
        </w:rPr>
        <w:t>If the rate of people who have been in an accident correlates with people who are now in a wheelchair.</w:t>
      </w:r>
    </w:p>
    <w:p w14:paraId="0A020E7C" w14:textId="77777777" w:rsidR="00C747ED" w:rsidRPr="00A2423F" w:rsidRDefault="00C747ED" w:rsidP="00A73C40">
      <w:pPr>
        <w:rPr>
          <w:rFonts w:asciiTheme="majorHAnsi" w:hAnsiTheme="majorHAnsi" w:cstheme="majorHAnsi"/>
          <w:i/>
          <w:color w:val="000000" w:themeColor="text1"/>
        </w:rPr>
      </w:pPr>
    </w:p>
    <w:p w14:paraId="0BF26C2A" w14:textId="77777777" w:rsidR="00C747ED" w:rsidRPr="00A2423F" w:rsidRDefault="00C747ED" w:rsidP="00A73C40">
      <w:pPr>
        <w:rPr>
          <w:rFonts w:asciiTheme="majorHAnsi" w:hAnsiTheme="majorHAnsi" w:cstheme="majorHAnsi"/>
          <w:i/>
          <w:color w:val="000000" w:themeColor="text1"/>
        </w:rPr>
      </w:pPr>
    </w:p>
    <w:p w14:paraId="6E2C34D0" w14:textId="77777777" w:rsidR="00C747ED" w:rsidRPr="00A2423F" w:rsidRDefault="00C747ED" w:rsidP="00A73C40">
      <w:pPr>
        <w:rPr>
          <w:rFonts w:asciiTheme="majorHAnsi" w:hAnsiTheme="majorHAnsi" w:cstheme="majorHAnsi"/>
          <w:i/>
          <w:color w:val="000000" w:themeColor="text1"/>
        </w:rPr>
      </w:pPr>
    </w:p>
    <w:p w14:paraId="30F2FA30" w14:textId="77777777" w:rsidR="00C747ED" w:rsidRPr="00A2423F" w:rsidRDefault="00C747ED" w:rsidP="00A73C40">
      <w:pPr>
        <w:rPr>
          <w:rFonts w:asciiTheme="majorHAnsi" w:hAnsiTheme="majorHAnsi" w:cstheme="majorHAnsi"/>
          <w:i/>
          <w:color w:val="000000" w:themeColor="text1"/>
        </w:rPr>
      </w:pPr>
    </w:p>
    <w:p w14:paraId="674FEB20" w14:textId="77777777" w:rsidR="00A5763E" w:rsidRPr="00A2423F" w:rsidRDefault="00A5763E" w:rsidP="00A73C40">
      <w:pPr>
        <w:rPr>
          <w:rFonts w:asciiTheme="majorHAnsi" w:hAnsiTheme="majorHAnsi" w:cstheme="majorHAnsi"/>
          <w:i/>
          <w:color w:val="000000" w:themeColor="text1"/>
        </w:rPr>
      </w:pPr>
    </w:p>
    <w:p w14:paraId="2AE4A1C6"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One could derive that using a wheelchair is dangerous as it is incorrectly compared. There are many types of regression models that can be implemented but just for an example sake below are three that are commonly used.</w:t>
      </w:r>
    </w:p>
    <w:p w14:paraId="7474C931" w14:textId="77777777" w:rsidR="00C747ED" w:rsidRPr="00A2423F" w:rsidRDefault="00C747ED" w:rsidP="00A73C40">
      <w:pPr>
        <w:rPr>
          <w:rFonts w:asciiTheme="majorHAnsi" w:hAnsiTheme="majorHAnsi" w:cstheme="majorHAnsi"/>
          <w:color w:val="000000" w:themeColor="text1"/>
        </w:rPr>
      </w:pPr>
    </w:p>
    <w:p w14:paraId="201EE45A" w14:textId="74C721AC"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 xml:space="preserve">Linear Regression </w:t>
      </w:r>
      <w:r w:rsidRPr="00A2423F">
        <w:rPr>
          <w:rFonts w:asciiTheme="majorHAnsi" w:hAnsiTheme="majorHAnsi" w:cstheme="majorHAnsi"/>
          <w:color w:val="000000" w:themeColor="text1"/>
        </w:rPr>
        <w:t>attempts to model a relationship between two types of data on a scale. The first type of data is a dependant variable and the second is the independent variable. These two variables are combined to find a single case. The objective in Linear Regression is to find the regression line that most suitably fits the data currently available. This means trying to find a line with the minimum amount of errors.</w:t>
      </w:r>
      <w:r w:rsidR="000379FE"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xrJkV77t","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0379FE"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0379FE" w:rsidRPr="00A2423F">
        <w:rPr>
          <w:rFonts w:asciiTheme="majorHAnsi" w:hAnsiTheme="majorHAnsi" w:cstheme="majorHAnsi"/>
          <w:color w:val="000000" w:themeColor="text1"/>
        </w:rPr>
        <w:fldChar w:fldCharType="end"/>
      </w:r>
      <w:r w:rsidR="000379FE" w:rsidRPr="00A2423F">
        <w:rPr>
          <w:rFonts w:asciiTheme="majorHAnsi" w:hAnsiTheme="majorHAnsi" w:cstheme="majorHAnsi"/>
          <w:color w:val="000000" w:themeColor="text1"/>
        </w:rPr>
        <w:t xml:space="preserve"> </w:t>
      </w:r>
      <w:r w:rsidR="000379FE"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Ndmfhr2l","properties":{"formattedCitation":"(12)","plainCitation":"(12)"},"citationItems":[{"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schema":"https://github.com/citation-style-language/schema/raw/master/csl-citation.json"} </w:instrText>
      </w:r>
      <w:r w:rsidR="000379FE"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2)</w:t>
      </w:r>
      <w:r w:rsidR="000379FE" w:rsidRPr="00A2423F">
        <w:rPr>
          <w:rFonts w:asciiTheme="majorHAnsi" w:hAnsiTheme="majorHAnsi" w:cstheme="majorHAnsi"/>
          <w:color w:val="000000" w:themeColor="text1"/>
        </w:rPr>
        <w:fldChar w:fldCharType="end"/>
      </w:r>
      <w:r w:rsidR="00B216FE" w:rsidRPr="00A2423F">
        <w:rPr>
          <w:rFonts w:asciiTheme="majorHAnsi" w:hAnsiTheme="majorHAnsi" w:cstheme="majorHAnsi"/>
          <w:color w:val="000000" w:themeColor="text1"/>
        </w:rPr>
        <w:t xml:space="preserve"> </w:t>
      </w:r>
      <w:r w:rsidR="00B216FE"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EMUvfxPc","properties":{"formattedCitation":"(21)","plainCitation":"(21)"},"citationItems":[{"id":66,"uris":["http://zotero.org/users/local/BSV1JSya/items/MI5Z4DW8"],"uri":["http://zotero.org/users/local/BSV1JSya/items/MI5Z4DW8"],"itemData":{"id":66,"type":"webpage","title":"Unsupervised Feature Learning and Deep Learning Tutorial","URL":"http://ufldl.stanford.edu/tutorial/supervised/SoftmaxRegression/","accessed":{"date-parts":[["2017",11,16]]}}}],"schema":"https://github.com/citation-style-language/schema/raw/master/csl-citation.json"} </w:instrText>
      </w:r>
      <w:r w:rsidR="00B216FE"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1)</w:t>
      </w:r>
      <w:r w:rsidR="00B216FE" w:rsidRPr="00A2423F">
        <w:rPr>
          <w:rFonts w:asciiTheme="majorHAnsi" w:hAnsiTheme="majorHAnsi" w:cstheme="majorHAnsi"/>
          <w:color w:val="000000" w:themeColor="text1"/>
        </w:rPr>
        <w:fldChar w:fldCharType="end"/>
      </w:r>
    </w:p>
    <w:p w14:paraId="1C5DE993" w14:textId="77777777" w:rsidR="000A18F0" w:rsidRPr="00A2423F" w:rsidRDefault="000A18F0" w:rsidP="00A73C40">
      <w:pPr>
        <w:rPr>
          <w:rFonts w:asciiTheme="majorHAnsi" w:hAnsiTheme="majorHAnsi" w:cstheme="majorHAnsi"/>
          <w:color w:val="000000" w:themeColor="text1"/>
        </w:rPr>
      </w:pPr>
    </w:p>
    <w:p w14:paraId="5C2B05BE"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Linear Regression can be done by the following formula: Y = a + Bx</w:t>
      </w:r>
    </w:p>
    <w:p w14:paraId="79883AF0"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Y is equal to the dependant variable and x is equal to the independent variable.</w:t>
      </w:r>
    </w:p>
    <w:p w14:paraId="63A48DBF" w14:textId="7FC63888" w:rsidR="000379FE" w:rsidRPr="00A2423F" w:rsidRDefault="000379F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ZRUS4PS","properties":{"formattedCitation":"(22)","plainCitation":"(22)"},"citationItems":[{"id":64,"uris":["http://zotero.org/users/local/BSV1JSya/items/R5MEWVXJ"],"uri":["http://zotero.org/users/local/BSV1JSya/items/R5MEWVXJ"],"itemData":{"id":64,"type":"article","title":"Linear Regression","publisher":"Yale University","abstract":"Linear regression attempts to model the relationship between two variables by fitting a linear equation to observed data. One variable is considered to be an explanatory variable, and the other is considered to be a dependent variable. For example, a modeler might want to relate the weights of individuals to their heights using a linear regression model.","URL":"http://www.stat.yale.edu/Courses/1997-98/101/linreg.htm","language":"English","author":[{"family":"Chang","given":"Joseph"}],"issued":{"date-parts":[["1997"]]},"accessed":{"date-parts":[["2017",11,1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2)</w:t>
      </w:r>
      <w:r w:rsidRPr="00A2423F">
        <w:rPr>
          <w:rFonts w:asciiTheme="majorHAnsi" w:hAnsiTheme="majorHAnsi" w:cstheme="majorHAnsi"/>
          <w:color w:val="000000" w:themeColor="text1"/>
        </w:rPr>
        <w:fldChar w:fldCharType="end"/>
      </w:r>
    </w:p>
    <w:p w14:paraId="2C3A7626" w14:textId="77777777" w:rsidR="000A18F0" w:rsidRPr="00A2423F" w:rsidRDefault="000A18F0" w:rsidP="00A73C40">
      <w:pPr>
        <w:rPr>
          <w:rFonts w:asciiTheme="majorHAnsi" w:hAnsiTheme="majorHAnsi" w:cstheme="majorHAnsi"/>
          <w:color w:val="000000" w:themeColor="text1"/>
        </w:rPr>
      </w:pPr>
    </w:p>
    <w:p w14:paraId="7148BBBF" w14:textId="77777777" w:rsidR="00917338"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153A910C" wp14:editId="582105FF">
            <wp:extent cx="2194560" cy="914400"/>
            <wp:effectExtent l="0" t="0" r="0" b="0"/>
            <wp:docPr id="20" name="Picture 20" descr="RegressionLine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egressionLinear"/>
                    <pic:cNvPicPr>
                      <a:picLocks noChangeAspect="1" noChangeArrowheads="1"/>
                    </pic:cNvPicPr>
                  </pic:nvPicPr>
                  <pic:blipFill>
                    <a:blip r:embed="rId19">
                      <a:extLst>
                        <a:ext uri="{28A0092B-C50C-407E-A947-70E740481C1C}">
                          <a14:useLocalDpi xmlns:a14="http://schemas.microsoft.com/office/drawing/2010/main" val="0"/>
                        </a:ext>
                      </a:extLst>
                    </a:blip>
                    <a:srcRect t="6541" r="9126"/>
                    <a:stretch>
                      <a:fillRect/>
                    </a:stretch>
                  </pic:blipFill>
                  <pic:spPr bwMode="auto">
                    <a:xfrm>
                      <a:off x="0" y="0"/>
                      <a:ext cx="2194560" cy="914400"/>
                    </a:xfrm>
                    <a:prstGeom prst="rect">
                      <a:avLst/>
                    </a:prstGeom>
                    <a:noFill/>
                    <a:ln>
                      <a:noFill/>
                    </a:ln>
                  </pic:spPr>
                </pic:pic>
              </a:graphicData>
            </a:graphic>
          </wp:inline>
        </w:drawing>
      </w:r>
    </w:p>
    <w:p w14:paraId="03CD44DF" w14:textId="35E03017" w:rsidR="00B4638C" w:rsidRPr="00A2423F" w:rsidRDefault="00917338" w:rsidP="00A73C40">
      <w:pPr>
        <w:pStyle w:val="Caption"/>
        <w:ind w:left="2160" w:firstLine="720"/>
        <w:rPr>
          <w:rFonts w:asciiTheme="majorHAnsi" w:hAnsiTheme="majorHAnsi" w:cstheme="majorHAnsi"/>
          <w:color w:val="000000" w:themeColor="text1"/>
        </w:rPr>
      </w:pPr>
      <w:bookmarkStart w:id="16" w:name="_Toc499471491"/>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6</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Linear Regression Formula</w:t>
      </w:r>
      <w:bookmarkEnd w:id="16"/>
    </w:p>
    <w:p w14:paraId="59D35B2E" w14:textId="77777777" w:rsidR="000A18F0" w:rsidRPr="00A2423F" w:rsidRDefault="000A18F0" w:rsidP="00A73C40">
      <w:pPr>
        <w:rPr>
          <w:rFonts w:asciiTheme="majorHAnsi" w:hAnsiTheme="majorHAnsi" w:cstheme="majorHAnsi"/>
          <w:color w:val="000000" w:themeColor="text1"/>
        </w:rPr>
      </w:pPr>
    </w:p>
    <w:p w14:paraId="74D7D52F"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Equation 2 shows the required formula to complete a linear regression calculation where both the x and y, their power 2 and their multiplication are needed in order to successfully carry it out.</w:t>
      </w:r>
    </w:p>
    <w:p w14:paraId="3F576120" w14:textId="77777777" w:rsidR="00C747ED" w:rsidRPr="00A2423F" w:rsidRDefault="00C747ED" w:rsidP="00A73C40">
      <w:pPr>
        <w:rPr>
          <w:rFonts w:asciiTheme="majorHAnsi" w:hAnsiTheme="majorHAnsi" w:cstheme="majorHAnsi"/>
          <w:color w:val="000000" w:themeColor="text1"/>
        </w:rPr>
      </w:pPr>
    </w:p>
    <w:p w14:paraId="171A526E"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will give you both an ‘a’ and a ‘b’ so that you may map these numbers to the graph in order to plot out the appropriate model.</w:t>
      </w:r>
    </w:p>
    <w:p w14:paraId="67D8FE3B" w14:textId="77777777" w:rsidR="00B4638C" w:rsidRPr="00A2423F" w:rsidRDefault="00B4638C" w:rsidP="00A73C40">
      <w:pPr>
        <w:rPr>
          <w:rFonts w:asciiTheme="majorHAnsi" w:hAnsiTheme="majorHAnsi" w:cstheme="majorHAnsi"/>
          <w:color w:val="000000" w:themeColor="text1"/>
        </w:rPr>
      </w:pPr>
    </w:p>
    <w:p w14:paraId="5ED67177" w14:textId="77777777" w:rsidR="00917338"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478E5B0B" wp14:editId="3B479282">
            <wp:extent cx="5731510" cy="2492674"/>
            <wp:effectExtent l="0" t="0" r="2540" b="3175"/>
            <wp:docPr id="9" name="Picture 9" descr="C:\Users\Wijntjes\Desktop\ff\Final Year College\FYP\Documents\Images\Regression\LinearRegression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jntjes\Desktop\ff\Final Year College\FYP\Documents\Images\Regression\LinearRegressionTab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492674"/>
                    </a:xfrm>
                    <a:prstGeom prst="rect">
                      <a:avLst/>
                    </a:prstGeom>
                    <a:noFill/>
                    <a:ln>
                      <a:noFill/>
                    </a:ln>
                  </pic:spPr>
                </pic:pic>
              </a:graphicData>
            </a:graphic>
          </wp:inline>
        </w:drawing>
      </w:r>
    </w:p>
    <w:p w14:paraId="0A9E0716" w14:textId="7DAE0669" w:rsidR="00B4638C" w:rsidRPr="00A2423F" w:rsidRDefault="00917338" w:rsidP="00A73C40">
      <w:pPr>
        <w:pStyle w:val="Caption"/>
        <w:rPr>
          <w:rFonts w:asciiTheme="majorHAnsi" w:hAnsiTheme="majorHAnsi" w:cstheme="majorHAnsi"/>
          <w:color w:val="000000" w:themeColor="text1"/>
        </w:rPr>
      </w:pPr>
      <w:bookmarkStart w:id="17" w:name="_Toc499471492"/>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7</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Linear Regression Example</w:t>
      </w:r>
      <w:bookmarkEnd w:id="17"/>
    </w:p>
    <w:p w14:paraId="0AADA7C5" w14:textId="3E623202" w:rsidR="00B4638C" w:rsidRPr="00A2423F" w:rsidRDefault="00B4638C" w:rsidP="00A73C40">
      <w:pPr>
        <w:pStyle w:val="Caption"/>
        <w:rPr>
          <w:rFonts w:asciiTheme="majorHAnsi" w:hAnsiTheme="majorHAnsi" w:cstheme="majorHAnsi"/>
          <w:color w:val="000000" w:themeColor="text1"/>
        </w:rPr>
      </w:pPr>
    </w:p>
    <w:p w14:paraId="4309DAC0"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In Figure 8 I have done the calculation of a simple Linear Regression Model. The theory is that with this model an individual could predict some data. A younger car age is usually equal to a higher efficiency rating.</w:t>
      </w:r>
    </w:p>
    <w:p w14:paraId="3197E4DB" w14:textId="77777777" w:rsidR="00A60850" w:rsidRPr="00A2423F" w:rsidRDefault="00A60850" w:rsidP="00A73C40">
      <w:pPr>
        <w:rPr>
          <w:rFonts w:asciiTheme="majorHAnsi" w:hAnsiTheme="majorHAnsi" w:cstheme="majorHAnsi"/>
          <w:color w:val="000000" w:themeColor="text1"/>
        </w:rPr>
      </w:pPr>
    </w:p>
    <w:p w14:paraId="07E66B52" w14:textId="57FFB840"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When doing any kind of regression by hand I would suggest using Excel to work it out in the way I have done so that you can truly understand the underlying calculations.</w:t>
      </w:r>
    </w:p>
    <w:p w14:paraId="084C505C" w14:textId="77777777" w:rsidR="00867855" w:rsidRPr="00A2423F" w:rsidRDefault="00867855" w:rsidP="00A73C40">
      <w:pPr>
        <w:rPr>
          <w:rFonts w:asciiTheme="majorHAnsi" w:hAnsiTheme="majorHAnsi" w:cstheme="majorHAnsi"/>
          <w:color w:val="000000" w:themeColor="text1"/>
        </w:rPr>
      </w:pPr>
    </w:p>
    <w:p w14:paraId="2DAFEB40" w14:textId="2D94D705" w:rsidR="00B4638C" w:rsidRPr="00A2423F" w:rsidRDefault="00867855" w:rsidP="00A73C40">
      <w:pPr>
        <w:rPr>
          <w:rFonts w:asciiTheme="majorHAnsi" w:hAnsiTheme="majorHAnsi" w:cstheme="majorHAnsi"/>
          <w:noProof/>
          <w:color w:val="000000" w:themeColor="text1"/>
        </w:rPr>
      </w:pPr>
      <w:r w:rsidRPr="00A2423F">
        <w:rPr>
          <w:rFonts w:asciiTheme="majorHAnsi" w:hAnsiTheme="majorHAnsi" w:cstheme="majorHAnsi"/>
          <w:color w:val="000000" w:themeColor="text1"/>
        </w:rPr>
        <w:t xml:space="preserve">In figure </w:t>
      </w:r>
      <w:r w:rsidR="00C274B2" w:rsidRPr="00A2423F">
        <w:rPr>
          <w:rFonts w:asciiTheme="majorHAnsi" w:hAnsiTheme="majorHAnsi" w:cstheme="majorHAnsi"/>
          <w:color w:val="000000" w:themeColor="text1"/>
        </w:rPr>
        <w:t>8.</w:t>
      </w:r>
      <w:r w:rsidR="00B4638C" w:rsidRPr="00A2423F">
        <w:rPr>
          <w:rFonts w:asciiTheme="majorHAnsi" w:hAnsiTheme="majorHAnsi" w:cstheme="majorHAnsi"/>
          <w:color w:val="000000" w:themeColor="text1"/>
        </w:rPr>
        <w:t xml:space="preserve"> I have taken the output of the equation and mapped it into a graph to show the linear model in correlation with the original data fed in.</w:t>
      </w:r>
      <w:r w:rsidR="00B4638C" w:rsidRPr="00A2423F">
        <w:rPr>
          <w:rFonts w:asciiTheme="majorHAnsi" w:hAnsiTheme="majorHAnsi" w:cstheme="majorHAnsi"/>
          <w:noProof/>
          <w:color w:val="000000" w:themeColor="text1"/>
        </w:rPr>
        <w:t xml:space="preserve"> </w:t>
      </w:r>
    </w:p>
    <w:p w14:paraId="50E0D482" w14:textId="77777777" w:rsidR="00B4638C" w:rsidRPr="00A2423F" w:rsidRDefault="00B4638C" w:rsidP="00A73C40">
      <w:pPr>
        <w:rPr>
          <w:rFonts w:asciiTheme="majorHAnsi" w:hAnsiTheme="majorHAnsi" w:cstheme="majorHAnsi"/>
          <w:noProof/>
          <w:color w:val="000000" w:themeColor="text1"/>
        </w:rPr>
      </w:pPr>
    </w:p>
    <w:p w14:paraId="7E2E6451" w14:textId="77777777" w:rsidR="00917338" w:rsidRPr="00A2423F" w:rsidRDefault="00B4638C" w:rsidP="00A73C40">
      <w:pPr>
        <w:keepNext/>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43CC6A15" wp14:editId="140E6DD7">
            <wp:extent cx="4991100" cy="29337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AEC003" w14:textId="09C65512" w:rsidR="00B4638C" w:rsidRPr="00A2423F" w:rsidRDefault="00917338" w:rsidP="00B57317">
      <w:pPr>
        <w:pStyle w:val="Caption"/>
        <w:jc w:val="center"/>
        <w:rPr>
          <w:rFonts w:asciiTheme="majorHAnsi" w:hAnsiTheme="majorHAnsi" w:cstheme="majorHAnsi"/>
          <w:color w:val="000000" w:themeColor="text1"/>
        </w:rPr>
      </w:pPr>
      <w:bookmarkStart w:id="18" w:name="_Toc499471493"/>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8</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Linear Regression Chart</w:t>
      </w:r>
      <w:bookmarkEnd w:id="18"/>
    </w:p>
    <w:p w14:paraId="59091552" w14:textId="77777777" w:rsidR="00B4638C" w:rsidRPr="00A2423F" w:rsidRDefault="00B4638C" w:rsidP="00A73C40">
      <w:pPr>
        <w:rPr>
          <w:rFonts w:asciiTheme="majorHAnsi" w:hAnsiTheme="majorHAnsi" w:cstheme="majorHAnsi"/>
          <w:color w:val="000000" w:themeColor="text1"/>
        </w:rPr>
      </w:pPr>
    </w:p>
    <w:p w14:paraId="4C83C9A6"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While linear regression is quite easily implemented it does have a few negatives to its usage.</w:t>
      </w:r>
    </w:p>
    <w:p w14:paraId="59D67B86" w14:textId="77777777" w:rsidR="000A18F0" w:rsidRPr="00A2423F" w:rsidRDefault="000A18F0" w:rsidP="00A73C40">
      <w:pPr>
        <w:rPr>
          <w:rFonts w:asciiTheme="majorHAnsi" w:hAnsiTheme="majorHAnsi" w:cstheme="majorHAnsi"/>
          <w:color w:val="000000" w:themeColor="text1"/>
        </w:rPr>
      </w:pPr>
    </w:p>
    <w:p w14:paraId="76DBBD7E" w14:textId="77777777" w:rsidR="00B4638C" w:rsidRPr="00A2423F" w:rsidRDefault="00B4638C" w:rsidP="00A73C40">
      <w:pPr>
        <w:spacing w:after="160"/>
        <w:rPr>
          <w:rFonts w:asciiTheme="majorHAnsi" w:hAnsiTheme="majorHAnsi" w:cstheme="majorHAnsi"/>
          <w:color w:val="000000" w:themeColor="text1"/>
        </w:rPr>
      </w:pPr>
      <w:r w:rsidRPr="00A2423F">
        <w:rPr>
          <w:rFonts w:asciiTheme="majorHAnsi" w:hAnsiTheme="majorHAnsi" w:cstheme="majorHAnsi"/>
          <w:color w:val="000000" w:themeColor="text1"/>
        </w:rPr>
        <w:t>It assumes the relationship is linear and doesn’t adapt to varying data. However it is decent for seeing the statistical slope in the data’s relationship. This means its usage for Image Classification would not be the suitable as often the data derived from a set of images is greatly varying and would need a regression technique that would be able to adapt to such a style.</w:t>
      </w:r>
    </w:p>
    <w:p w14:paraId="670182F5" w14:textId="165E5380" w:rsidR="00B4638C" w:rsidRPr="00A2423F" w:rsidRDefault="00B4638C" w:rsidP="00A73C40">
      <w:pPr>
        <w:rPr>
          <w:rFonts w:asciiTheme="majorHAnsi" w:hAnsiTheme="majorHAnsi" w:cstheme="majorHAnsi"/>
          <w:color w:val="000000" w:themeColor="text1"/>
          <w:lang w:val="en"/>
        </w:rPr>
      </w:pPr>
      <w:r w:rsidRPr="00A2423F">
        <w:rPr>
          <w:rFonts w:asciiTheme="majorHAnsi" w:hAnsiTheme="majorHAnsi" w:cstheme="majorHAnsi"/>
          <w:color w:val="000000" w:themeColor="text1"/>
          <w:lang w:val="en"/>
        </w:rPr>
        <w:t xml:space="preserve">However there is a kind of regression called </w:t>
      </w:r>
      <w:r w:rsidRPr="00A2423F">
        <w:rPr>
          <w:rFonts w:asciiTheme="majorHAnsi" w:hAnsiTheme="majorHAnsi" w:cstheme="majorHAnsi"/>
          <w:b/>
          <w:color w:val="000000" w:themeColor="text1"/>
          <w:lang w:val="en"/>
        </w:rPr>
        <w:t>Softmax Regression</w:t>
      </w:r>
      <w:r w:rsidRPr="00A2423F">
        <w:rPr>
          <w:rFonts w:asciiTheme="majorHAnsi" w:hAnsiTheme="majorHAnsi" w:cstheme="majorHAnsi"/>
          <w:color w:val="000000" w:themeColor="text1"/>
          <w:lang w:val="en"/>
        </w:rPr>
        <w:t xml:space="preserve"> which is specifically useful in the area of image classification.</w:t>
      </w:r>
      <w:r w:rsidR="000379FE" w:rsidRPr="00A2423F">
        <w:rPr>
          <w:rFonts w:asciiTheme="majorHAnsi" w:hAnsiTheme="majorHAnsi" w:cstheme="majorHAnsi"/>
          <w:color w:val="000000" w:themeColor="text1"/>
          <w:lang w:val="en"/>
        </w:rPr>
        <w:fldChar w:fldCharType="begin"/>
      </w:r>
      <w:r w:rsidR="006C6778" w:rsidRPr="00A2423F">
        <w:rPr>
          <w:rFonts w:asciiTheme="majorHAnsi" w:hAnsiTheme="majorHAnsi" w:cstheme="majorHAnsi"/>
          <w:color w:val="000000" w:themeColor="text1"/>
          <w:lang w:val="en"/>
        </w:rPr>
        <w:instrText xml:space="preserve"> ADDIN ZOTERO_ITEM CSL_CITATION {"citationID":"nyuD2U1S","properties":{"formattedCitation":"(21)","plainCitation":"(21)"},"citationItems":[{"id":66,"uris":["http://zotero.org/users/local/BSV1JSya/items/MI5Z4DW8"],"uri":["http://zotero.org/users/local/BSV1JSya/items/MI5Z4DW8"],"itemData":{"id":66,"type":"webpage","title":"Unsupervised Feature Learning and Deep Learning Tutorial","URL":"http://ufldl.stanford.edu/tutorial/supervised/SoftmaxRegression/","accessed":{"date-parts":[["2017",11,16]]}}}],"schema":"https://github.com/citation-style-language/schema/raw/master/csl-citation.json"} </w:instrText>
      </w:r>
      <w:r w:rsidR="000379FE" w:rsidRPr="00A2423F">
        <w:rPr>
          <w:rFonts w:asciiTheme="majorHAnsi" w:hAnsiTheme="majorHAnsi" w:cstheme="majorHAnsi"/>
          <w:color w:val="000000" w:themeColor="text1"/>
          <w:lang w:val="en"/>
        </w:rPr>
        <w:fldChar w:fldCharType="separate"/>
      </w:r>
      <w:r w:rsidR="006C6778" w:rsidRPr="00A2423F">
        <w:rPr>
          <w:rFonts w:ascii="Calibri" w:hAnsi="Calibri" w:cs="Calibri"/>
          <w:color w:val="000000" w:themeColor="text1"/>
        </w:rPr>
        <w:t>(21)</w:t>
      </w:r>
      <w:r w:rsidR="000379FE" w:rsidRPr="00A2423F">
        <w:rPr>
          <w:rFonts w:asciiTheme="majorHAnsi" w:hAnsiTheme="majorHAnsi" w:cstheme="majorHAnsi"/>
          <w:color w:val="000000" w:themeColor="text1"/>
          <w:lang w:val="en"/>
        </w:rPr>
        <w:fldChar w:fldCharType="end"/>
      </w:r>
    </w:p>
    <w:p w14:paraId="24772E37" w14:textId="77777777" w:rsidR="000A18F0" w:rsidRPr="00A2423F" w:rsidRDefault="000A18F0" w:rsidP="00A73C40">
      <w:pPr>
        <w:rPr>
          <w:rFonts w:asciiTheme="majorHAnsi" w:hAnsiTheme="majorHAnsi" w:cstheme="majorHAnsi"/>
          <w:color w:val="000000" w:themeColor="text1"/>
          <w:lang w:val="en"/>
        </w:rPr>
      </w:pPr>
    </w:p>
    <w:p w14:paraId="4009D855" w14:textId="77777777" w:rsidR="00B4638C" w:rsidRPr="00A2423F" w:rsidRDefault="00B4638C" w:rsidP="00A73C40">
      <w:pPr>
        <w:rPr>
          <w:rFonts w:asciiTheme="majorHAnsi" w:hAnsiTheme="majorHAnsi" w:cstheme="majorHAnsi"/>
          <w:color w:val="000000" w:themeColor="text1"/>
          <w:lang w:val="en"/>
        </w:rPr>
      </w:pPr>
      <w:r w:rsidRPr="00A2423F">
        <w:rPr>
          <w:rFonts w:asciiTheme="majorHAnsi" w:hAnsiTheme="majorHAnsi" w:cstheme="majorHAnsi"/>
          <w:color w:val="000000" w:themeColor="text1"/>
          <w:lang w:val="en"/>
        </w:rPr>
        <w:t xml:space="preserve">Softmax regression is quite effective for image classification as it is a form of Logistic Regression however it has one benefit as unlike logistic regression it isn’t binary and therefore can take in many classes as input. </w:t>
      </w:r>
    </w:p>
    <w:p w14:paraId="1C059A53" w14:textId="77777777" w:rsidR="00917338" w:rsidRPr="00A2423F" w:rsidRDefault="00B4638C"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lastRenderedPageBreak/>
        <w:drawing>
          <wp:inline distT="0" distB="0" distL="0" distR="0" wp14:anchorId="02DB4783" wp14:editId="1EE7ABCB">
            <wp:extent cx="5760720" cy="2377440"/>
            <wp:effectExtent l="0" t="0" r="0" b="3810"/>
            <wp:docPr id="19" name="Picture 19" descr="soft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oftmax"/>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377440"/>
                    </a:xfrm>
                    <a:prstGeom prst="rect">
                      <a:avLst/>
                    </a:prstGeom>
                    <a:noFill/>
                    <a:ln>
                      <a:noFill/>
                    </a:ln>
                  </pic:spPr>
                </pic:pic>
              </a:graphicData>
            </a:graphic>
          </wp:inline>
        </w:drawing>
      </w:r>
    </w:p>
    <w:p w14:paraId="70F0BCC9" w14:textId="6C2E6A27" w:rsidR="00B4638C" w:rsidRPr="00A2423F" w:rsidRDefault="00917338" w:rsidP="00B57317">
      <w:pPr>
        <w:pStyle w:val="Caption"/>
        <w:jc w:val="center"/>
        <w:rPr>
          <w:rFonts w:asciiTheme="majorHAnsi" w:hAnsiTheme="majorHAnsi" w:cstheme="majorHAnsi"/>
          <w:color w:val="000000" w:themeColor="text1"/>
        </w:rPr>
      </w:pPr>
      <w:bookmarkStart w:id="19" w:name="_Toc499471494"/>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9</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Logistic Regression Flow</w:t>
      </w:r>
      <w:bookmarkEnd w:id="19"/>
    </w:p>
    <w:p w14:paraId="5E875651" w14:textId="5E2D87FD"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t takes a standard logistic regression classifier and then instead of the sigmoid function it uses the Softmax function. The sigmoid function is used for determining the curve.</w:t>
      </w:r>
      <w:r w:rsidR="00B216FE"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8W8LM8Kc","properties":{"formattedCitation":"(23)","plainCitation":"(23)"},"citationItems":[{"id":7,"uris":["http://zotero.org/users/local/BSV1JSya/items/NYP5856T"],"uri":["http://zotero.org/users/local/BSV1JSya/items/NYP5856T"],"itemData":{"id":7,"type":"book","title":"Python Machine Learning","publisher":"Packt Publishing","publisher-place":"Birmingham, Uk","event-place":"Birmingham, Uk","ISBN":"1-78355-513-0","author":[{"family":"Raschka","given":"Sebastian"}],"issued":{"date-parts":[["2015"]]}}}],"schema":"https://github.com/citation-style-language/schema/raw/master/csl-citation.json"} </w:instrText>
      </w:r>
      <w:r w:rsidR="00B216FE"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3)</w:t>
      </w:r>
      <w:r w:rsidR="00B216FE" w:rsidRPr="00A2423F">
        <w:rPr>
          <w:rFonts w:asciiTheme="majorHAnsi" w:hAnsiTheme="majorHAnsi" w:cstheme="majorHAnsi"/>
          <w:color w:val="000000" w:themeColor="text1"/>
        </w:rPr>
        <w:fldChar w:fldCharType="end"/>
      </w:r>
    </w:p>
    <w:p w14:paraId="0B34BA7E" w14:textId="77777777" w:rsidR="000A18F0" w:rsidRPr="00A2423F" w:rsidRDefault="000A18F0" w:rsidP="00A73C40">
      <w:pPr>
        <w:rPr>
          <w:rFonts w:asciiTheme="majorHAnsi" w:hAnsiTheme="majorHAnsi" w:cstheme="majorHAnsi"/>
          <w:color w:val="000000" w:themeColor="text1"/>
        </w:rPr>
      </w:pPr>
    </w:p>
    <w:p w14:paraId="09073F77" w14:textId="284E8D08"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benefit of using a Softmax function over a Sigma function is the sigma functions are more effective when each output are independent. Therefore a new class every time. However in my case the output will always be one of a set of image descriptors then Softmax would be more suitable as it excels when each output can be linked to exactly one class.</w:t>
      </w:r>
      <w:r w:rsidR="00B216FE"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Y3cOiIJT","properties":{"formattedCitation":"(24)","plainCitation":"(24)"},"citationItems":[{"id":71,"uris":["http://zotero.org/users/local/BSV1JSya/items/EJFQQ9YV"],"uri":["http://zotero.org/users/local/BSV1JSya/items/EJFQQ9YV"],"itemData":{"id":71,"type":"book","title":"Artificial General Intelligence: 6th International Conference, AGI 2013, Beijing, China, July 31 -- August 3, 2013, Proceedings","publisher":"Springer","number-of-pages":"217","source":"Google Books","abstract":"This book constitutes the refereed proceedings of the 6th International Conference on Artificial General Intelligence, AGI 2013, held in Beijing, China, in July/August 2013. The 23 papers (17 full papers, 3 technical communications, and 3 special session papers) were carefully reviewed and selected from various submissions. The volume collects the current research endeavors devoted to develop formalisms, algorithms, and models, as well as systems that are targeted at general intelligence. Similar to the predecessor AGI conferences, researchers proposed different methodologies and techniques in order to bridge the gap between forms of specialized intelligence and general intelligence.","ISBN":"978-3-642-39521-5","note":"Google-Books-ID: T1y5BQAAQBAJ","shortTitle":"Artificial General Intelligence","language":"en","author":[{"family":"Kühnberger","given":"Kai-Uwe"},{"family":"Rudolph","given":"Sebastian"},{"family":"Wang","given":"Pei"}],"issued":{"date-parts":[["2013",6,24]]}}}],"schema":"https://github.com/citation-style-language/schema/raw/master/csl-citation.json"} </w:instrText>
      </w:r>
      <w:r w:rsidR="00B216FE"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4)</w:t>
      </w:r>
      <w:r w:rsidR="00B216FE" w:rsidRPr="00A2423F">
        <w:rPr>
          <w:rFonts w:asciiTheme="majorHAnsi" w:hAnsiTheme="majorHAnsi" w:cstheme="majorHAnsi"/>
          <w:color w:val="000000" w:themeColor="text1"/>
        </w:rPr>
        <w:fldChar w:fldCharType="end"/>
      </w:r>
    </w:p>
    <w:p w14:paraId="00E32455" w14:textId="782E7C63" w:rsidR="000A18F0" w:rsidRPr="00A2423F" w:rsidRDefault="000A18F0" w:rsidP="00A73C40">
      <w:pPr>
        <w:rPr>
          <w:rFonts w:asciiTheme="majorHAnsi" w:hAnsiTheme="majorHAnsi" w:cstheme="majorHAnsi"/>
          <w:color w:val="000000" w:themeColor="text1"/>
        </w:rPr>
      </w:pPr>
    </w:p>
    <w:p w14:paraId="761A6A21"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n conclusion Sigma is good for binary classification and Softmax is good for multi-classification. Softmax Regression doesn’t assume a linear relationship between Independent variables and dependent variables and therefore can handle non-linear effects. It is also far more robust as variables do not need to be normally distributed. </w:t>
      </w:r>
    </w:p>
    <w:p w14:paraId="2A66D372" w14:textId="77777777" w:rsidR="000A18F0"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figure x shown above is the standard format for the structure in the hidden layer of a neural network. It takes x amount of inputs and in our case it would be the datasets related to images. It then runs a function over them and checks the output. </w:t>
      </w:r>
    </w:p>
    <w:p w14:paraId="55A84D6E" w14:textId="77777777" w:rsidR="000A18F0" w:rsidRPr="00A2423F" w:rsidRDefault="000A18F0" w:rsidP="00A73C40">
      <w:pPr>
        <w:rPr>
          <w:rFonts w:asciiTheme="majorHAnsi" w:hAnsiTheme="majorHAnsi" w:cstheme="majorHAnsi"/>
          <w:color w:val="000000" w:themeColor="text1"/>
        </w:rPr>
      </w:pPr>
    </w:p>
    <w:p w14:paraId="6B5C0F5B" w14:textId="53D1ABFC"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Using the Softmax Algorithm I have provided a visual aid to display the process in which it is done. </w:t>
      </w:r>
    </w:p>
    <w:p w14:paraId="34AF691A" w14:textId="77777777" w:rsidR="000A18F0" w:rsidRPr="00A2423F" w:rsidRDefault="000A18F0" w:rsidP="00A73C40">
      <w:pPr>
        <w:rPr>
          <w:rFonts w:asciiTheme="majorHAnsi" w:hAnsiTheme="majorHAnsi" w:cstheme="majorHAnsi"/>
          <w:color w:val="000000" w:themeColor="text1"/>
        </w:rPr>
      </w:pPr>
    </w:p>
    <w:p w14:paraId="45C609D3" w14:textId="4342D9C5"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Another technique that is very useful when implementing a system with many classes is called </w:t>
      </w:r>
      <w:r w:rsidRPr="00A2423F">
        <w:rPr>
          <w:rFonts w:asciiTheme="majorHAnsi" w:hAnsiTheme="majorHAnsi" w:cstheme="majorHAnsi"/>
          <w:b/>
          <w:color w:val="000000" w:themeColor="text1"/>
        </w:rPr>
        <w:t>Cross Entropy</w:t>
      </w:r>
      <w:r w:rsidRPr="00A2423F">
        <w:rPr>
          <w:rFonts w:asciiTheme="majorHAnsi" w:hAnsiTheme="majorHAnsi" w:cstheme="majorHAnsi"/>
          <w:color w:val="000000" w:themeColor="text1"/>
        </w:rPr>
        <w:t>. Cross Entropy is most often used to quantify the difference between two sets of probabilities or in many cases two vectors. In the case of an image classifying neural network it would take the probability exported from your classes and then the hot encoded vector that corresponds to ones labels. It is represented by the formula below.</w:t>
      </w:r>
      <w:r w:rsidR="00225B1D"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tzymLipU","properties":{"formattedCitation":"(25)","plainCitation":"(25)"},"citationItems":[{"id":75,"uris":["http://zotero.org/users/local/BSV1JSya/items/UGFJ4SGG"],"uri":["http://zotero.org/users/local/BSV1JSya/items/UGFJ4SGG"],"itemData":{"id":75,"type":"book","title":"Exercises in Rethinking Innateness","publisher":"MIT Press","number-of-pages":"166","URL":"http://www.cse.unsw.edu.au/~billw/cs9444/crossentropy.html","author":[{"family":"","given":"Plunket"},{"family":"Elman","given":""}],"issued":{"date-parts":[["1997"]]},"accessed":{"date-parts":[["2017",11,16]]}}}],"schema":"https://github.com/citation-style-language/schema/raw/master/csl-citation.json"} </w:instrText>
      </w:r>
      <w:r w:rsidR="00225B1D"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5)</w:t>
      </w:r>
      <w:r w:rsidR="00225B1D" w:rsidRPr="00A2423F">
        <w:rPr>
          <w:rFonts w:asciiTheme="majorHAnsi" w:hAnsiTheme="majorHAnsi" w:cstheme="majorHAnsi"/>
          <w:color w:val="000000" w:themeColor="text1"/>
        </w:rPr>
        <w:fldChar w:fldCharType="end"/>
      </w:r>
    </w:p>
    <w:p w14:paraId="5973AF8E" w14:textId="77777777" w:rsidR="00B4638C" w:rsidRPr="00A2423F" w:rsidRDefault="00B4638C" w:rsidP="00A73C40">
      <w:pPr>
        <w:rPr>
          <w:rFonts w:asciiTheme="majorHAnsi" w:hAnsiTheme="majorHAnsi" w:cstheme="majorHAnsi"/>
          <w:color w:val="000000" w:themeColor="text1"/>
        </w:rPr>
      </w:pPr>
    </w:p>
    <w:p w14:paraId="4622B480" w14:textId="77777777" w:rsidR="00B4638C" w:rsidRPr="00A2423F" w:rsidRDefault="00B4638C" w:rsidP="00A73C40">
      <w:pPr>
        <w:rPr>
          <w:rFonts w:asciiTheme="majorHAnsi" w:hAnsiTheme="majorHAnsi" w:cstheme="majorHAnsi"/>
          <w:color w:val="000000" w:themeColor="text1"/>
        </w:rPr>
      </w:pPr>
    </w:p>
    <w:p w14:paraId="3C736B24" w14:textId="3E500B3C" w:rsidR="00B4638C" w:rsidRPr="00A2423F" w:rsidRDefault="006A7D80" w:rsidP="00A73C40">
      <w:pP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anchor distT="0" distB="0" distL="114300" distR="114300" simplePos="0" relativeHeight="251658240" behindDoc="0" locked="0" layoutInCell="1" allowOverlap="1" wp14:anchorId="08988C27" wp14:editId="30840810">
            <wp:simplePos x="0" y="0"/>
            <wp:positionH relativeFrom="margin">
              <wp:posOffset>970280</wp:posOffset>
            </wp:positionH>
            <wp:positionV relativeFrom="paragraph">
              <wp:posOffset>635</wp:posOffset>
            </wp:positionV>
            <wp:extent cx="3238500" cy="638175"/>
            <wp:effectExtent l="0" t="0" r="0" b="9525"/>
            <wp:wrapSquare wrapText="bothSides"/>
            <wp:docPr id="16" name="Picture 16" descr="C:\Users\Wijntjes\AppData\Local\Microsoft\Windows\INetCache\Content.Word\formul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jntjes\AppData\Local\Microsoft\Windows\INetCache\Content.Word\formulo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38500" cy="638175"/>
                    </a:xfrm>
                    <a:prstGeom prst="rect">
                      <a:avLst/>
                    </a:prstGeom>
                    <a:noFill/>
                    <a:ln>
                      <a:noFill/>
                    </a:ln>
                  </pic:spPr>
                </pic:pic>
              </a:graphicData>
            </a:graphic>
          </wp:anchor>
        </w:drawing>
      </w:r>
    </w:p>
    <w:p w14:paraId="32E21959" w14:textId="77777777" w:rsidR="00B4638C" w:rsidRPr="00A2423F" w:rsidRDefault="00B4638C" w:rsidP="00A73C40">
      <w:pPr>
        <w:rPr>
          <w:rFonts w:asciiTheme="majorHAnsi" w:hAnsiTheme="majorHAnsi" w:cstheme="majorHAnsi"/>
          <w:color w:val="000000" w:themeColor="text1"/>
        </w:rPr>
      </w:pPr>
    </w:p>
    <w:p w14:paraId="5C024E0E" w14:textId="77E8F01A" w:rsidR="00B4638C" w:rsidRPr="00A2423F" w:rsidRDefault="00917338" w:rsidP="00A73C40">
      <w:pP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mc:AlternateContent>
          <mc:Choice Requires="wps">
            <w:drawing>
              <wp:anchor distT="0" distB="0" distL="114300" distR="114300" simplePos="0" relativeHeight="251661312" behindDoc="0" locked="0" layoutInCell="1" allowOverlap="1" wp14:anchorId="0580739B" wp14:editId="66CA24AE">
                <wp:simplePos x="0" y="0"/>
                <wp:positionH relativeFrom="column">
                  <wp:posOffset>1016000</wp:posOffset>
                </wp:positionH>
                <wp:positionV relativeFrom="paragraph">
                  <wp:posOffset>240030</wp:posOffset>
                </wp:positionV>
                <wp:extent cx="32385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a:effectLst/>
                      </wps:spPr>
                      <wps:txbx>
                        <w:txbxContent>
                          <w:p w14:paraId="04388BC4" w14:textId="0CC247BE" w:rsidR="00AD7580" w:rsidRPr="0091575B" w:rsidRDefault="00AD7580" w:rsidP="00917338">
                            <w:pPr>
                              <w:pStyle w:val="Caption"/>
                              <w:rPr>
                                <w:rFonts w:asciiTheme="majorHAnsi" w:hAnsiTheme="majorHAnsi" w:cstheme="majorHAnsi"/>
                                <w:noProof/>
                                <w:color w:val="000000" w:themeColor="text1"/>
                                <w:sz w:val="24"/>
                                <w:szCs w:val="24"/>
                              </w:rPr>
                            </w:pPr>
                            <w:bookmarkStart w:id="20" w:name="_Toc499471495"/>
                            <w:r>
                              <w:t xml:space="preserve">Figure </w:t>
                            </w:r>
                            <w:r>
                              <w:fldChar w:fldCharType="begin"/>
                            </w:r>
                            <w:r>
                              <w:instrText xml:space="preserve"> SEQ Figure \* ARABIC </w:instrText>
                            </w:r>
                            <w:r>
                              <w:fldChar w:fldCharType="separate"/>
                            </w:r>
                            <w:r>
                              <w:rPr>
                                <w:noProof/>
                              </w:rPr>
                              <w:t>10</w:t>
                            </w:r>
                            <w:r>
                              <w:fldChar w:fldCharType="end"/>
                            </w:r>
                            <w:r>
                              <w:t xml:space="preserve"> - Cross Entropy Formula</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80739B" id="_x0000_t202" coordsize="21600,21600" o:spt="202" path="m,l,21600r21600,l21600,xe">
                <v:stroke joinstyle="miter"/>
                <v:path gradientshapeok="t" o:connecttype="rect"/>
              </v:shapetype>
              <v:shape id="Text Box 26" o:spid="_x0000_s1026" type="#_x0000_t202" style="position:absolute;margin-left:80pt;margin-top:18.9pt;width:2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" stroked="f">
                <v:textbox style="mso-fit-shape-to-text:t" inset="0,0,0,0">
                  <w:txbxContent>
                    <w:p w14:paraId="04388BC4" w14:textId="0CC247BE" w:rsidR="00AD7580" w:rsidRPr="0091575B" w:rsidRDefault="00AD7580" w:rsidP="00917338">
                      <w:pPr>
                        <w:pStyle w:val="Caption"/>
                        <w:rPr>
                          <w:rFonts w:asciiTheme="majorHAnsi" w:hAnsiTheme="majorHAnsi" w:cstheme="majorHAnsi"/>
                          <w:noProof/>
                          <w:color w:val="000000" w:themeColor="text1"/>
                          <w:sz w:val="24"/>
                          <w:szCs w:val="24"/>
                        </w:rPr>
                      </w:pPr>
                      <w:bookmarkStart w:id="21" w:name="_Toc499471495"/>
                      <w:r>
                        <w:t xml:space="preserve">Figure </w:t>
                      </w:r>
                      <w:r>
                        <w:fldChar w:fldCharType="begin"/>
                      </w:r>
                      <w:r>
                        <w:instrText xml:space="preserve"> SEQ Figure \* ARABIC </w:instrText>
                      </w:r>
                      <w:r>
                        <w:fldChar w:fldCharType="separate"/>
                      </w:r>
                      <w:r>
                        <w:rPr>
                          <w:noProof/>
                        </w:rPr>
                        <w:t>10</w:t>
                      </w:r>
                      <w:r>
                        <w:fldChar w:fldCharType="end"/>
                      </w:r>
                      <w:r>
                        <w:t xml:space="preserve"> - Cross Entropy Formula</w:t>
                      </w:r>
                      <w:bookmarkEnd w:id="21"/>
                    </w:p>
                  </w:txbxContent>
                </v:textbox>
                <w10:wrap type="square"/>
              </v:shape>
            </w:pict>
          </mc:Fallback>
        </mc:AlternateContent>
      </w:r>
      <w:r w:rsidR="00B4638C" w:rsidRPr="00A2423F">
        <w:rPr>
          <w:rFonts w:asciiTheme="majorHAnsi" w:hAnsiTheme="majorHAnsi" w:cstheme="majorHAnsi"/>
          <w:color w:val="000000" w:themeColor="text1"/>
        </w:rPr>
        <w:br w:type="textWrapping" w:clear="all"/>
      </w:r>
    </w:p>
    <w:p w14:paraId="5F794CD2" w14:textId="39B3E0E3"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H is the distance between the p, q variables. The P variable is representative of the vector results from the Softmax Regression. Q variable is representative of the hot encoded labels. p(x) is representative of the iteration through the Softmax results vector and q(x) is representative of the iteration through the q labels vectors. E means to get the inverse of the average over the whole set of vectors.</w:t>
      </w:r>
      <w:r w:rsidR="0008439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Dn3KfAJW","properties":{"formattedCitation":"(26)","plainCitation":"(26)"},"citationItems":[{"id":78,"uris":["http://zotero.org/users/local/BSV1JSya/items/GQNHDWRY"],"uri":["http://zotero.org/users/local/BSV1JSya/items/GQNHDWRY"],"itemData":{"id":78,"type":"article","title":"Training a Classifier","publisher":"Computer Science University of Toronto","URL":"http://www.cs.toronto.edu/~rgrosse/courses/csc321_2017/readings/L04%20Training%20a%20Classifier.pdf","author":[{"family":"Grosse","given":"Roger"}],"accessed":{"date-parts":[["2017",11,16]]}}}],"schema":"https://github.com/citation-style-language/schema/raw/master/csl-citation.json"} </w:instrText>
      </w:r>
      <w:r w:rsidR="0008439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6)</w:t>
      </w:r>
      <w:r w:rsidR="00084399" w:rsidRPr="00A2423F">
        <w:rPr>
          <w:rFonts w:asciiTheme="majorHAnsi" w:hAnsiTheme="majorHAnsi" w:cstheme="majorHAnsi"/>
          <w:color w:val="000000" w:themeColor="text1"/>
        </w:rPr>
        <w:fldChar w:fldCharType="end"/>
      </w:r>
    </w:p>
    <w:p w14:paraId="485FD2C0" w14:textId="77777777" w:rsidR="000A18F0" w:rsidRPr="00A2423F" w:rsidRDefault="000A18F0" w:rsidP="00A73C40">
      <w:pPr>
        <w:rPr>
          <w:rFonts w:asciiTheme="majorHAnsi" w:hAnsiTheme="majorHAnsi" w:cstheme="majorHAnsi"/>
          <w:color w:val="000000" w:themeColor="text1"/>
        </w:rPr>
      </w:pPr>
    </w:p>
    <w:p w14:paraId="4B84F70B"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aim of this calculation is to get two different types of data. One where it has a low distance for the correct class and a high distance for the incorrect class. The objective is to achieve a training loss which is small as this would prove that the operations do a good job of classifying data however if the training loss is big then one could prove that the operations do a bad job of classifying the data.</w:t>
      </w:r>
    </w:p>
    <w:p w14:paraId="47064A45" w14:textId="77777777" w:rsidR="00B4638C" w:rsidRPr="00A2423F" w:rsidRDefault="00B4638C" w:rsidP="00A73C40">
      <w:pPr>
        <w:jc w:val="both"/>
        <w:rPr>
          <w:rFonts w:asciiTheme="majorHAnsi" w:hAnsiTheme="majorHAnsi" w:cstheme="majorHAnsi"/>
          <w:color w:val="000000" w:themeColor="text1"/>
        </w:rPr>
      </w:pPr>
    </w:p>
    <w:p w14:paraId="575C1AC6" w14:textId="190ABCF3" w:rsidR="00B4638C" w:rsidRPr="00A2423F" w:rsidRDefault="00B4638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 xml:space="preserve">Another kind of Entropy that is often used is one called </w:t>
      </w:r>
      <w:r w:rsidR="009777E2" w:rsidRPr="00A2423F">
        <w:rPr>
          <w:rFonts w:asciiTheme="majorHAnsi" w:hAnsiTheme="majorHAnsi" w:cstheme="majorHAnsi"/>
          <w:b/>
          <w:color w:val="000000" w:themeColor="text1"/>
        </w:rPr>
        <w:t>Kullback-</w:t>
      </w:r>
      <w:r w:rsidRPr="00A2423F">
        <w:rPr>
          <w:rFonts w:asciiTheme="majorHAnsi" w:hAnsiTheme="majorHAnsi" w:cstheme="majorHAnsi"/>
          <w:b/>
          <w:color w:val="000000" w:themeColor="text1"/>
        </w:rPr>
        <w:t xml:space="preserve">Leibler Divergence </w:t>
      </w:r>
      <w:r w:rsidRPr="00A2423F">
        <w:rPr>
          <w:rFonts w:asciiTheme="majorHAnsi" w:hAnsiTheme="majorHAnsi" w:cstheme="majorHAnsi"/>
          <w:color w:val="000000" w:themeColor="text1"/>
        </w:rPr>
        <w:t xml:space="preserve">or </w:t>
      </w:r>
      <w:r w:rsidRPr="00A2423F">
        <w:rPr>
          <w:rFonts w:asciiTheme="majorHAnsi" w:hAnsiTheme="majorHAnsi" w:cstheme="majorHAnsi"/>
          <w:b/>
          <w:color w:val="000000" w:themeColor="text1"/>
        </w:rPr>
        <w:t>KL divergence</w:t>
      </w:r>
      <w:r w:rsidRPr="00A2423F">
        <w:rPr>
          <w:rFonts w:asciiTheme="majorHAnsi" w:hAnsiTheme="majorHAnsi" w:cstheme="majorHAnsi"/>
          <w:color w:val="000000" w:themeColor="text1"/>
        </w:rPr>
        <w:t xml:space="preserve"> for short. It is represented by the formula shown below.</w:t>
      </w:r>
      <w:r w:rsidR="00767954"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uCa2IEWw","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767954"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767954" w:rsidRPr="00A2423F">
        <w:rPr>
          <w:rFonts w:asciiTheme="majorHAnsi" w:hAnsiTheme="majorHAnsi" w:cstheme="majorHAnsi"/>
          <w:color w:val="000000" w:themeColor="text1"/>
        </w:rPr>
        <w:fldChar w:fldCharType="end"/>
      </w:r>
    </w:p>
    <w:p w14:paraId="1F24F475" w14:textId="77777777" w:rsidR="000A18F0" w:rsidRPr="00A2423F" w:rsidRDefault="000A18F0" w:rsidP="00A73C40">
      <w:pPr>
        <w:jc w:val="both"/>
        <w:rPr>
          <w:rFonts w:asciiTheme="majorHAnsi" w:hAnsiTheme="majorHAnsi" w:cstheme="majorHAnsi"/>
          <w:color w:val="000000" w:themeColor="text1"/>
        </w:rPr>
      </w:pPr>
    </w:p>
    <w:p w14:paraId="0BB15EE5" w14:textId="77777777" w:rsidR="00917338" w:rsidRPr="00A2423F" w:rsidRDefault="00B4638C" w:rsidP="00B57317">
      <w:pPr>
        <w:keepNext/>
        <w:jc w:val="cente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31533160" wp14:editId="4C3C988F">
            <wp:extent cx="4206240" cy="914400"/>
            <wp:effectExtent l="0" t="0" r="3810" b="0"/>
            <wp:docPr id="18" name="Picture 18" descr="kl d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kl div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06240" cy="914400"/>
                    </a:xfrm>
                    <a:prstGeom prst="rect">
                      <a:avLst/>
                    </a:prstGeom>
                    <a:noFill/>
                    <a:ln>
                      <a:noFill/>
                    </a:ln>
                  </pic:spPr>
                </pic:pic>
              </a:graphicData>
            </a:graphic>
          </wp:inline>
        </w:drawing>
      </w:r>
    </w:p>
    <w:p w14:paraId="450E1B8D" w14:textId="0233622D" w:rsidR="00B4638C" w:rsidRPr="00A2423F" w:rsidRDefault="00917338" w:rsidP="00B57317">
      <w:pPr>
        <w:pStyle w:val="Caption"/>
        <w:jc w:val="center"/>
        <w:rPr>
          <w:rFonts w:asciiTheme="majorHAnsi" w:hAnsiTheme="majorHAnsi" w:cstheme="majorHAnsi"/>
          <w:color w:val="000000" w:themeColor="text1"/>
        </w:rPr>
      </w:pPr>
      <w:bookmarkStart w:id="22" w:name="_Toc499471496"/>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1</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Kullback-Leibler Divergence Formula</w:t>
      </w:r>
      <w:bookmarkEnd w:id="22"/>
    </w:p>
    <w:p w14:paraId="4943BF6C" w14:textId="573455DC" w:rsidR="00B4638C" w:rsidRPr="00A2423F" w:rsidRDefault="00B4638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In this case the target is fixed and therefore there would be no difference from running cross entropy compared to Kullback-Leibler divergence but Cro</w:t>
      </w:r>
      <w:r w:rsidR="00084399" w:rsidRPr="00A2423F">
        <w:rPr>
          <w:rFonts w:asciiTheme="majorHAnsi" w:hAnsiTheme="majorHAnsi" w:cstheme="majorHAnsi"/>
          <w:color w:val="000000" w:themeColor="text1"/>
        </w:rPr>
        <w:t>ss Entropy</w:t>
      </w:r>
      <w:r w:rsidRPr="00A2423F">
        <w:rPr>
          <w:rFonts w:asciiTheme="majorHAnsi" w:hAnsiTheme="majorHAnsi" w:cstheme="majorHAnsi"/>
          <w:color w:val="000000" w:themeColor="text1"/>
        </w:rPr>
        <w:t xml:space="preserve"> is the more widely used in image classification.</w:t>
      </w:r>
    </w:p>
    <w:p w14:paraId="47136BD9" w14:textId="77777777" w:rsidR="00B4638C" w:rsidRPr="00A2423F" w:rsidRDefault="00B4638C" w:rsidP="00A73C40">
      <w:pPr>
        <w:jc w:val="both"/>
        <w:rPr>
          <w:rFonts w:asciiTheme="majorHAnsi" w:hAnsiTheme="majorHAnsi" w:cstheme="majorHAnsi"/>
          <w:color w:val="000000" w:themeColor="text1"/>
        </w:rPr>
      </w:pPr>
    </w:p>
    <w:p w14:paraId="4F1D46F6" w14:textId="77777777" w:rsidR="00B4638C" w:rsidRPr="00A2423F" w:rsidRDefault="00B4638C" w:rsidP="00A73C40">
      <w:pPr>
        <w:jc w:val="both"/>
        <w:rPr>
          <w:rFonts w:asciiTheme="majorHAnsi" w:hAnsiTheme="majorHAnsi" w:cstheme="majorHAnsi"/>
          <w:color w:val="000000" w:themeColor="text1"/>
        </w:rPr>
      </w:pPr>
    </w:p>
    <w:p w14:paraId="3138311F" w14:textId="77777777" w:rsidR="00B4638C" w:rsidRPr="00A2423F" w:rsidRDefault="00B4638C" w:rsidP="00A73C40">
      <w:pPr>
        <w:jc w:val="both"/>
        <w:rPr>
          <w:rFonts w:asciiTheme="majorHAnsi" w:hAnsiTheme="majorHAnsi" w:cstheme="majorHAnsi"/>
          <w:color w:val="000000" w:themeColor="text1"/>
        </w:rPr>
      </w:pPr>
    </w:p>
    <w:p w14:paraId="53C13F5D" w14:textId="77777777" w:rsidR="00B4638C" w:rsidRPr="00A2423F" w:rsidRDefault="00B4638C" w:rsidP="00A73C40">
      <w:pPr>
        <w:jc w:val="both"/>
        <w:rPr>
          <w:rFonts w:asciiTheme="majorHAnsi" w:hAnsiTheme="majorHAnsi" w:cstheme="majorHAnsi"/>
          <w:color w:val="000000" w:themeColor="text1"/>
        </w:rPr>
      </w:pPr>
    </w:p>
    <w:p w14:paraId="37A8A91A" w14:textId="77777777" w:rsidR="00B4638C" w:rsidRPr="00A2423F" w:rsidRDefault="00B4638C" w:rsidP="00A73C40">
      <w:pPr>
        <w:jc w:val="both"/>
        <w:rPr>
          <w:rFonts w:asciiTheme="majorHAnsi" w:hAnsiTheme="majorHAnsi" w:cstheme="majorHAnsi"/>
          <w:color w:val="000000" w:themeColor="text1"/>
        </w:rPr>
      </w:pPr>
    </w:p>
    <w:p w14:paraId="5C6C2DE0" w14:textId="77777777" w:rsidR="00B4638C" w:rsidRPr="00A2423F" w:rsidRDefault="00B4638C" w:rsidP="00A73C40">
      <w:pPr>
        <w:jc w:val="both"/>
        <w:rPr>
          <w:rFonts w:asciiTheme="majorHAnsi" w:hAnsiTheme="majorHAnsi" w:cstheme="majorHAnsi"/>
          <w:color w:val="000000" w:themeColor="text1"/>
        </w:rPr>
      </w:pPr>
    </w:p>
    <w:p w14:paraId="3D28C5A3" w14:textId="77777777" w:rsidR="00B4638C" w:rsidRPr="00A2423F" w:rsidRDefault="00B4638C" w:rsidP="00A73C40">
      <w:pPr>
        <w:jc w:val="both"/>
        <w:rPr>
          <w:rFonts w:asciiTheme="majorHAnsi" w:hAnsiTheme="majorHAnsi" w:cstheme="majorHAnsi"/>
          <w:color w:val="000000" w:themeColor="text1"/>
        </w:rPr>
      </w:pPr>
    </w:p>
    <w:p w14:paraId="6032E132" w14:textId="77777777" w:rsidR="00B4638C" w:rsidRPr="00A2423F" w:rsidRDefault="00B4638C" w:rsidP="00A73C40">
      <w:pPr>
        <w:jc w:val="both"/>
        <w:rPr>
          <w:rFonts w:asciiTheme="majorHAnsi" w:hAnsiTheme="majorHAnsi" w:cstheme="majorHAnsi"/>
          <w:color w:val="000000" w:themeColor="text1"/>
        </w:rPr>
      </w:pPr>
    </w:p>
    <w:p w14:paraId="1AF612FC" w14:textId="77777777" w:rsidR="00B4638C" w:rsidRPr="00A2423F" w:rsidRDefault="00B4638C" w:rsidP="00A73C40">
      <w:pPr>
        <w:jc w:val="both"/>
        <w:rPr>
          <w:rFonts w:asciiTheme="majorHAnsi" w:hAnsiTheme="majorHAnsi" w:cstheme="majorHAnsi"/>
          <w:color w:val="000000" w:themeColor="text1"/>
        </w:rPr>
      </w:pPr>
    </w:p>
    <w:p w14:paraId="6D42FC86" w14:textId="77777777" w:rsidR="00B4638C" w:rsidRPr="00A2423F" w:rsidRDefault="00B4638C" w:rsidP="00A73C40">
      <w:pPr>
        <w:jc w:val="both"/>
        <w:rPr>
          <w:rFonts w:asciiTheme="majorHAnsi" w:hAnsiTheme="majorHAnsi" w:cstheme="majorHAnsi"/>
          <w:color w:val="000000" w:themeColor="text1"/>
        </w:rPr>
      </w:pPr>
    </w:p>
    <w:p w14:paraId="3DDE9C9D" w14:textId="77777777" w:rsidR="00B4638C" w:rsidRPr="00A2423F" w:rsidRDefault="00B4638C" w:rsidP="00A73C40">
      <w:pPr>
        <w:jc w:val="both"/>
        <w:rPr>
          <w:rFonts w:asciiTheme="majorHAnsi" w:hAnsiTheme="majorHAnsi" w:cstheme="majorHAnsi"/>
          <w:color w:val="000000" w:themeColor="text1"/>
        </w:rPr>
      </w:pPr>
    </w:p>
    <w:p w14:paraId="24FD24FE" w14:textId="77777777" w:rsidR="00767954" w:rsidRPr="00A2423F" w:rsidRDefault="00767954" w:rsidP="00A73C40">
      <w:pPr>
        <w:jc w:val="both"/>
        <w:rPr>
          <w:rFonts w:asciiTheme="majorHAnsi" w:hAnsiTheme="majorHAnsi" w:cstheme="majorHAnsi"/>
          <w:color w:val="000000" w:themeColor="text1"/>
        </w:rPr>
      </w:pPr>
    </w:p>
    <w:p w14:paraId="1E80FA71" w14:textId="77777777" w:rsidR="00767954" w:rsidRPr="00A2423F" w:rsidRDefault="00767954" w:rsidP="00A73C40">
      <w:pPr>
        <w:jc w:val="both"/>
        <w:rPr>
          <w:rFonts w:asciiTheme="majorHAnsi" w:hAnsiTheme="majorHAnsi" w:cstheme="majorHAnsi"/>
          <w:color w:val="000000" w:themeColor="text1"/>
        </w:rPr>
      </w:pPr>
    </w:p>
    <w:p w14:paraId="5514968B" w14:textId="77777777" w:rsidR="00767954" w:rsidRPr="00A2423F" w:rsidRDefault="00767954" w:rsidP="00A73C40">
      <w:pPr>
        <w:jc w:val="both"/>
        <w:rPr>
          <w:rFonts w:asciiTheme="majorHAnsi" w:hAnsiTheme="majorHAnsi" w:cstheme="majorHAnsi"/>
          <w:color w:val="000000" w:themeColor="text1"/>
        </w:rPr>
      </w:pPr>
    </w:p>
    <w:p w14:paraId="11E03601" w14:textId="77777777" w:rsidR="00767954" w:rsidRPr="00A2423F" w:rsidRDefault="00767954" w:rsidP="00A73C40">
      <w:pPr>
        <w:jc w:val="both"/>
        <w:rPr>
          <w:rFonts w:asciiTheme="majorHAnsi" w:hAnsiTheme="majorHAnsi" w:cstheme="majorHAnsi"/>
          <w:color w:val="000000" w:themeColor="text1"/>
        </w:rPr>
      </w:pPr>
    </w:p>
    <w:p w14:paraId="67C2E4C6" w14:textId="77777777" w:rsidR="000A18F0" w:rsidRPr="00A2423F" w:rsidRDefault="000A18F0" w:rsidP="00A73C40">
      <w:pPr>
        <w:jc w:val="both"/>
        <w:rPr>
          <w:rFonts w:asciiTheme="majorHAnsi" w:hAnsiTheme="majorHAnsi" w:cstheme="majorHAnsi"/>
          <w:color w:val="000000" w:themeColor="text1"/>
        </w:rPr>
      </w:pPr>
    </w:p>
    <w:p w14:paraId="2C6F1703" w14:textId="77777777" w:rsidR="00A01F01" w:rsidRPr="00A2423F" w:rsidRDefault="00A01F01" w:rsidP="00A73C40">
      <w:pPr>
        <w:jc w:val="both"/>
        <w:rPr>
          <w:rFonts w:asciiTheme="majorHAnsi" w:hAnsiTheme="majorHAnsi" w:cstheme="majorHAnsi"/>
          <w:color w:val="000000" w:themeColor="text1"/>
        </w:rPr>
      </w:pPr>
    </w:p>
    <w:p w14:paraId="3ACF6994" w14:textId="77777777" w:rsidR="000A18F0" w:rsidRPr="00A2423F" w:rsidRDefault="000A18F0" w:rsidP="00A73C40">
      <w:pPr>
        <w:jc w:val="both"/>
        <w:rPr>
          <w:rFonts w:asciiTheme="majorHAnsi" w:hAnsiTheme="majorHAnsi" w:cstheme="majorHAnsi"/>
          <w:color w:val="000000" w:themeColor="text1"/>
        </w:rPr>
      </w:pPr>
    </w:p>
    <w:p w14:paraId="421230F3" w14:textId="77777777" w:rsidR="000A18F0" w:rsidRPr="00A2423F" w:rsidRDefault="000A18F0" w:rsidP="00A73C40">
      <w:pPr>
        <w:jc w:val="both"/>
        <w:rPr>
          <w:rFonts w:asciiTheme="majorHAnsi" w:hAnsiTheme="majorHAnsi" w:cstheme="majorHAnsi"/>
          <w:color w:val="000000" w:themeColor="text1"/>
        </w:rPr>
      </w:pPr>
    </w:p>
    <w:p w14:paraId="202AF74C" w14:textId="77777777" w:rsidR="00B4638C" w:rsidRPr="00A2423F" w:rsidRDefault="00B4638C" w:rsidP="00AD7580">
      <w:pPr>
        <w:pStyle w:val="Heading2"/>
        <w:rPr>
          <w:color w:val="000000" w:themeColor="text1"/>
          <w:sz w:val="44"/>
          <w:szCs w:val="44"/>
        </w:rPr>
      </w:pPr>
      <w:bookmarkStart w:id="23" w:name="_Toc497668042"/>
      <w:bookmarkStart w:id="24" w:name="_Toc499471476"/>
      <w:r w:rsidRPr="00A2423F">
        <w:rPr>
          <w:color w:val="000000" w:themeColor="text1"/>
          <w:sz w:val="44"/>
          <w:szCs w:val="44"/>
        </w:rPr>
        <w:lastRenderedPageBreak/>
        <w:t>Neural Networks</w:t>
      </w:r>
      <w:bookmarkEnd w:id="23"/>
      <w:bookmarkEnd w:id="24"/>
    </w:p>
    <w:p w14:paraId="2B5DE44B" w14:textId="77777777" w:rsidR="00B4638C" w:rsidRPr="00A2423F" w:rsidRDefault="00B4638C" w:rsidP="00A73C40">
      <w:pPr>
        <w:jc w:val="both"/>
        <w:rPr>
          <w:rFonts w:asciiTheme="majorHAnsi" w:hAnsiTheme="majorHAnsi" w:cstheme="majorHAnsi"/>
          <w:color w:val="000000" w:themeColor="text1"/>
        </w:rPr>
      </w:pPr>
    </w:p>
    <w:p w14:paraId="4C0BE83D" w14:textId="77777777" w:rsidR="00B4638C" w:rsidRPr="00A2423F" w:rsidRDefault="00B4638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Neural networks are one deep learning technique for image classification. There are many different types of neural networks. Listed below are a few:</w:t>
      </w:r>
    </w:p>
    <w:p w14:paraId="329084DB" w14:textId="77777777" w:rsidR="00A2423F" w:rsidRPr="00A2423F" w:rsidRDefault="00A2423F" w:rsidP="00A73C40">
      <w:pPr>
        <w:jc w:val="both"/>
        <w:rPr>
          <w:rFonts w:asciiTheme="majorHAnsi" w:hAnsiTheme="majorHAnsi" w:cstheme="majorHAnsi"/>
          <w:color w:val="000000" w:themeColor="text1"/>
        </w:rPr>
      </w:pPr>
    </w:p>
    <w:p w14:paraId="7FD94193"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Feedforward</w:t>
      </w:r>
    </w:p>
    <w:p w14:paraId="4CB5A74D"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gulatory feedback</w:t>
      </w:r>
    </w:p>
    <w:p w14:paraId="6FE01B66"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adial basis function</w:t>
      </w:r>
    </w:p>
    <w:p w14:paraId="0387FD83"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current neural network</w:t>
      </w:r>
    </w:p>
    <w:p w14:paraId="13153BF8"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Modular</w:t>
      </w:r>
    </w:p>
    <w:p w14:paraId="30AA6778"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hysical</w:t>
      </w:r>
    </w:p>
    <w:p w14:paraId="14504049" w14:textId="48228C18" w:rsidR="00B4638C" w:rsidRPr="00A2423F" w:rsidRDefault="006F6CB6"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2TTUt93u","properties":{"formattedCitation":"(27)","plainCitation":"(27)"},"citationItems":[{"id":82,"uris":["http://zotero.org/users/local/BSV1JSya/items/GN8PDCYL"],"uri":["http://zotero.org/users/local/BSV1JSya/items/GN8PDCYL"],"itemData":{"id":82,"type":"book","title":"An Introduction to Computing with Neural Nets","publisher":"IEEE ASSP Magazine","author":[{"family":"Lipmann","given":"Richard P."}],"issued":{"date-parts":[["1987",4]]}}}],"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7)</w:t>
      </w:r>
      <w:r w:rsidRPr="00A2423F">
        <w:rPr>
          <w:rFonts w:asciiTheme="majorHAnsi" w:hAnsiTheme="majorHAnsi" w:cstheme="majorHAnsi"/>
          <w:color w:val="000000" w:themeColor="text1"/>
        </w:rPr>
        <w:fldChar w:fldCharType="end"/>
      </w:r>
    </w:p>
    <w:p w14:paraId="6A04E83D" w14:textId="77777777" w:rsidR="006F6CB6" w:rsidRPr="00A2423F" w:rsidRDefault="006F6CB6" w:rsidP="00A73C40">
      <w:pPr>
        <w:jc w:val="both"/>
        <w:rPr>
          <w:rFonts w:asciiTheme="majorHAnsi" w:hAnsiTheme="majorHAnsi" w:cstheme="majorHAnsi"/>
          <w:color w:val="000000" w:themeColor="text1"/>
        </w:rPr>
      </w:pPr>
    </w:p>
    <w:p w14:paraId="65BEF441" w14:textId="77777777" w:rsidR="00B4638C" w:rsidRPr="00A2423F" w:rsidRDefault="00B4638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re are four main types of neural networks under the Feedforward category. </w:t>
      </w:r>
    </w:p>
    <w:p w14:paraId="69AD433E" w14:textId="4D5AA829" w:rsidR="00B4638C" w:rsidRPr="00A2423F" w:rsidRDefault="009777E2"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Auto encoder</w:t>
      </w:r>
    </w:p>
    <w:p w14:paraId="36F9955D" w14:textId="4444141E" w:rsidR="00B4638C" w:rsidRPr="00A2423F" w:rsidRDefault="009777E2"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obabilistic</w:t>
      </w:r>
    </w:p>
    <w:p w14:paraId="1FE3E395"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ime Delay</w:t>
      </w:r>
    </w:p>
    <w:p w14:paraId="049E99F5" w14:textId="77777777" w:rsidR="00B4638C" w:rsidRPr="00A2423F" w:rsidRDefault="00B4638C" w:rsidP="00A73C40">
      <w:pPr>
        <w:pStyle w:val="ListParagraph"/>
        <w:numPr>
          <w:ilvl w:val="0"/>
          <w:numId w:val="18"/>
        </w:numPr>
        <w:spacing w:after="160"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onvolutional</w:t>
      </w:r>
    </w:p>
    <w:p w14:paraId="538502C7" w14:textId="77777777" w:rsidR="00B4638C" w:rsidRPr="00A2423F" w:rsidRDefault="00B4638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The specific nature of these types of neural networks are their architecture.</w:t>
      </w:r>
    </w:p>
    <w:p w14:paraId="53D2B34C" w14:textId="77777777" w:rsidR="00917338" w:rsidRPr="00A2423F" w:rsidRDefault="00B4638C" w:rsidP="00B57317">
      <w:pPr>
        <w:keepNext/>
        <w:jc w:val="cente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5F99FFF9" wp14:editId="3C2C2D6B">
            <wp:extent cx="4114800" cy="3108960"/>
            <wp:effectExtent l="0" t="0" r="0" b="0"/>
            <wp:docPr id="17" name="Picture 17" descr="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tructur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4800" cy="3108960"/>
                    </a:xfrm>
                    <a:prstGeom prst="rect">
                      <a:avLst/>
                    </a:prstGeom>
                    <a:noFill/>
                    <a:ln>
                      <a:noFill/>
                    </a:ln>
                  </pic:spPr>
                </pic:pic>
              </a:graphicData>
            </a:graphic>
          </wp:inline>
        </w:drawing>
      </w:r>
    </w:p>
    <w:p w14:paraId="11BE26A4" w14:textId="1079E8AA" w:rsidR="00B4638C" w:rsidRPr="00A2423F" w:rsidRDefault="00917338" w:rsidP="00B57317">
      <w:pPr>
        <w:pStyle w:val="Caption"/>
        <w:jc w:val="center"/>
        <w:rPr>
          <w:rFonts w:asciiTheme="majorHAnsi" w:hAnsiTheme="majorHAnsi" w:cstheme="majorHAnsi"/>
          <w:color w:val="000000" w:themeColor="text1"/>
        </w:rPr>
      </w:pPr>
      <w:bookmarkStart w:id="25" w:name="_Toc499471497"/>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2</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Neural Network Low Level Diagram</w:t>
      </w:r>
      <w:bookmarkEnd w:id="25"/>
    </w:p>
    <w:p w14:paraId="46DD19ED" w14:textId="77777777" w:rsidR="00B4638C" w:rsidRPr="00A2423F" w:rsidRDefault="00B4638C" w:rsidP="00A73C40">
      <w:pPr>
        <w:jc w:val="both"/>
        <w:rPr>
          <w:rFonts w:asciiTheme="majorHAnsi" w:hAnsiTheme="majorHAnsi" w:cstheme="majorHAnsi"/>
          <w:color w:val="000000" w:themeColor="text1"/>
        </w:rPr>
      </w:pPr>
    </w:p>
    <w:p w14:paraId="2B38635A" w14:textId="7A2B8186"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input layer is a passive layer that doesn’t modify the data while the hidden layer and the output layer are active layers and may modify the data.</w:t>
      </w:r>
      <w:r w:rsidR="00A46C35"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OAXTi5S2","properties":{"formattedCitation":"(28)","plainCitation":"(28)"},"citationItems":[{"id":8,"uris":["http://zotero.org/users/local/BSV1JSya/items/G8UJRTLD"],"uri":["http://zotero.org/users/local/BSV1JSya/items/G8UJRTLD"],"itemData":{"id":8,"type":"webpage","title":"UFLDL Tutorial","URL":"http://ufldl.stanford.edu/tutorial/supervised/SoftmaxRegression/","author":[{"family":"Ng","given":"Andrew"},{"family":"Ngiam","given":"Jiquan"}],"issued":{"date-parts":[["2013",9,25]]},"accessed":{"date-parts":[["2017",11,5]]}}}],"schema":"https://github.com/citation-style-language/schema/raw/master/csl-citation.json"} </w:instrText>
      </w:r>
      <w:r w:rsidR="00A46C35"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8)</w:t>
      </w:r>
      <w:r w:rsidR="00A46C35" w:rsidRPr="00A2423F">
        <w:rPr>
          <w:rFonts w:asciiTheme="majorHAnsi" w:hAnsiTheme="majorHAnsi" w:cstheme="majorHAnsi"/>
          <w:color w:val="000000" w:themeColor="text1"/>
        </w:rPr>
        <w:fldChar w:fldCharType="end"/>
      </w:r>
    </w:p>
    <w:p w14:paraId="2D484DC3" w14:textId="77777777" w:rsidR="00B4638C" w:rsidRPr="00A2423F" w:rsidRDefault="00B4638C" w:rsidP="00A73C40">
      <w:pPr>
        <w:rPr>
          <w:rFonts w:asciiTheme="majorHAnsi" w:hAnsiTheme="majorHAnsi" w:cstheme="majorHAnsi"/>
          <w:color w:val="000000" w:themeColor="text1"/>
        </w:rPr>
      </w:pPr>
    </w:p>
    <w:p w14:paraId="49DBF20E" w14:textId="77777777" w:rsidR="00B4638C" w:rsidRPr="00A2423F" w:rsidRDefault="00B4638C" w:rsidP="00A73C40">
      <w:pPr>
        <w:rPr>
          <w:rFonts w:asciiTheme="majorHAnsi" w:hAnsiTheme="majorHAnsi" w:cstheme="majorHAnsi"/>
          <w:color w:val="000000" w:themeColor="text1"/>
        </w:rPr>
      </w:pPr>
    </w:p>
    <w:p w14:paraId="15E1D01D" w14:textId="77777777" w:rsidR="00B4638C" w:rsidRPr="00A2423F" w:rsidRDefault="00B4638C" w:rsidP="00A73C40">
      <w:pPr>
        <w:rPr>
          <w:rFonts w:asciiTheme="majorHAnsi" w:hAnsiTheme="majorHAnsi" w:cstheme="majorHAnsi"/>
          <w:color w:val="000000" w:themeColor="text1"/>
        </w:rPr>
      </w:pPr>
    </w:p>
    <w:p w14:paraId="12F9B7E3" w14:textId="77777777" w:rsidR="00B4638C" w:rsidRPr="00A2423F" w:rsidRDefault="00B4638C" w:rsidP="00A73C40">
      <w:pPr>
        <w:rPr>
          <w:rFonts w:asciiTheme="majorHAnsi" w:hAnsiTheme="majorHAnsi" w:cstheme="majorHAnsi"/>
          <w:color w:val="000000" w:themeColor="text1"/>
        </w:rPr>
      </w:pPr>
    </w:p>
    <w:p w14:paraId="65F361A2" w14:textId="77777777" w:rsidR="00A96ECA" w:rsidRPr="00A2423F" w:rsidRDefault="00A96ECA" w:rsidP="00A73C40">
      <w:pPr>
        <w:rPr>
          <w:rFonts w:asciiTheme="majorHAnsi" w:hAnsiTheme="majorHAnsi" w:cstheme="majorHAnsi"/>
          <w:color w:val="000000" w:themeColor="text1"/>
        </w:rPr>
      </w:pPr>
    </w:p>
    <w:p w14:paraId="111040A8" w14:textId="15D526AC"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However this architecture can be altered to become either </w:t>
      </w:r>
      <w:r w:rsidRPr="00A2423F">
        <w:rPr>
          <w:rFonts w:asciiTheme="majorHAnsi" w:hAnsiTheme="majorHAnsi" w:cstheme="majorHAnsi"/>
          <w:b/>
          <w:color w:val="000000" w:themeColor="text1"/>
        </w:rPr>
        <w:t>supervised</w:t>
      </w:r>
      <w:r w:rsidRPr="00A2423F">
        <w:rPr>
          <w:rFonts w:asciiTheme="majorHAnsi" w:hAnsiTheme="majorHAnsi" w:cstheme="majorHAnsi"/>
          <w:color w:val="000000" w:themeColor="text1"/>
        </w:rPr>
        <w:t xml:space="preserve"> or </w:t>
      </w:r>
      <w:r w:rsidRPr="00A2423F">
        <w:rPr>
          <w:rFonts w:asciiTheme="majorHAnsi" w:hAnsiTheme="majorHAnsi" w:cstheme="majorHAnsi"/>
          <w:b/>
          <w:color w:val="000000" w:themeColor="text1"/>
        </w:rPr>
        <w:t>unsupervised</w:t>
      </w:r>
      <w:r w:rsidRPr="00A2423F">
        <w:rPr>
          <w:rFonts w:asciiTheme="majorHAnsi" w:hAnsiTheme="majorHAnsi" w:cstheme="majorHAnsi"/>
          <w:color w:val="000000" w:themeColor="text1"/>
        </w:rPr>
        <w:t>. The difference on a low level between supervised learning and unsupervised learning is the inputs in which it takes in</w:t>
      </w:r>
      <w:r w:rsidR="00A46C35" w:rsidRPr="00A2423F">
        <w:rPr>
          <w:rFonts w:asciiTheme="majorHAnsi" w:hAnsiTheme="majorHAnsi" w:cstheme="majorHAnsi"/>
          <w:color w:val="000000" w:themeColor="text1"/>
        </w:rPr>
        <w:t xml:space="preserve">. </w:t>
      </w:r>
      <w:r w:rsidR="00A46C35"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VxQ68Waz","properties":{"formattedCitation":"(11)","plainCitation":"(11)"},"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schema":"https://github.com/citation-style-language/schema/raw/master/csl-citation.json"} </w:instrText>
      </w:r>
      <w:r w:rsidR="00A46C35"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w:t>
      </w:r>
      <w:r w:rsidR="00A46C35" w:rsidRPr="00A2423F">
        <w:rPr>
          <w:rFonts w:asciiTheme="majorHAnsi" w:hAnsiTheme="majorHAnsi" w:cstheme="majorHAnsi"/>
          <w:color w:val="000000" w:themeColor="text1"/>
        </w:rPr>
        <w:fldChar w:fldCharType="end"/>
      </w:r>
      <w:r w:rsidR="00A46C35" w:rsidRPr="00A2423F">
        <w:rPr>
          <w:rFonts w:asciiTheme="majorHAnsi" w:hAnsiTheme="majorHAnsi" w:cstheme="majorHAnsi"/>
          <w:color w:val="000000" w:themeColor="text1"/>
        </w:rPr>
        <w:t xml:space="preserve"> </w:t>
      </w:r>
      <w:r w:rsidR="00A46C35"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93IC009C","properties":{"formattedCitation":"(12)","plainCitation":"(12)"},"citationItems":[{"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schema":"https://github.com/citation-style-language/schema/raw/master/csl-citation.json"} </w:instrText>
      </w:r>
      <w:r w:rsidR="00A46C35"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2)</w:t>
      </w:r>
      <w:r w:rsidR="00A46C35" w:rsidRPr="00A2423F">
        <w:rPr>
          <w:rFonts w:asciiTheme="majorHAnsi" w:hAnsiTheme="majorHAnsi" w:cstheme="majorHAnsi"/>
          <w:color w:val="000000" w:themeColor="text1"/>
        </w:rPr>
        <w:fldChar w:fldCharType="end"/>
      </w:r>
    </w:p>
    <w:p w14:paraId="1A6C5E64" w14:textId="77777777" w:rsidR="000A18F0" w:rsidRPr="00A2423F" w:rsidRDefault="000A18F0" w:rsidP="00A73C40">
      <w:pPr>
        <w:rPr>
          <w:rFonts w:asciiTheme="majorHAnsi" w:hAnsiTheme="majorHAnsi" w:cstheme="majorHAnsi"/>
          <w:color w:val="000000" w:themeColor="text1"/>
        </w:rPr>
      </w:pPr>
    </w:p>
    <w:p w14:paraId="378D218F"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supervised learning the overall objective is to map input to an output whose correct values are given by a ‘supervisor’. In unsupervised learning this is not the case. There is no supervisor and therefore only a dataset for input is given.</w:t>
      </w:r>
    </w:p>
    <w:p w14:paraId="539EB01F" w14:textId="77777777" w:rsidR="000A18F0" w:rsidRPr="00A2423F" w:rsidRDefault="000A18F0" w:rsidP="00A73C40">
      <w:pPr>
        <w:rPr>
          <w:rFonts w:asciiTheme="majorHAnsi" w:hAnsiTheme="majorHAnsi" w:cstheme="majorHAnsi"/>
          <w:color w:val="000000" w:themeColor="text1"/>
        </w:rPr>
      </w:pPr>
    </w:p>
    <w:p w14:paraId="777AD769"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One method of density estimation would be Clustering. The overall objective of this is to find groupings for different perceived sets of data.</w:t>
      </w:r>
    </w:p>
    <w:p w14:paraId="09D77925" w14:textId="77777777" w:rsidR="000A18F0" w:rsidRPr="00A2423F" w:rsidRDefault="000A18F0" w:rsidP="00A73C40">
      <w:pPr>
        <w:rPr>
          <w:rFonts w:asciiTheme="majorHAnsi" w:hAnsiTheme="majorHAnsi" w:cstheme="majorHAnsi"/>
          <w:color w:val="000000" w:themeColor="text1"/>
        </w:rPr>
      </w:pPr>
    </w:p>
    <w:p w14:paraId="3EA6D0FA" w14:textId="2AB88670"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Supervised learning uses a training set, a validation set and a test set. The training set is the basis for constructing a model in which can then be used to predict data in the later stages. The validation set is used to provide an unbiased evaluation of the model found in the training set while tuning model hyper parameters. The test set is used to provide an unbiased evaluation of the final model. This is one of the key differences between the two types of learning. The structure of neural network implemented later is an MLP – Multi Layer Perceptron. </w:t>
      </w:r>
      <w:r w:rsidR="00A46C35"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uAxXz2oN","properties":{"formattedCitation":"(29)","plainCitation":"(29)"},"citationItems":[{"id":39,"uris":["http://zotero.org/users/local/BSV1JSya/items/T9MIKCAY"],"uri":["http://zotero.org/users/local/BSV1JSya/items/T9MIKCAY"],"itemData":{"id":39,"type":"article-journal","title":"Comparison of supervised and unsupervised learning algorithms for pattern classification","container-title":"International Journal of Advanced Research in Artificial Intelligence","page":"34–38","volume":"2","issue":"2","source":"Google Scholar","author":[{"family":"Sathya","given":"R."},{"family":"Abraham","given":"Annamma"}],"issued":{"date-parts":[["2013"]]}}}],"schema":"https://github.com/citation-style-language/schema/raw/master/csl-citation.json"} </w:instrText>
      </w:r>
      <w:r w:rsidR="00A46C35"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9)</w:t>
      </w:r>
      <w:r w:rsidR="00A46C35" w:rsidRPr="00A2423F">
        <w:rPr>
          <w:rFonts w:asciiTheme="majorHAnsi" w:hAnsiTheme="majorHAnsi" w:cstheme="majorHAnsi"/>
          <w:color w:val="000000" w:themeColor="text1"/>
        </w:rPr>
        <w:fldChar w:fldCharType="end"/>
      </w:r>
    </w:p>
    <w:p w14:paraId="426AD208" w14:textId="77777777" w:rsidR="000A18F0" w:rsidRPr="00A2423F" w:rsidRDefault="000A18F0" w:rsidP="00A73C40">
      <w:pPr>
        <w:rPr>
          <w:rFonts w:asciiTheme="majorHAnsi" w:hAnsiTheme="majorHAnsi" w:cstheme="majorHAnsi"/>
          <w:color w:val="000000" w:themeColor="text1"/>
        </w:rPr>
      </w:pPr>
    </w:p>
    <w:p w14:paraId="20ABEE26"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 MLP structure is broken down into 3 main characteristics.</w:t>
      </w:r>
    </w:p>
    <w:p w14:paraId="7EDBEDC9" w14:textId="77777777" w:rsidR="00B4638C" w:rsidRPr="00A2423F" w:rsidRDefault="00B4638C" w:rsidP="00A73C40">
      <w:pPr>
        <w:pStyle w:val="ListParagraph"/>
        <w:numPr>
          <w:ilvl w:val="0"/>
          <w:numId w:val="1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One of more Layers of Hidden neurons that are not a part of the input output layers although it adds to the systems capabilities to solve complex calculations and issues.</w:t>
      </w:r>
    </w:p>
    <w:p w14:paraId="563E2AE2" w14:textId="77777777" w:rsidR="00B4638C" w:rsidRPr="00A2423F" w:rsidRDefault="00B4638C" w:rsidP="00A73C40">
      <w:pPr>
        <w:pStyle w:val="ListParagraph"/>
        <w:numPr>
          <w:ilvl w:val="0"/>
          <w:numId w:val="1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Non-Linear flow of data is differentiable.</w:t>
      </w:r>
    </w:p>
    <w:p w14:paraId="2A000B7A" w14:textId="77777777" w:rsidR="00B4638C" w:rsidRPr="00A2423F" w:rsidRDefault="00B4638C" w:rsidP="00A73C40">
      <w:pPr>
        <w:pStyle w:val="ListParagraph"/>
        <w:numPr>
          <w:ilvl w:val="0"/>
          <w:numId w:val="1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nterconnected model that has a high level of connectivity.</w:t>
      </w:r>
    </w:p>
    <w:p w14:paraId="4495CC4D" w14:textId="7DB79A43" w:rsidR="00A46C35" w:rsidRPr="00A2423F" w:rsidRDefault="00A46C35" w:rsidP="00A73C40">
      <w:pPr>
        <w:spacing w:after="16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HMSdT37k","properties":{"formattedCitation":"(29)","plainCitation":"(29)"},"citationItems":[{"id":39,"uris":["http://zotero.org/users/local/BSV1JSya/items/T9MIKCAY"],"uri":["http://zotero.org/users/local/BSV1JSya/items/T9MIKCAY"],"itemData":{"id":39,"type":"article-journal","title":"Comparison of supervised and unsupervised learning algorithms for pattern classification","container-title":"International Journal of Advanced Research in Artificial Intelligence","page":"34–38","volume":"2","issue":"2","source":"Google Scholar","author":[{"family":"Sathya","given":"R."},{"family":"Abraham","given":"Annamma"}],"issued":{"date-parts":[["2013"]]}}}],"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9)</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w:t>
      </w: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dUaCjFI1","properties":{"formattedCitation":"(23)","plainCitation":"(23)"},"citationItems":[{"id":7,"uris":["http://zotero.org/users/local/BSV1JSya/items/NYP5856T"],"uri":["http://zotero.org/users/local/BSV1JSya/items/NYP5856T"],"itemData":{"id":7,"type":"book","title":"Python Machine Learning","publisher":"Packt Publishing","publisher-place":"Birmingham, Uk","event-place":"Birmingham, Uk","ISBN":"1-78355-513-0","author":[{"family":"Raschka","given":"Sebastian"}],"issued":{"date-parts":[["2015"]]}}}],"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3)</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w:t>
      </w:r>
    </w:p>
    <w:p w14:paraId="5EC505F5"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Ultimately the main difference between unsupervised learning and supervised is the type of data in which Unsupervised takes as input.</w:t>
      </w:r>
    </w:p>
    <w:p w14:paraId="2650E9CC" w14:textId="77777777" w:rsidR="009F6758" w:rsidRPr="00A2423F" w:rsidRDefault="009F6758" w:rsidP="00A73C40">
      <w:pPr>
        <w:rPr>
          <w:rFonts w:asciiTheme="majorHAnsi" w:hAnsiTheme="majorHAnsi" w:cstheme="majorHAnsi"/>
          <w:color w:val="000000" w:themeColor="text1"/>
        </w:rPr>
      </w:pPr>
    </w:p>
    <w:p w14:paraId="122BCD5A" w14:textId="77777777" w:rsidR="00917338" w:rsidRPr="00A2423F" w:rsidRDefault="00B4638C"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lastRenderedPageBreak/>
        <w:drawing>
          <wp:inline distT="0" distB="0" distL="0" distR="0" wp14:anchorId="05696DD3" wp14:editId="5393F8A1">
            <wp:extent cx="45720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7828283" w14:textId="1E4FEA46" w:rsidR="00B4638C" w:rsidRPr="00A2423F" w:rsidRDefault="00917338" w:rsidP="00A73C40">
      <w:pPr>
        <w:pStyle w:val="Caption"/>
        <w:jc w:val="both"/>
        <w:rPr>
          <w:rFonts w:asciiTheme="majorHAnsi" w:hAnsiTheme="majorHAnsi" w:cstheme="majorHAnsi"/>
          <w:color w:val="000000" w:themeColor="text1"/>
        </w:rPr>
      </w:pPr>
      <w:bookmarkStart w:id="26" w:name="_Toc499471498"/>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3</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Unsupervised Learning Graph</w:t>
      </w:r>
      <w:bookmarkEnd w:id="26"/>
    </w:p>
    <w:p w14:paraId="5DD5250D" w14:textId="77777777" w:rsidR="000A18F0" w:rsidRPr="00A2423F" w:rsidRDefault="000A18F0" w:rsidP="00A73C40">
      <w:pPr>
        <w:jc w:val="both"/>
        <w:rPr>
          <w:rFonts w:asciiTheme="majorHAnsi" w:hAnsiTheme="majorHAnsi" w:cstheme="majorHAnsi"/>
          <w:color w:val="000000" w:themeColor="text1"/>
        </w:rPr>
      </w:pPr>
    </w:p>
    <w:p w14:paraId="45842FCC" w14:textId="627650CB"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n unsupervised learning the data which is given has not been set a dataset where example data has been associated with being a positive or a negative of being associated with a </w:t>
      </w:r>
      <w:r w:rsidR="000A18F0" w:rsidRPr="00A2423F">
        <w:rPr>
          <w:rFonts w:asciiTheme="majorHAnsi" w:hAnsiTheme="majorHAnsi" w:cstheme="majorHAnsi"/>
          <w:color w:val="000000" w:themeColor="text1"/>
        </w:rPr>
        <w:t>class. It</w:t>
      </w:r>
      <w:r w:rsidRPr="00A2423F">
        <w:rPr>
          <w:rFonts w:asciiTheme="majorHAnsi" w:hAnsiTheme="majorHAnsi" w:cstheme="majorHAnsi"/>
          <w:color w:val="000000" w:themeColor="text1"/>
        </w:rPr>
        <w:t xml:space="preserve"> uses self-organising neurons to identify hidden patterns. Although this paradigm doesn’t provide a learning signal and therefore there can be a lack of direction.</w:t>
      </w:r>
      <w:r w:rsidR="00FF6376" w:rsidRPr="00A2423F">
        <w:rPr>
          <w:rFonts w:asciiTheme="majorHAnsi" w:hAnsiTheme="majorHAnsi" w:cstheme="majorHAnsi"/>
          <w:color w:val="000000" w:themeColor="text1"/>
        </w:rPr>
        <w:t xml:space="preserve"> </w:t>
      </w:r>
      <w:r w:rsidR="00FF6376"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DYk4SM2P","properties":{"formattedCitation":"(11,12,29)","plainCitation":"(11,12,29)"},"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id":39,"uris":["http://zotero.org/users/local/BSV1JSya/items/T9MIKCAY"],"uri":["http://zotero.org/users/local/BSV1JSya/items/T9MIKCAY"],"itemData":{"id":39,"type":"article-journal","title":"Comparison of supervised and unsupervised learning algorithms for pattern classification","container-title":"International Journal of Advanced Research in Artificial Intelligence","page":"34–38","volume":"2","issue":"2","source":"Google Scholar","author":[{"family":"Sathya","given":"R."},{"family":"Abraham","given":"Annamma"}],"issued":{"date-parts":[["2013"]]}}}],"schema":"https://github.com/citation-style-language/schema/raw/master/csl-citation.json"} </w:instrText>
      </w:r>
      <w:r w:rsidR="00FF6376"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12,29)</w:t>
      </w:r>
      <w:r w:rsidR="00FF6376" w:rsidRPr="00A2423F">
        <w:rPr>
          <w:rFonts w:asciiTheme="majorHAnsi" w:hAnsiTheme="majorHAnsi" w:cstheme="majorHAnsi"/>
          <w:color w:val="000000" w:themeColor="text1"/>
        </w:rPr>
        <w:fldChar w:fldCharType="end"/>
      </w:r>
    </w:p>
    <w:p w14:paraId="4534BA62" w14:textId="77777777" w:rsidR="000A18F0" w:rsidRPr="00A2423F" w:rsidRDefault="000A18F0" w:rsidP="00A73C40">
      <w:pPr>
        <w:rPr>
          <w:rFonts w:asciiTheme="majorHAnsi" w:hAnsiTheme="majorHAnsi" w:cstheme="majorHAnsi"/>
          <w:color w:val="000000" w:themeColor="text1"/>
        </w:rPr>
      </w:pPr>
    </w:p>
    <w:p w14:paraId="7B2A7D4C"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While in some cases this may be negative as the neural network may learn to find patterns that are not useful it can also be used to discover patterns that had been previously overlooked or missed and therefore this technique is good for the discover of new unprecedented patterns.</w:t>
      </w:r>
    </w:p>
    <w:p w14:paraId="1DC9EF86" w14:textId="77777777" w:rsidR="000A18F0" w:rsidRPr="00A2423F" w:rsidRDefault="000A18F0" w:rsidP="00A73C40">
      <w:pPr>
        <w:rPr>
          <w:rFonts w:asciiTheme="majorHAnsi" w:hAnsiTheme="majorHAnsi" w:cstheme="majorHAnsi"/>
          <w:color w:val="000000" w:themeColor="text1"/>
        </w:rPr>
      </w:pPr>
    </w:p>
    <w:p w14:paraId="2815C4CC" w14:textId="7777777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lack of direction however can be fixed in later stages using different kinds of analysis such as Regression or Relevance analysis.</w:t>
      </w:r>
    </w:p>
    <w:p w14:paraId="66F69BE7" w14:textId="77777777" w:rsidR="000A18F0" w:rsidRPr="00A2423F" w:rsidRDefault="000A18F0" w:rsidP="00A73C40">
      <w:pPr>
        <w:rPr>
          <w:rFonts w:asciiTheme="majorHAnsi" w:hAnsiTheme="majorHAnsi" w:cstheme="majorHAnsi"/>
          <w:color w:val="000000" w:themeColor="text1"/>
        </w:rPr>
      </w:pPr>
    </w:p>
    <w:p w14:paraId="662B8712" w14:textId="07FFF767"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As we can see in figure </w:t>
      </w:r>
      <w:r w:rsidR="00985332" w:rsidRPr="00A2423F">
        <w:rPr>
          <w:rFonts w:asciiTheme="majorHAnsi" w:hAnsiTheme="majorHAnsi" w:cstheme="majorHAnsi"/>
          <w:color w:val="000000" w:themeColor="text1"/>
        </w:rPr>
        <w:t>13.</w:t>
      </w:r>
      <w:r w:rsidRPr="00A2423F">
        <w:rPr>
          <w:rFonts w:asciiTheme="majorHAnsi" w:hAnsiTheme="majorHAnsi" w:cstheme="majorHAnsi"/>
          <w:color w:val="000000" w:themeColor="text1"/>
        </w:rPr>
        <w:t xml:space="preserve"> </w:t>
      </w:r>
      <w:r w:rsidR="00985332" w:rsidRPr="00A2423F">
        <w:rPr>
          <w:rFonts w:asciiTheme="majorHAnsi" w:hAnsiTheme="majorHAnsi" w:cstheme="majorHAnsi"/>
          <w:color w:val="000000" w:themeColor="text1"/>
        </w:rPr>
        <w:t>, In</w:t>
      </w:r>
      <w:r w:rsidRPr="00A2423F">
        <w:rPr>
          <w:rFonts w:asciiTheme="majorHAnsi" w:hAnsiTheme="majorHAnsi" w:cstheme="majorHAnsi"/>
          <w:color w:val="000000" w:themeColor="text1"/>
        </w:rPr>
        <w:t xml:space="preserve"> this case of unsupervised learning when the inputs are first read in they are all perceived as anonymous classes as there has been no training set provided and therefore there is no possibility of previous data existing to aid in the prediction process. All data is the same class for the time being.</w:t>
      </w:r>
      <w:r w:rsidR="00D11CE9" w:rsidRPr="00A2423F">
        <w:rPr>
          <w:rFonts w:asciiTheme="majorHAnsi" w:hAnsiTheme="majorHAnsi" w:cstheme="majorHAnsi"/>
          <w:color w:val="000000" w:themeColor="text1"/>
        </w:rPr>
        <w:t xml:space="preserve"> </w:t>
      </w:r>
    </w:p>
    <w:p w14:paraId="2EE9A9E3" w14:textId="77777777" w:rsidR="00B4638C" w:rsidRPr="00A2423F" w:rsidRDefault="00B4638C" w:rsidP="00A73C40">
      <w:pPr>
        <w:rPr>
          <w:rFonts w:asciiTheme="majorHAnsi" w:hAnsiTheme="majorHAnsi" w:cstheme="majorHAnsi"/>
          <w:color w:val="000000" w:themeColor="text1"/>
        </w:rPr>
      </w:pPr>
    </w:p>
    <w:p w14:paraId="0F65C10C" w14:textId="77777777" w:rsidR="00917338" w:rsidRPr="00A2423F" w:rsidRDefault="00B4638C"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lastRenderedPageBreak/>
        <w:drawing>
          <wp:inline distT="0" distB="0" distL="0" distR="0" wp14:anchorId="74C5779C" wp14:editId="568A847F">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52735F7" w14:textId="02AE2EA5" w:rsidR="00B4638C" w:rsidRPr="00A2423F" w:rsidRDefault="00917338" w:rsidP="00A73C40">
      <w:pPr>
        <w:pStyle w:val="Caption"/>
        <w:jc w:val="both"/>
        <w:rPr>
          <w:rFonts w:asciiTheme="majorHAnsi" w:hAnsiTheme="majorHAnsi" w:cstheme="majorHAnsi"/>
          <w:color w:val="000000" w:themeColor="text1"/>
        </w:rPr>
      </w:pPr>
      <w:bookmarkStart w:id="27" w:name="_Toc499471499"/>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4</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Supervised Learning Graph</w:t>
      </w:r>
      <w:bookmarkEnd w:id="27"/>
    </w:p>
    <w:p w14:paraId="1DC7DDEA" w14:textId="77777777" w:rsidR="000A18F0" w:rsidRPr="00A2423F" w:rsidRDefault="000A18F0" w:rsidP="00A73C40">
      <w:pPr>
        <w:jc w:val="both"/>
        <w:rPr>
          <w:rFonts w:asciiTheme="majorHAnsi" w:hAnsiTheme="majorHAnsi" w:cstheme="majorHAnsi"/>
          <w:color w:val="000000" w:themeColor="text1"/>
        </w:rPr>
      </w:pPr>
    </w:p>
    <w:p w14:paraId="3E955A94" w14:textId="3488E0F6" w:rsidR="00B4638C"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n the figure </w:t>
      </w:r>
      <w:r w:rsidR="005F5F58" w:rsidRPr="00A2423F">
        <w:rPr>
          <w:rFonts w:asciiTheme="majorHAnsi" w:hAnsiTheme="majorHAnsi" w:cstheme="majorHAnsi"/>
          <w:color w:val="000000" w:themeColor="text1"/>
        </w:rPr>
        <w:t>14. We</w:t>
      </w:r>
      <w:r w:rsidRPr="00A2423F">
        <w:rPr>
          <w:rFonts w:asciiTheme="majorHAnsi" w:hAnsiTheme="majorHAnsi" w:cstheme="majorHAnsi"/>
          <w:color w:val="000000" w:themeColor="text1"/>
        </w:rPr>
        <w:t xml:space="preserve"> can see an example of a type of dataset that would be an input for supervised learning. This is because the given data has already been assigned a positive and a negative of being a class or in this case it has already given example of what a typical piece of data from a class might look like statistically.</w:t>
      </w:r>
      <w:r w:rsidR="0033356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KvAxPju","properties":{"formattedCitation":"(11,12,15)","plainCitation":"(11,12,15)"},"citationItems":[{"id":23,"uris":["http://zotero.org/users/local/BSV1JSya/items/57KUN8P8"],"uri":["http://zotero.org/users/local/BSV1JSya/items/57KUN8P8"],"itemData":{"id":23,"type":"book","title":"Data Mining - Concepts and Techniques","publisher":"Morgan Kaufmann","number-of-pages":"702","edition":"2","ISBN":"1-55860-901-6","language":"English","author":[{"literal":"Jiawei Han"},{"literal":"Micheline Kamber"}],"issued":{"date-parts":[["2006"]]}}},{"id":25,"uris":["http://zotero.org/users/local/BSV1JSya/items/7KQXPQZE"],"uri":["http://zotero.org/users/local/BSV1JSya/items/7KQXPQZE"],"itemData":{"id":25,"type":"book","title":"Big Data, Data Mining and Machine Learning","publisher":"John Wiley &amp; Sons","publisher-place":"Hoboken, N.J.","event-place":"Hoboken, N.J.","author":[{"literal":"Jared Dead"}],"issued":{"date-parts":[["2014"]]}}},{"id":24,"uris":["http://zotero.org/users/local/BSV1JSya/items/F9UIXHD6"],"uri":["http://zotero.org/users/local/BSV1JSya/items/F9UIXHD6"],"itemData":{"id":24,"type":"book","title":"Introduction to Machine Learning","publisher":"Massachusetts Institute of Technology","edition":"2","ISBN":"978-0-262-01243-0","language":"English","author":[{"literal":"Ethem Alpaydin"}],"issued":{"date-parts":[["2010"]]}}}],"schema":"https://github.com/citation-style-language/schema/raw/master/csl-citation.json"} </w:instrText>
      </w:r>
      <w:r w:rsidR="0033356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11,12,15)</w:t>
      </w:r>
      <w:r w:rsidR="00333562" w:rsidRPr="00A2423F">
        <w:rPr>
          <w:rFonts w:asciiTheme="majorHAnsi" w:hAnsiTheme="majorHAnsi" w:cstheme="majorHAnsi"/>
          <w:color w:val="000000" w:themeColor="text1"/>
        </w:rPr>
        <w:fldChar w:fldCharType="end"/>
      </w:r>
    </w:p>
    <w:p w14:paraId="6F70CE0F" w14:textId="77777777" w:rsidR="0064737E" w:rsidRPr="00A2423F" w:rsidRDefault="0064737E" w:rsidP="00A73C40">
      <w:pPr>
        <w:rPr>
          <w:rFonts w:asciiTheme="majorHAnsi" w:hAnsiTheme="majorHAnsi" w:cstheme="majorHAnsi"/>
          <w:color w:val="000000" w:themeColor="text1"/>
        </w:rPr>
      </w:pPr>
    </w:p>
    <w:p w14:paraId="363F7F3F" w14:textId="3782061D" w:rsidR="002C19DF" w:rsidRPr="00A2423F" w:rsidRDefault="00B4638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a case study done by R. Sathya of Jyoti Nivas Colle</w:t>
      </w:r>
      <w:r w:rsidR="008C418E" w:rsidRPr="00A2423F">
        <w:rPr>
          <w:rFonts w:asciiTheme="majorHAnsi" w:hAnsiTheme="majorHAnsi" w:cstheme="majorHAnsi"/>
          <w:color w:val="000000" w:themeColor="text1"/>
        </w:rPr>
        <w:t>ge they made a comparison of</w:t>
      </w:r>
      <w:r w:rsidRPr="00A2423F">
        <w:rPr>
          <w:rFonts w:asciiTheme="majorHAnsi" w:hAnsiTheme="majorHAnsi" w:cstheme="majorHAnsi"/>
          <w:color w:val="000000" w:themeColor="text1"/>
        </w:rPr>
        <w:t xml:space="preserve"> two </w:t>
      </w:r>
      <w:r w:rsidR="008C418E" w:rsidRPr="00A2423F">
        <w:rPr>
          <w:rFonts w:asciiTheme="majorHAnsi" w:hAnsiTheme="majorHAnsi" w:cstheme="majorHAnsi"/>
          <w:color w:val="000000" w:themeColor="text1"/>
        </w:rPr>
        <w:t xml:space="preserve">of the </w:t>
      </w:r>
      <w:r w:rsidRPr="00A2423F">
        <w:rPr>
          <w:rFonts w:asciiTheme="majorHAnsi" w:hAnsiTheme="majorHAnsi" w:cstheme="majorHAnsi"/>
          <w:color w:val="000000" w:themeColor="text1"/>
        </w:rPr>
        <w:t>paradigms</w:t>
      </w:r>
      <w:r w:rsidR="008C418E" w:rsidRPr="00A2423F">
        <w:rPr>
          <w:rFonts w:asciiTheme="majorHAnsi" w:hAnsiTheme="majorHAnsi" w:cstheme="majorHAnsi"/>
          <w:color w:val="000000" w:themeColor="text1"/>
        </w:rPr>
        <w:t xml:space="preserve"> of artificial neural networks.</w:t>
      </w:r>
      <w:r w:rsidR="00333562"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da6OSctS","properties":{"formattedCitation":"(29)","plainCitation":"(29)"},"citationItems":[{"id":39,"uris":["http://zotero.org/users/local/BSV1JSya/items/T9MIKCAY"],"uri":["http://zotero.org/users/local/BSV1JSya/items/T9MIKCAY"],"itemData":{"id":39,"type":"article-journal","title":"Comparison of supervised and unsupervised learning algorithms for pattern classification","container-title":"International Journal of Advanced Research in Artificial Intelligence","page":"34–38","volume":"2","issue":"2","source":"Google Scholar","author":[{"family":"Sathya","given":"R."},{"family":"Abraham","given":"Annamma"}],"issued":{"date-parts":[["2013"]]}}}],"schema":"https://github.com/citation-style-language/schema/raw/master/csl-citation.json"} </w:instrText>
      </w:r>
      <w:r w:rsidR="00333562"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9)</w:t>
      </w:r>
      <w:r w:rsidR="00333562" w:rsidRPr="00A2423F">
        <w:rPr>
          <w:rFonts w:asciiTheme="majorHAnsi" w:hAnsiTheme="majorHAnsi" w:cstheme="majorHAnsi"/>
          <w:color w:val="000000" w:themeColor="text1"/>
        </w:rPr>
        <w:fldChar w:fldCharType="end"/>
      </w:r>
    </w:p>
    <w:p w14:paraId="3D015D51" w14:textId="77777777" w:rsidR="002C19DF" w:rsidRPr="00A2423F" w:rsidRDefault="002C19DF" w:rsidP="00A73C40">
      <w:pPr>
        <w:rPr>
          <w:rFonts w:asciiTheme="majorHAnsi" w:hAnsiTheme="majorHAnsi" w:cstheme="majorHAnsi"/>
          <w:color w:val="000000" w:themeColor="text1"/>
        </w:rPr>
      </w:pPr>
    </w:p>
    <w:p w14:paraId="46A59E0E" w14:textId="4B02DC89" w:rsidR="00270D4D" w:rsidRPr="00A2423F" w:rsidRDefault="009F6758"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Supervised learning technique they implemented was the MLP type which is the same as the one I have implemented. The </w:t>
      </w:r>
      <w:r w:rsidR="002D5327" w:rsidRPr="00A2423F">
        <w:rPr>
          <w:rFonts w:asciiTheme="majorHAnsi" w:hAnsiTheme="majorHAnsi" w:cstheme="majorHAnsi"/>
          <w:color w:val="000000" w:themeColor="text1"/>
        </w:rPr>
        <w:t>Unsupervised</w:t>
      </w:r>
      <w:r w:rsidRPr="00A2423F">
        <w:rPr>
          <w:rFonts w:asciiTheme="majorHAnsi" w:hAnsiTheme="majorHAnsi" w:cstheme="majorHAnsi"/>
          <w:color w:val="000000" w:themeColor="text1"/>
        </w:rPr>
        <w:t xml:space="preserve"> learning technique that they implemented was the SOM – Self Organising Maps technique.</w:t>
      </w:r>
    </w:p>
    <w:p w14:paraId="5566670F" w14:textId="77777777" w:rsidR="002D5327" w:rsidRPr="00A2423F" w:rsidRDefault="002D5327" w:rsidP="00A73C40">
      <w:pPr>
        <w:rPr>
          <w:rFonts w:asciiTheme="majorHAnsi" w:hAnsiTheme="majorHAnsi" w:cstheme="majorHAnsi"/>
          <w:color w:val="000000" w:themeColor="text1"/>
        </w:rPr>
      </w:pPr>
    </w:p>
    <w:p w14:paraId="548C96CB" w14:textId="4D6F43E0" w:rsidR="002D5327" w:rsidRPr="00A2423F" w:rsidRDefault="002D5327"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purpose of the study was to demonstrate the effects of these two learning paradigms in a pattern classification scenario.</w:t>
      </w:r>
    </w:p>
    <w:p w14:paraId="6F6EFD94" w14:textId="77777777" w:rsidR="00725036" w:rsidRPr="00A2423F" w:rsidRDefault="00725036" w:rsidP="00A73C40">
      <w:pPr>
        <w:rPr>
          <w:rFonts w:asciiTheme="majorHAnsi" w:hAnsiTheme="majorHAnsi" w:cstheme="majorHAnsi"/>
          <w:color w:val="000000" w:themeColor="text1"/>
        </w:rPr>
      </w:pPr>
    </w:p>
    <w:p w14:paraId="10031912" w14:textId="4C064B59" w:rsidR="00725036" w:rsidRPr="00A2423F" w:rsidRDefault="0072503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e case of the supervised technique it was given an 11-4-3 design with back propagation.</w:t>
      </w:r>
      <w:r w:rsidR="00C67C44" w:rsidRPr="00A2423F">
        <w:rPr>
          <w:rFonts w:asciiTheme="majorHAnsi" w:hAnsiTheme="majorHAnsi" w:cstheme="majorHAnsi"/>
          <w:color w:val="000000" w:themeColor="text1"/>
        </w:rPr>
        <w:t xml:space="preserve"> The ANN was trained with a 300 dataset and 50 were used to train it.</w:t>
      </w:r>
    </w:p>
    <w:p w14:paraId="28856522" w14:textId="77777777" w:rsidR="00C67C44" w:rsidRPr="00A2423F" w:rsidRDefault="00C67C44" w:rsidP="00A73C40">
      <w:pPr>
        <w:rPr>
          <w:rFonts w:asciiTheme="majorHAnsi" w:hAnsiTheme="majorHAnsi" w:cstheme="majorHAnsi"/>
          <w:color w:val="000000" w:themeColor="text1"/>
        </w:rPr>
      </w:pPr>
    </w:p>
    <w:p w14:paraId="20858DFD" w14:textId="0F03E850" w:rsidR="00C67C44" w:rsidRPr="00A2423F" w:rsidRDefault="00C67C44"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e case of the unsupervised technique it was given a 10 input and 3 output.</w:t>
      </w:r>
    </w:p>
    <w:p w14:paraId="23F40B33" w14:textId="12539201" w:rsidR="00C67C44" w:rsidRPr="00A2423F" w:rsidRDefault="00C67C44"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dataset used to originally train the supervised ANN was used to train this model.</w:t>
      </w:r>
    </w:p>
    <w:p w14:paraId="5AAD528E" w14:textId="77777777" w:rsidR="00270D4D" w:rsidRPr="00A2423F" w:rsidRDefault="00270D4D" w:rsidP="00A73C40">
      <w:pPr>
        <w:rPr>
          <w:rFonts w:asciiTheme="majorHAnsi" w:hAnsiTheme="majorHAnsi" w:cstheme="majorHAnsi"/>
          <w:color w:val="000000" w:themeColor="text1"/>
        </w:rPr>
      </w:pPr>
    </w:p>
    <w:p w14:paraId="46FA5833" w14:textId="77777777" w:rsidR="00902A19" w:rsidRPr="00A2423F" w:rsidRDefault="00902A19" w:rsidP="00A73C40">
      <w:pPr>
        <w:rPr>
          <w:rFonts w:asciiTheme="majorHAnsi" w:hAnsiTheme="majorHAnsi" w:cstheme="majorHAnsi"/>
          <w:color w:val="000000" w:themeColor="text1"/>
        </w:rPr>
      </w:pPr>
    </w:p>
    <w:p w14:paraId="0D166D3B" w14:textId="77777777" w:rsidR="00902A19" w:rsidRPr="00A2423F" w:rsidRDefault="00902A19" w:rsidP="00A73C40">
      <w:pPr>
        <w:rPr>
          <w:rFonts w:asciiTheme="majorHAnsi" w:hAnsiTheme="majorHAnsi" w:cstheme="majorHAnsi"/>
          <w:color w:val="000000" w:themeColor="text1"/>
        </w:rPr>
      </w:pPr>
    </w:p>
    <w:p w14:paraId="30691599" w14:textId="77777777" w:rsidR="00902A19" w:rsidRPr="00A2423F" w:rsidRDefault="00902A19" w:rsidP="00A73C40">
      <w:pPr>
        <w:rPr>
          <w:rFonts w:asciiTheme="majorHAnsi" w:hAnsiTheme="majorHAnsi" w:cstheme="majorHAnsi"/>
          <w:color w:val="000000" w:themeColor="text1"/>
        </w:rPr>
      </w:pPr>
    </w:p>
    <w:p w14:paraId="4A6E6C04" w14:textId="77777777" w:rsidR="00902A19" w:rsidRPr="00A2423F" w:rsidRDefault="00902A19" w:rsidP="00A73C40">
      <w:pPr>
        <w:rPr>
          <w:rFonts w:asciiTheme="majorHAnsi" w:hAnsiTheme="majorHAnsi" w:cstheme="majorHAnsi"/>
          <w:color w:val="000000" w:themeColor="text1"/>
        </w:rPr>
      </w:pPr>
    </w:p>
    <w:p w14:paraId="0932C2B4" w14:textId="77777777" w:rsidR="00902A19" w:rsidRPr="00A2423F" w:rsidRDefault="00902A19" w:rsidP="00A73C40">
      <w:pPr>
        <w:jc w:val="both"/>
        <w:rPr>
          <w:rFonts w:asciiTheme="majorHAnsi" w:hAnsiTheme="majorHAnsi" w:cstheme="majorHAnsi"/>
          <w:color w:val="000000" w:themeColor="text1"/>
        </w:rPr>
      </w:pPr>
    </w:p>
    <w:p w14:paraId="7B64206B" w14:textId="77777777" w:rsidR="00902A19" w:rsidRPr="00A2423F" w:rsidRDefault="00902A19" w:rsidP="00A73C40">
      <w:pPr>
        <w:jc w:val="both"/>
        <w:rPr>
          <w:rFonts w:asciiTheme="majorHAnsi" w:hAnsiTheme="majorHAnsi" w:cstheme="majorHAnsi"/>
          <w:color w:val="000000" w:themeColor="text1"/>
        </w:rPr>
      </w:pPr>
    </w:p>
    <w:p w14:paraId="4B3CAF71" w14:textId="77777777" w:rsidR="00902A19" w:rsidRPr="00A2423F" w:rsidRDefault="00902A19" w:rsidP="00A73C40">
      <w:pPr>
        <w:jc w:val="both"/>
        <w:rPr>
          <w:rFonts w:asciiTheme="majorHAnsi" w:hAnsiTheme="majorHAnsi" w:cstheme="majorHAnsi"/>
          <w:color w:val="000000" w:themeColor="text1"/>
        </w:rPr>
      </w:pPr>
    </w:p>
    <w:p w14:paraId="4644F8C3" w14:textId="55D5BBB0" w:rsidR="00270D4D" w:rsidRPr="00A2423F" w:rsidRDefault="00C54D1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Their intended dataset was a set of students and their skillsets and group them based on their performance. In their results they found that:</w:t>
      </w:r>
    </w:p>
    <w:p w14:paraId="45C5F1B0" w14:textId="77777777" w:rsidR="00C54D1B" w:rsidRPr="00A2423F" w:rsidRDefault="00C54D1B" w:rsidP="00A73C40">
      <w:pPr>
        <w:rPr>
          <w:rFonts w:asciiTheme="majorHAnsi" w:hAnsiTheme="majorHAnsi" w:cstheme="majorHAnsi"/>
          <w:color w:val="000000" w:themeColor="text1"/>
        </w:rPr>
      </w:pPr>
    </w:p>
    <w:p w14:paraId="038E251C" w14:textId="48387A8F" w:rsidR="00C54D1B" w:rsidRPr="00A2423F" w:rsidRDefault="00C54D1B" w:rsidP="00A73C40">
      <w:pPr>
        <w:pStyle w:val="ListParagraph"/>
        <w:numPr>
          <w:ilvl w:val="0"/>
          <w:numId w:val="2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Observation through these paradigms facilitates new theories and knowledge that is imbedded in patterns.</w:t>
      </w:r>
    </w:p>
    <w:p w14:paraId="396B9EC1" w14:textId="021E82A9" w:rsidR="00C54D1B" w:rsidRPr="00A2423F" w:rsidRDefault="00C54D1B" w:rsidP="00A73C40">
      <w:pPr>
        <w:pStyle w:val="ListParagraph"/>
        <w:numPr>
          <w:ilvl w:val="0"/>
          <w:numId w:val="2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Learning behaviour of the neural network enhances the classification properties.</w:t>
      </w:r>
    </w:p>
    <w:p w14:paraId="43572B22" w14:textId="7CA6CFA0" w:rsidR="00C54D1B" w:rsidRPr="00A2423F" w:rsidRDefault="00C54D1B" w:rsidP="00A73C40">
      <w:pPr>
        <w:ind w:left="360"/>
        <w:rPr>
          <w:rFonts w:asciiTheme="majorHAnsi" w:hAnsiTheme="majorHAnsi" w:cstheme="majorHAnsi"/>
          <w:color w:val="000000" w:themeColor="text1"/>
        </w:rPr>
      </w:pPr>
      <w:r w:rsidRPr="00A2423F">
        <w:rPr>
          <w:rFonts w:asciiTheme="majorHAnsi" w:hAnsiTheme="majorHAnsi" w:cstheme="majorHAnsi"/>
          <w:color w:val="000000" w:themeColor="text1"/>
        </w:rPr>
        <w:t>Although the main conclusion in which they took was that the supervised learning algorithm is very efficient for non-linear real time problems while the unsupervised model is not.</w:t>
      </w:r>
    </w:p>
    <w:p w14:paraId="5BDB06F5" w14:textId="77777777" w:rsidR="00C54D1B" w:rsidRPr="00A2423F" w:rsidRDefault="00C54D1B" w:rsidP="00A73C40">
      <w:pPr>
        <w:ind w:left="360"/>
        <w:rPr>
          <w:rFonts w:asciiTheme="majorHAnsi" w:hAnsiTheme="majorHAnsi" w:cstheme="majorHAnsi"/>
          <w:color w:val="000000" w:themeColor="text1"/>
        </w:rPr>
      </w:pPr>
    </w:p>
    <w:p w14:paraId="2678192C" w14:textId="151B27D0" w:rsidR="00C54D1B" w:rsidRPr="00A2423F" w:rsidRDefault="00C54D1B" w:rsidP="00A73C40">
      <w:pPr>
        <w:ind w:left="360"/>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refore in this case </w:t>
      </w:r>
      <w:r w:rsidR="00264035" w:rsidRPr="00A2423F">
        <w:rPr>
          <w:rFonts w:asciiTheme="majorHAnsi" w:hAnsiTheme="majorHAnsi" w:cstheme="majorHAnsi"/>
          <w:color w:val="000000" w:themeColor="text1"/>
        </w:rPr>
        <w:t>where</w:t>
      </w:r>
      <w:r w:rsidRPr="00A2423F">
        <w:rPr>
          <w:rFonts w:asciiTheme="majorHAnsi" w:hAnsiTheme="majorHAnsi" w:cstheme="majorHAnsi"/>
          <w:color w:val="000000" w:themeColor="text1"/>
        </w:rPr>
        <w:t xml:space="preserve"> it is linear</w:t>
      </w:r>
      <w:r w:rsidR="00EA7343" w:rsidRPr="00A2423F">
        <w:rPr>
          <w:rFonts w:asciiTheme="majorHAnsi" w:hAnsiTheme="majorHAnsi" w:cstheme="majorHAnsi"/>
          <w:color w:val="000000" w:themeColor="text1"/>
        </w:rPr>
        <w:t>,</w:t>
      </w:r>
      <w:r w:rsidRPr="00A2423F">
        <w:rPr>
          <w:rFonts w:asciiTheme="majorHAnsi" w:hAnsiTheme="majorHAnsi" w:cstheme="majorHAnsi"/>
          <w:color w:val="000000" w:themeColor="text1"/>
        </w:rPr>
        <w:t xml:space="preserve"> the unsupervised method was more efficient than the supervised method.</w:t>
      </w:r>
    </w:p>
    <w:p w14:paraId="595BA2FB" w14:textId="77777777" w:rsidR="00C54D1B" w:rsidRPr="00A2423F" w:rsidRDefault="00C54D1B" w:rsidP="00A73C40">
      <w:pPr>
        <w:ind w:left="360"/>
        <w:rPr>
          <w:rFonts w:asciiTheme="majorHAnsi" w:hAnsiTheme="majorHAnsi" w:cstheme="majorHAnsi"/>
          <w:color w:val="000000" w:themeColor="text1"/>
        </w:rPr>
      </w:pPr>
    </w:p>
    <w:p w14:paraId="26C46E6C" w14:textId="24FFBCD0" w:rsidR="00C54D1B" w:rsidRPr="00A2423F" w:rsidRDefault="00C54D1B" w:rsidP="00A73C40">
      <w:pPr>
        <w:ind w:left="360"/>
        <w:rPr>
          <w:rFonts w:asciiTheme="majorHAnsi" w:hAnsiTheme="majorHAnsi" w:cstheme="majorHAnsi"/>
          <w:color w:val="000000" w:themeColor="text1"/>
        </w:rPr>
      </w:pPr>
      <w:r w:rsidRPr="00A2423F">
        <w:rPr>
          <w:rFonts w:asciiTheme="majorHAnsi" w:hAnsiTheme="majorHAnsi" w:cstheme="majorHAnsi"/>
          <w:color w:val="000000" w:themeColor="text1"/>
        </w:rPr>
        <w:t xml:space="preserve">Although in the case of image classification as it is </w:t>
      </w:r>
      <w:r w:rsidR="00264035" w:rsidRPr="00A2423F">
        <w:rPr>
          <w:rFonts w:asciiTheme="majorHAnsi" w:hAnsiTheme="majorHAnsi" w:cstheme="majorHAnsi"/>
          <w:color w:val="000000" w:themeColor="text1"/>
        </w:rPr>
        <w:t>non-linear</w:t>
      </w:r>
      <w:r w:rsidRPr="00A2423F">
        <w:rPr>
          <w:rFonts w:asciiTheme="majorHAnsi" w:hAnsiTheme="majorHAnsi" w:cstheme="majorHAnsi"/>
          <w:color w:val="000000" w:themeColor="text1"/>
        </w:rPr>
        <w:t xml:space="preserve"> it would be best to implement a supervised method</w:t>
      </w:r>
      <w:r w:rsidR="00917338" w:rsidRPr="00A2423F">
        <w:rPr>
          <w:rFonts w:asciiTheme="majorHAnsi" w:hAnsiTheme="majorHAnsi" w:cstheme="majorHAnsi"/>
          <w:color w:val="000000" w:themeColor="text1"/>
        </w:rPr>
        <w:t>.</w:t>
      </w:r>
      <w:r w:rsidR="00D11CE9" w:rsidRPr="00A2423F">
        <w:rPr>
          <w:rFonts w:asciiTheme="majorHAnsi" w:hAnsiTheme="majorHAnsi" w:cstheme="majorHAnsi"/>
          <w:color w:val="000000" w:themeColor="text1"/>
        </w:rPr>
        <w:t xml:space="preserve"> </w:t>
      </w:r>
    </w:p>
    <w:p w14:paraId="73EE2324" w14:textId="73B0BB7D" w:rsidR="006A7D80" w:rsidRPr="00A2423F" w:rsidRDefault="006A7D80" w:rsidP="00A73C40">
      <w:pPr>
        <w:ind w:left="36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l8iUIjhw","properties":{"formattedCitation":"(29)","plainCitation":"(29)"},"citationItems":[{"id":39,"uris":["http://zotero.org/users/local/BSV1JSya/items/T9MIKCAY"],"uri":["http://zotero.org/users/local/BSV1JSya/items/T9MIKCAY"],"itemData":{"id":39,"type":"article-journal","title":"Comparison of supervised and unsupervised learning algorithms for pattern classification","container-title":"International Journal of Advanced Research in Artificial Intelligence","page":"34–38","volume":"2","issue":"2","source":"Google Scholar","author":[{"family":"Sathya","given":"R."},{"family":"Abraham","given":"Annamma"}],"issued":{"date-parts":[["2013"]]}}}],"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29)</w:t>
      </w:r>
      <w:r w:rsidRPr="00A2423F">
        <w:rPr>
          <w:rFonts w:asciiTheme="majorHAnsi" w:hAnsiTheme="majorHAnsi" w:cstheme="majorHAnsi"/>
          <w:color w:val="000000" w:themeColor="text1"/>
        </w:rPr>
        <w:fldChar w:fldCharType="end"/>
      </w:r>
    </w:p>
    <w:p w14:paraId="5F082F3F" w14:textId="77777777" w:rsidR="00270D4D" w:rsidRPr="00A2423F" w:rsidRDefault="00270D4D" w:rsidP="00A73C40">
      <w:pPr>
        <w:rPr>
          <w:rFonts w:asciiTheme="majorHAnsi" w:hAnsiTheme="majorHAnsi" w:cstheme="majorHAnsi"/>
          <w:color w:val="000000" w:themeColor="text1"/>
        </w:rPr>
      </w:pPr>
    </w:p>
    <w:p w14:paraId="58097EFE" w14:textId="77777777" w:rsidR="00270D4D" w:rsidRPr="00A2423F" w:rsidRDefault="00270D4D" w:rsidP="00A73C40">
      <w:pPr>
        <w:rPr>
          <w:rFonts w:asciiTheme="majorHAnsi" w:hAnsiTheme="majorHAnsi" w:cstheme="majorHAnsi"/>
          <w:color w:val="000000" w:themeColor="text1"/>
        </w:rPr>
      </w:pPr>
    </w:p>
    <w:p w14:paraId="103E7A57" w14:textId="77777777" w:rsidR="00270D4D" w:rsidRPr="00A2423F" w:rsidRDefault="00270D4D" w:rsidP="00A73C40">
      <w:pPr>
        <w:rPr>
          <w:rFonts w:asciiTheme="majorHAnsi" w:hAnsiTheme="majorHAnsi" w:cstheme="majorHAnsi"/>
          <w:color w:val="000000" w:themeColor="text1"/>
        </w:rPr>
      </w:pPr>
    </w:p>
    <w:p w14:paraId="45CFE431" w14:textId="77777777" w:rsidR="00270D4D" w:rsidRPr="00A2423F" w:rsidRDefault="00270D4D" w:rsidP="00A73C40">
      <w:pPr>
        <w:rPr>
          <w:rFonts w:asciiTheme="majorHAnsi" w:hAnsiTheme="majorHAnsi" w:cstheme="majorHAnsi"/>
          <w:color w:val="000000" w:themeColor="text1"/>
        </w:rPr>
      </w:pPr>
    </w:p>
    <w:p w14:paraId="537204E4" w14:textId="77777777" w:rsidR="00270D4D" w:rsidRPr="00A2423F" w:rsidRDefault="00270D4D" w:rsidP="00A73C40">
      <w:pPr>
        <w:rPr>
          <w:rFonts w:asciiTheme="majorHAnsi" w:hAnsiTheme="majorHAnsi" w:cstheme="majorHAnsi"/>
          <w:color w:val="000000" w:themeColor="text1"/>
        </w:rPr>
      </w:pPr>
    </w:p>
    <w:p w14:paraId="410055C7" w14:textId="77777777" w:rsidR="00270D4D" w:rsidRPr="00A2423F" w:rsidRDefault="00270D4D" w:rsidP="00A73C40">
      <w:pPr>
        <w:rPr>
          <w:rFonts w:asciiTheme="majorHAnsi" w:hAnsiTheme="majorHAnsi" w:cstheme="majorHAnsi"/>
          <w:color w:val="000000" w:themeColor="text1"/>
        </w:rPr>
      </w:pPr>
    </w:p>
    <w:p w14:paraId="44E77BE6" w14:textId="77777777" w:rsidR="00270D4D" w:rsidRPr="00A2423F" w:rsidRDefault="00270D4D" w:rsidP="00A73C40">
      <w:pPr>
        <w:rPr>
          <w:rFonts w:asciiTheme="majorHAnsi" w:hAnsiTheme="majorHAnsi" w:cstheme="majorHAnsi"/>
          <w:color w:val="000000" w:themeColor="text1"/>
        </w:rPr>
      </w:pPr>
    </w:p>
    <w:p w14:paraId="00984626" w14:textId="77777777" w:rsidR="009872FA" w:rsidRPr="00A2423F" w:rsidRDefault="009872FA" w:rsidP="00A73C40">
      <w:pPr>
        <w:jc w:val="both"/>
        <w:rPr>
          <w:rFonts w:asciiTheme="majorHAnsi" w:hAnsiTheme="majorHAnsi" w:cstheme="majorHAnsi"/>
          <w:color w:val="000000" w:themeColor="text1"/>
        </w:rPr>
      </w:pPr>
    </w:p>
    <w:p w14:paraId="096B7EB5" w14:textId="77777777" w:rsidR="00270D4D" w:rsidRPr="00A2423F" w:rsidRDefault="00270D4D" w:rsidP="00A73C40">
      <w:pPr>
        <w:jc w:val="both"/>
        <w:rPr>
          <w:rFonts w:asciiTheme="majorHAnsi" w:hAnsiTheme="majorHAnsi" w:cstheme="majorHAnsi"/>
          <w:color w:val="000000" w:themeColor="text1"/>
        </w:rPr>
      </w:pPr>
    </w:p>
    <w:p w14:paraId="79746448" w14:textId="77777777" w:rsidR="00333562" w:rsidRPr="00A2423F" w:rsidRDefault="00333562" w:rsidP="00A73C40">
      <w:pPr>
        <w:jc w:val="both"/>
        <w:rPr>
          <w:rFonts w:asciiTheme="majorHAnsi" w:hAnsiTheme="majorHAnsi" w:cstheme="majorHAnsi"/>
          <w:color w:val="000000" w:themeColor="text1"/>
        </w:rPr>
      </w:pPr>
    </w:p>
    <w:p w14:paraId="013813DF" w14:textId="77777777" w:rsidR="00333562" w:rsidRPr="00A2423F" w:rsidRDefault="00333562" w:rsidP="00A73C40">
      <w:pPr>
        <w:jc w:val="both"/>
        <w:rPr>
          <w:rFonts w:asciiTheme="majorHAnsi" w:hAnsiTheme="majorHAnsi" w:cstheme="majorHAnsi"/>
          <w:color w:val="000000" w:themeColor="text1"/>
        </w:rPr>
      </w:pPr>
    </w:p>
    <w:p w14:paraId="5F5F1346" w14:textId="77777777" w:rsidR="00333562" w:rsidRPr="00A2423F" w:rsidRDefault="00333562" w:rsidP="00A73C40">
      <w:pPr>
        <w:jc w:val="both"/>
        <w:rPr>
          <w:rFonts w:asciiTheme="majorHAnsi" w:hAnsiTheme="majorHAnsi" w:cstheme="majorHAnsi"/>
          <w:color w:val="000000" w:themeColor="text1"/>
        </w:rPr>
      </w:pPr>
    </w:p>
    <w:p w14:paraId="5D734649" w14:textId="77777777" w:rsidR="00333562" w:rsidRPr="00A2423F" w:rsidRDefault="00333562" w:rsidP="00A73C40">
      <w:pPr>
        <w:jc w:val="both"/>
        <w:rPr>
          <w:rFonts w:asciiTheme="majorHAnsi" w:hAnsiTheme="majorHAnsi" w:cstheme="majorHAnsi"/>
          <w:color w:val="000000" w:themeColor="text1"/>
        </w:rPr>
      </w:pPr>
    </w:p>
    <w:p w14:paraId="09ED29EB" w14:textId="77777777" w:rsidR="00333562" w:rsidRPr="00A2423F" w:rsidRDefault="00333562" w:rsidP="00A73C40">
      <w:pPr>
        <w:jc w:val="both"/>
        <w:rPr>
          <w:rFonts w:asciiTheme="majorHAnsi" w:hAnsiTheme="majorHAnsi" w:cstheme="majorHAnsi"/>
          <w:color w:val="000000" w:themeColor="text1"/>
        </w:rPr>
      </w:pPr>
    </w:p>
    <w:p w14:paraId="7B4F7A31" w14:textId="77777777" w:rsidR="00333562" w:rsidRPr="00A2423F" w:rsidRDefault="00333562" w:rsidP="00A73C40">
      <w:pPr>
        <w:jc w:val="both"/>
        <w:rPr>
          <w:rFonts w:asciiTheme="majorHAnsi" w:hAnsiTheme="majorHAnsi" w:cstheme="majorHAnsi"/>
          <w:color w:val="000000" w:themeColor="text1"/>
        </w:rPr>
      </w:pPr>
    </w:p>
    <w:p w14:paraId="330FB279" w14:textId="77777777" w:rsidR="00333562" w:rsidRPr="00A2423F" w:rsidRDefault="00333562" w:rsidP="00A73C40">
      <w:pPr>
        <w:jc w:val="both"/>
        <w:rPr>
          <w:rFonts w:asciiTheme="majorHAnsi" w:hAnsiTheme="majorHAnsi" w:cstheme="majorHAnsi"/>
          <w:color w:val="000000" w:themeColor="text1"/>
        </w:rPr>
      </w:pPr>
    </w:p>
    <w:p w14:paraId="7C3E8B6B" w14:textId="77777777" w:rsidR="00333562" w:rsidRPr="00A2423F" w:rsidRDefault="00333562" w:rsidP="00A73C40">
      <w:pPr>
        <w:jc w:val="both"/>
        <w:rPr>
          <w:rFonts w:asciiTheme="majorHAnsi" w:hAnsiTheme="majorHAnsi" w:cstheme="majorHAnsi"/>
          <w:color w:val="000000" w:themeColor="text1"/>
        </w:rPr>
      </w:pPr>
    </w:p>
    <w:p w14:paraId="0677824F" w14:textId="77777777" w:rsidR="00333562" w:rsidRPr="00A2423F" w:rsidRDefault="00333562" w:rsidP="00A73C40">
      <w:pPr>
        <w:jc w:val="both"/>
        <w:rPr>
          <w:rFonts w:asciiTheme="majorHAnsi" w:hAnsiTheme="majorHAnsi" w:cstheme="majorHAnsi"/>
          <w:color w:val="000000" w:themeColor="text1"/>
        </w:rPr>
      </w:pPr>
    </w:p>
    <w:p w14:paraId="31CEBCAF" w14:textId="77777777" w:rsidR="00333562" w:rsidRPr="00A2423F" w:rsidRDefault="00333562" w:rsidP="00A73C40">
      <w:pPr>
        <w:jc w:val="both"/>
        <w:rPr>
          <w:rFonts w:asciiTheme="majorHAnsi" w:hAnsiTheme="majorHAnsi" w:cstheme="majorHAnsi"/>
          <w:color w:val="000000" w:themeColor="text1"/>
        </w:rPr>
      </w:pPr>
    </w:p>
    <w:p w14:paraId="632950F3" w14:textId="77777777" w:rsidR="00333562" w:rsidRPr="00A2423F" w:rsidRDefault="00333562" w:rsidP="00A73C40">
      <w:pPr>
        <w:jc w:val="both"/>
        <w:rPr>
          <w:rFonts w:asciiTheme="majorHAnsi" w:hAnsiTheme="majorHAnsi" w:cstheme="majorHAnsi"/>
          <w:color w:val="000000" w:themeColor="text1"/>
        </w:rPr>
      </w:pPr>
    </w:p>
    <w:p w14:paraId="43137024" w14:textId="77777777" w:rsidR="00333562" w:rsidRPr="00A2423F" w:rsidRDefault="00333562" w:rsidP="00A73C40">
      <w:pPr>
        <w:jc w:val="both"/>
        <w:rPr>
          <w:rFonts w:asciiTheme="majorHAnsi" w:hAnsiTheme="majorHAnsi" w:cstheme="majorHAnsi"/>
          <w:color w:val="000000" w:themeColor="text1"/>
        </w:rPr>
      </w:pPr>
    </w:p>
    <w:p w14:paraId="5BC1E433" w14:textId="77777777" w:rsidR="00333562" w:rsidRPr="00A2423F" w:rsidRDefault="00333562" w:rsidP="00A73C40">
      <w:pPr>
        <w:jc w:val="both"/>
        <w:rPr>
          <w:rFonts w:asciiTheme="majorHAnsi" w:hAnsiTheme="majorHAnsi" w:cstheme="majorHAnsi"/>
          <w:color w:val="000000" w:themeColor="text1"/>
        </w:rPr>
      </w:pPr>
    </w:p>
    <w:p w14:paraId="385C718A" w14:textId="77777777" w:rsidR="00333562" w:rsidRPr="00A2423F" w:rsidRDefault="00333562" w:rsidP="00A73C40">
      <w:pPr>
        <w:jc w:val="both"/>
        <w:rPr>
          <w:rFonts w:asciiTheme="majorHAnsi" w:hAnsiTheme="majorHAnsi" w:cstheme="majorHAnsi"/>
          <w:color w:val="000000" w:themeColor="text1"/>
        </w:rPr>
      </w:pPr>
    </w:p>
    <w:p w14:paraId="4D7C7C05" w14:textId="77777777" w:rsidR="00333562" w:rsidRPr="00A2423F" w:rsidRDefault="00333562" w:rsidP="00A73C40">
      <w:pPr>
        <w:jc w:val="both"/>
        <w:rPr>
          <w:rFonts w:asciiTheme="majorHAnsi" w:hAnsiTheme="majorHAnsi" w:cstheme="majorHAnsi"/>
          <w:color w:val="000000" w:themeColor="text1"/>
        </w:rPr>
      </w:pPr>
    </w:p>
    <w:p w14:paraId="3BAEB132" w14:textId="77777777" w:rsidR="00333562" w:rsidRPr="00A2423F" w:rsidRDefault="00333562" w:rsidP="00A73C40">
      <w:pPr>
        <w:jc w:val="both"/>
        <w:rPr>
          <w:rFonts w:asciiTheme="majorHAnsi" w:hAnsiTheme="majorHAnsi" w:cstheme="majorHAnsi"/>
          <w:color w:val="000000" w:themeColor="text1"/>
        </w:rPr>
      </w:pPr>
    </w:p>
    <w:p w14:paraId="27B8A8B3" w14:textId="6A364BE2" w:rsidR="00911575" w:rsidRPr="00A2423F" w:rsidRDefault="00E1038D" w:rsidP="00A73C40">
      <w:pPr>
        <w:pStyle w:val="Heading1"/>
        <w:numPr>
          <w:ilvl w:val="0"/>
          <w:numId w:val="1"/>
        </w:numPr>
        <w:jc w:val="both"/>
        <w:rPr>
          <w:rFonts w:cstheme="majorHAnsi"/>
          <w:color w:val="000000" w:themeColor="text1"/>
        </w:rPr>
      </w:pPr>
      <w:bookmarkStart w:id="28" w:name="_Toc499471477"/>
      <w:r w:rsidRPr="00A2423F">
        <w:rPr>
          <w:rFonts w:cstheme="majorHAnsi"/>
          <w:color w:val="000000" w:themeColor="text1"/>
        </w:rPr>
        <w:lastRenderedPageBreak/>
        <w:t>Description of Solution</w:t>
      </w:r>
      <w:bookmarkEnd w:id="28"/>
    </w:p>
    <w:p w14:paraId="41977788" w14:textId="159B1C6B" w:rsidR="00213376" w:rsidRPr="00A2423F" w:rsidRDefault="0021337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Solution in which I would like to implement is showing the effectiveness of algorithms for image classification however I would also like to specifically delve into the spectrum of Data mining and deep learning techniques to show the advantages and disadvantages of such paradigms. Therefore I would be able to show a clear comparative between image classification with deep learning and without and why certain techniques are more </w:t>
      </w:r>
      <w:r w:rsidR="00864C3D" w:rsidRPr="00A2423F">
        <w:rPr>
          <w:rFonts w:asciiTheme="majorHAnsi" w:hAnsiTheme="majorHAnsi" w:cstheme="majorHAnsi"/>
          <w:color w:val="000000" w:themeColor="text1"/>
        </w:rPr>
        <w:t>useful</w:t>
      </w:r>
      <w:r w:rsidRPr="00A2423F">
        <w:rPr>
          <w:rFonts w:asciiTheme="majorHAnsi" w:hAnsiTheme="majorHAnsi" w:cstheme="majorHAnsi"/>
          <w:color w:val="000000" w:themeColor="text1"/>
        </w:rPr>
        <w:t xml:space="preserve"> in certain circumstances.</w:t>
      </w:r>
    </w:p>
    <w:p w14:paraId="03A66B26" w14:textId="77777777" w:rsidR="0086080C" w:rsidRPr="00A2423F" w:rsidRDefault="0086080C" w:rsidP="00A73C40">
      <w:pPr>
        <w:rPr>
          <w:rFonts w:asciiTheme="majorHAnsi" w:hAnsiTheme="majorHAnsi" w:cstheme="majorHAnsi"/>
          <w:color w:val="000000" w:themeColor="text1"/>
        </w:rPr>
      </w:pPr>
    </w:p>
    <w:p w14:paraId="57C48C38" w14:textId="76AB16E2" w:rsidR="00213376" w:rsidRPr="00A2423F" w:rsidRDefault="00864C3D"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 few solutions in which I already have given in the research conducted up to this point however in the future there will be more to divulge:</w:t>
      </w:r>
    </w:p>
    <w:p w14:paraId="33FAEE18" w14:textId="77777777" w:rsidR="00B57317" w:rsidRPr="00A2423F" w:rsidRDefault="00B57317" w:rsidP="00A73C40">
      <w:pPr>
        <w:rPr>
          <w:rFonts w:asciiTheme="majorHAnsi" w:hAnsiTheme="majorHAnsi" w:cstheme="majorHAnsi"/>
          <w:color w:val="000000" w:themeColor="text1"/>
        </w:rPr>
      </w:pPr>
    </w:p>
    <w:p w14:paraId="5D373158" w14:textId="07D0C636" w:rsidR="00046A3B" w:rsidRPr="00A2423F" w:rsidRDefault="00046A3B" w:rsidP="00A73C40">
      <w:pPr>
        <w:pStyle w:val="ListParagraph"/>
        <w:numPr>
          <w:ilvl w:val="0"/>
          <w:numId w:val="5"/>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Benefits of using Supervised Learning and Unsupervised and how they are beneficial in certain areas.</w:t>
      </w:r>
    </w:p>
    <w:p w14:paraId="3C8CD1EE" w14:textId="77777777" w:rsidR="00B57317" w:rsidRPr="00A2423F" w:rsidRDefault="00B57317" w:rsidP="00B57317">
      <w:pPr>
        <w:pStyle w:val="ListParagraph"/>
        <w:spacing w:line="240" w:lineRule="auto"/>
        <w:rPr>
          <w:rFonts w:asciiTheme="majorHAnsi" w:hAnsiTheme="majorHAnsi" w:cstheme="majorHAnsi"/>
          <w:color w:val="000000" w:themeColor="text1"/>
          <w:sz w:val="24"/>
          <w:szCs w:val="24"/>
        </w:rPr>
      </w:pPr>
    </w:p>
    <w:p w14:paraId="46EB49B7" w14:textId="4B917F2E" w:rsidR="00B57317" w:rsidRPr="00A2423F" w:rsidRDefault="00046A3B" w:rsidP="00B57317">
      <w:pPr>
        <w:pStyle w:val="ListParagraph"/>
        <w:numPr>
          <w:ilvl w:val="0"/>
          <w:numId w:val="5"/>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different types of analysis available for the data mining part of the system and therefore which would be most useful in this project.</w:t>
      </w:r>
    </w:p>
    <w:p w14:paraId="3FA5639D" w14:textId="77777777" w:rsidR="00B57317" w:rsidRPr="00A2423F" w:rsidRDefault="00B57317" w:rsidP="00B57317">
      <w:pPr>
        <w:pStyle w:val="ListParagraph"/>
        <w:spacing w:line="240" w:lineRule="auto"/>
        <w:rPr>
          <w:rFonts w:asciiTheme="majorHAnsi" w:hAnsiTheme="majorHAnsi" w:cstheme="majorHAnsi"/>
          <w:color w:val="000000" w:themeColor="text1"/>
          <w:sz w:val="24"/>
          <w:szCs w:val="24"/>
        </w:rPr>
      </w:pPr>
    </w:p>
    <w:p w14:paraId="608A4F81" w14:textId="2DE58D0C" w:rsidR="00B57317" w:rsidRPr="00A2423F" w:rsidRDefault="00046A3B" w:rsidP="00B57317">
      <w:pPr>
        <w:pStyle w:val="ListParagraph"/>
        <w:numPr>
          <w:ilvl w:val="0"/>
          <w:numId w:val="5"/>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difference between certain analysation techniques and where in my system they are used effectively.</w:t>
      </w:r>
    </w:p>
    <w:p w14:paraId="27C8E1C7" w14:textId="77777777" w:rsidR="00B57317" w:rsidRPr="00A2423F" w:rsidRDefault="00B57317" w:rsidP="00B57317">
      <w:pPr>
        <w:pStyle w:val="ListParagraph"/>
        <w:spacing w:line="240" w:lineRule="auto"/>
        <w:rPr>
          <w:rFonts w:asciiTheme="majorHAnsi" w:hAnsiTheme="majorHAnsi" w:cstheme="majorHAnsi"/>
          <w:color w:val="000000" w:themeColor="text1"/>
          <w:sz w:val="24"/>
          <w:szCs w:val="24"/>
        </w:rPr>
      </w:pPr>
    </w:p>
    <w:p w14:paraId="76D85AAB" w14:textId="4F00DFD5" w:rsidR="00213376" w:rsidRPr="00A2423F" w:rsidRDefault="00046A3B" w:rsidP="00A73C40">
      <w:pPr>
        <w:pStyle w:val="ListParagraph"/>
        <w:numPr>
          <w:ilvl w:val="0"/>
          <w:numId w:val="5"/>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erformance Cost of running different type of techniques to show their pros and cons.</w:t>
      </w:r>
    </w:p>
    <w:p w14:paraId="5A60DDD9" w14:textId="77777777" w:rsidR="00B57317" w:rsidRPr="00A2423F" w:rsidRDefault="00B57317" w:rsidP="00B57317">
      <w:pPr>
        <w:rPr>
          <w:rFonts w:asciiTheme="majorHAnsi" w:hAnsiTheme="majorHAnsi" w:cstheme="majorHAnsi"/>
          <w:color w:val="000000" w:themeColor="text1"/>
        </w:rPr>
      </w:pPr>
    </w:p>
    <w:p w14:paraId="6FC9DC17" w14:textId="77777777" w:rsidR="00917338" w:rsidRPr="00A2423F" w:rsidRDefault="00213376" w:rsidP="00B57317">
      <w:pPr>
        <w:keepNext/>
        <w:jc w:val="cente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7B34A464" wp14:editId="05C35435">
            <wp:extent cx="4130040" cy="2194560"/>
            <wp:effectExtent l="0" t="0" r="3810" b="1524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1B3ED7" w14:textId="1E143275" w:rsidR="00213376" w:rsidRPr="00A2423F" w:rsidRDefault="00917338" w:rsidP="00B57317">
      <w:pPr>
        <w:pStyle w:val="Caption"/>
        <w:jc w:val="center"/>
        <w:rPr>
          <w:rFonts w:asciiTheme="majorHAnsi" w:hAnsiTheme="majorHAnsi" w:cstheme="majorHAnsi"/>
          <w:color w:val="000000" w:themeColor="text1"/>
        </w:rPr>
      </w:pPr>
      <w:bookmarkStart w:id="29" w:name="_Toc499471500"/>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5</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Solution Breakdown Chart</w:t>
      </w:r>
      <w:bookmarkEnd w:id="29"/>
    </w:p>
    <w:p w14:paraId="727B02B0" w14:textId="10F10C7D" w:rsidR="004837FC" w:rsidRPr="00A2423F" w:rsidRDefault="00864C3D" w:rsidP="00A73C40">
      <w:pPr>
        <w:jc w:val="both"/>
        <w:rPr>
          <w:rFonts w:asciiTheme="majorHAnsi" w:hAnsiTheme="majorHAnsi" w:cstheme="majorHAnsi"/>
          <w:color w:val="000000" w:themeColor="text1"/>
          <w:lang w:val="en-IE"/>
        </w:rPr>
      </w:pPr>
      <w:r w:rsidRPr="00A2423F">
        <w:rPr>
          <w:rFonts w:asciiTheme="majorHAnsi" w:hAnsiTheme="majorHAnsi" w:cstheme="majorHAnsi"/>
          <w:color w:val="000000" w:themeColor="text1"/>
          <w:lang w:val="en-IE"/>
        </w:rPr>
        <w:t>Therefore the solutions given above have been thoroughly research however I still believe in the months to come there will be research added to the sections when I begin to more deeply look into Image Classification.</w:t>
      </w:r>
    </w:p>
    <w:p w14:paraId="604FA6EA" w14:textId="77777777" w:rsidR="006A7D80" w:rsidRPr="00A2423F" w:rsidRDefault="006A7D80" w:rsidP="00A73C40">
      <w:pPr>
        <w:jc w:val="both"/>
        <w:rPr>
          <w:rFonts w:asciiTheme="majorHAnsi" w:hAnsiTheme="majorHAnsi" w:cstheme="majorHAnsi"/>
          <w:color w:val="000000" w:themeColor="text1"/>
          <w:lang w:val="en-IE"/>
        </w:rPr>
      </w:pPr>
    </w:p>
    <w:p w14:paraId="6AC33732" w14:textId="77777777" w:rsidR="006A7D80" w:rsidRPr="00A2423F" w:rsidRDefault="006A7D80" w:rsidP="00A73C40">
      <w:pPr>
        <w:jc w:val="both"/>
        <w:rPr>
          <w:rFonts w:asciiTheme="majorHAnsi" w:hAnsiTheme="majorHAnsi" w:cstheme="majorHAnsi"/>
          <w:color w:val="000000" w:themeColor="text1"/>
          <w:lang w:val="en-IE"/>
        </w:rPr>
      </w:pPr>
    </w:p>
    <w:p w14:paraId="5E297159" w14:textId="77777777" w:rsidR="006A7D80" w:rsidRPr="00A2423F" w:rsidRDefault="006A7D80" w:rsidP="00A73C40">
      <w:pPr>
        <w:jc w:val="both"/>
        <w:rPr>
          <w:rFonts w:asciiTheme="majorHAnsi" w:hAnsiTheme="majorHAnsi" w:cstheme="majorHAnsi"/>
          <w:color w:val="000000" w:themeColor="text1"/>
          <w:lang w:val="en-IE"/>
        </w:rPr>
      </w:pPr>
    </w:p>
    <w:p w14:paraId="76EE4AA8" w14:textId="77777777" w:rsidR="006A7D80" w:rsidRPr="00A2423F" w:rsidRDefault="006A7D80" w:rsidP="00A73C40">
      <w:pPr>
        <w:jc w:val="both"/>
        <w:rPr>
          <w:rFonts w:asciiTheme="majorHAnsi" w:hAnsiTheme="majorHAnsi" w:cstheme="majorHAnsi"/>
          <w:color w:val="000000" w:themeColor="text1"/>
          <w:lang w:val="en-IE"/>
        </w:rPr>
      </w:pPr>
    </w:p>
    <w:p w14:paraId="1590F1B4" w14:textId="77777777" w:rsidR="006A7D80" w:rsidRPr="00A2423F" w:rsidRDefault="006A7D80" w:rsidP="00A73C40">
      <w:pPr>
        <w:jc w:val="both"/>
        <w:rPr>
          <w:rFonts w:asciiTheme="majorHAnsi" w:hAnsiTheme="majorHAnsi" w:cstheme="majorHAnsi"/>
          <w:color w:val="000000" w:themeColor="text1"/>
          <w:lang w:val="en-IE"/>
        </w:rPr>
      </w:pPr>
    </w:p>
    <w:p w14:paraId="749535D1" w14:textId="77777777" w:rsidR="006A7D80" w:rsidRPr="00A2423F" w:rsidRDefault="006A7D80" w:rsidP="00A73C40">
      <w:pPr>
        <w:jc w:val="both"/>
        <w:rPr>
          <w:rFonts w:asciiTheme="majorHAnsi" w:hAnsiTheme="majorHAnsi" w:cstheme="majorHAnsi"/>
          <w:color w:val="000000" w:themeColor="text1"/>
          <w:lang w:val="en-IE"/>
        </w:rPr>
      </w:pPr>
    </w:p>
    <w:p w14:paraId="1B3E924E" w14:textId="77777777" w:rsidR="006A7D80" w:rsidRPr="00A2423F" w:rsidRDefault="006A7D80" w:rsidP="00A73C40">
      <w:pPr>
        <w:jc w:val="both"/>
        <w:rPr>
          <w:rFonts w:asciiTheme="majorHAnsi" w:hAnsiTheme="majorHAnsi" w:cstheme="majorHAnsi"/>
          <w:color w:val="000000" w:themeColor="text1"/>
          <w:lang w:val="en-IE"/>
        </w:rPr>
      </w:pPr>
    </w:p>
    <w:p w14:paraId="722C7141" w14:textId="031AC226" w:rsidR="003B33B1" w:rsidRPr="00A2423F" w:rsidRDefault="00E1038D" w:rsidP="00A73C40">
      <w:pPr>
        <w:pStyle w:val="Heading1"/>
        <w:numPr>
          <w:ilvl w:val="0"/>
          <w:numId w:val="1"/>
        </w:numPr>
        <w:jc w:val="both"/>
        <w:rPr>
          <w:rFonts w:cstheme="majorHAnsi"/>
          <w:color w:val="000000" w:themeColor="text1"/>
        </w:rPr>
      </w:pPr>
      <w:bookmarkStart w:id="30" w:name="_Toc499471478"/>
      <w:r w:rsidRPr="00A2423F">
        <w:rPr>
          <w:rFonts w:cstheme="majorHAnsi"/>
          <w:color w:val="000000" w:themeColor="text1"/>
        </w:rPr>
        <w:t>Approach and Methodology</w:t>
      </w:r>
      <w:bookmarkEnd w:id="30"/>
    </w:p>
    <w:p w14:paraId="2D32350B" w14:textId="1282C638" w:rsidR="008C062A"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t the beginning</w:t>
      </w:r>
      <w:r w:rsidR="005076DB" w:rsidRPr="00A2423F">
        <w:rPr>
          <w:rFonts w:asciiTheme="majorHAnsi" w:hAnsiTheme="majorHAnsi" w:cstheme="majorHAnsi"/>
          <w:color w:val="000000" w:themeColor="text1"/>
        </w:rPr>
        <w:t xml:space="preserve"> of the project I believed it was most important to create a kind of plan for the coming months.</w:t>
      </w:r>
    </w:p>
    <w:p w14:paraId="5F38CFEC" w14:textId="77777777" w:rsidR="005076DB" w:rsidRPr="00A2423F" w:rsidRDefault="005076DB" w:rsidP="00A73C40">
      <w:pPr>
        <w:rPr>
          <w:rFonts w:asciiTheme="majorHAnsi" w:hAnsiTheme="majorHAnsi" w:cstheme="majorHAnsi"/>
          <w:color w:val="000000" w:themeColor="text1"/>
        </w:rPr>
      </w:pPr>
    </w:p>
    <w:p w14:paraId="21BE0998" w14:textId="6FEF0547" w:rsidR="005076DB" w:rsidRPr="00A2423F" w:rsidRDefault="005076D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rough past experience I was knowledgeable in this area as I had previously done modules on software development. Therefore I decided it was key to first build a base chart for what I would like to accomplish in time. Below is the first draft of the chart.</w:t>
      </w:r>
    </w:p>
    <w:tbl>
      <w:tblPr>
        <w:tblpPr w:leftFromText="180" w:rightFromText="180" w:vertAnchor="text" w:horzAnchor="margin" w:tblpXSpec="center" w:tblpY="247"/>
        <w:tblW w:w="8126" w:type="dxa"/>
        <w:tblLook w:val="04A0" w:firstRow="1" w:lastRow="0" w:firstColumn="1" w:lastColumn="0" w:noHBand="0" w:noVBand="1"/>
      </w:tblPr>
      <w:tblGrid>
        <w:gridCol w:w="959"/>
        <w:gridCol w:w="992"/>
        <w:gridCol w:w="5170"/>
        <w:gridCol w:w="1005"/>
      </w:tblGrid>
      <w:tr w:rsidR="00A2423F" w:rsidRPr="00A2423F" w14:paraId="651F632C" w14:textId="77777777" w:rsidTr="00917338">
        <w:trPr>
          <w:trHeight w:val="444"/>
        </w:trPr>
        <w:tc>
          <w:tcPr>
            <w:tcW w:w="959" w:type="dxa"/>
            <w:tcBorders>
              <w:top w:val="nil"/>
              <w:left w:val="nil"/>
              <w:bottom w:val="nil"/>
              <w:right w:val="nil"/>
            </w:tcBorders>
            <w:shd w:val="clear" w:color="000000" w:fill="4BACC6"/>
            <w:noWrap/>
            <w:vAlign w:val="bottom"/>
            <w:hideMark/>
          </w:tcPr>
          <w:p w14:paraId="3D706813"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Start Date</w:t>
            </w:r>
          </w:p>
        </w:tc>
        <w:tc>
          <w:tcPr>
            <w:tcW w:w="992" w:type="dxa"/>
            <w:tcBorders>
              <w:top w:val="nil"/>
              <w:left w:val="nil"/>
              <w:bottom w:val="nil"/>
              <w:right w:val="nil"/>
            </w:tcBorders>
            <w:shd w:val="clear" w:color="000000" w:fill="4BACC6"/>
            <w:noWrap/>
            <w:vAlign w:val="bottom"/>
            <w:hideMark/>
          </w:tcPr>
          <w:p w14:paraId="1C558742"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End Date</w:t>
            </w:r>
          </w:p>
        </w:tc>
        <w:tc>
          <w:tcPr>
            <w:tcW w:w="5170" w:type="dxa"/>
            <w:tcBorders>
              <w:top w:val="nil"/>
              <w:left w:val="nil"/>
              <w:bottom w:val="nil"/>
              <w:right w:val="nil"/>
            </w:tcBorders>
            <w:shd w:val="clear" w:color="000000" w:fill="4BACC6"/>
            <w:noWrap/>
            <w:vAlign w:val="bottom"/>
            <w:hideMark/>
          </w:tcPr>
          <w:p w14:paraId="1832A71A"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Description</w:t>
            </w:r>
          </w:p>
        </w:tc>
        <w:tc>
          <w:tcPr>
            <w:tcW w:w="1005" w:type="dxa"/>
            <w:tcBorders>
              <w:top w:val="nil"/>
              <w:left w:val="nil"/>
              <w:bottom w:val="nil"/>
              <w:right w:val="nil"/>
            </w:tcBorders>
            <w:shd w:val="clear" w:color="000000" w:fill="4BACC6"/>
            <w:noWrap/>
            <w:vAlign w:val="bottom"/>
            <w:hideMark/>
          </w:tcPr>
          <w:p w14:paraId="6A4145CB"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Duration ( Days )</w:t>
            </w:r>
          </w:p>
        </w:tc>
      </w:tr>
      <w:tr w:rsidR="00A2423F" w:rsidRPr="00A2423F" w14:paraId="742D1552"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002C7471"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2-Oct</w:t>
            </w:r>
          </w:p>
        </w:tc>
        <w:tc>
          <w:tcPr>
            <w:tcW w:w="992"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447BC447"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1-Oct</w:t>
            </w:r>
          </w:p>
        </w:tc>
        <w:tc>
          <w:tcPr>
            <w:tcW w:w="5170"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5B25BE98"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Work on Background Research and Begin Origins Work. Design Timelines and Project Design.</w:t>
            </w:r>
          </w:p>
        </w:tc>
        <w:tc>
          <w:tcPr>
            <w:tcW w:w="1005"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520DBD89"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w:t>
            </w:r>
          </w:p>
        </w:tc>
      </w:tr>
      <w:tr w:rsidR="00A2423F" w:rsidRPr="00A2423F" w14:paraId="4704D377"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0097E1DB"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Nov</w:t>
            </w:r>
          </w:p>
        </w:tc>
        <w:tc>
          <w:tcPr>
            <w:tcW w:w="992"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5DC033CC"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Nov</w:t>
            </w:r>
          </w:p>
        </w:tc>
        <w:tc>
          <w:tcPr>
            <w:tcW w:w="5170"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318FFD84"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Begin Heavy Research into Data Mining and Deep Learning</w:t>
            </w:r>
          </w:p>
        </w:tc>
        <w:tc>
          <w:tcPr>
            <w:tcW w:w="1005"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7BFD7F2D"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w:t>
            </w:r>
          </w:p>
        </w:tc>
      </w:tr>
      <w:tr w:rsidR="00A2423F" w:rsidRPr="00A2423F" w14:paraId="28E20580"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1F314849"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Dec</w:t>
            </w:r>
          </w:p>
        </w:tc>
        <w:tc>
          <w:tcPr>
            <w:tcW w:w="992"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40AEDA02"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1-Dec</w:t>
            </w:r>
          </w:p>
        </w:tc>
        <w:tc>
          <w:tcPr>
            <w:tcW w:w="5170"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0EEE4F21"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Implementation of Deep Learning Technique and Continue Research of such Area. Begin Research into Classification</w:t>
            </w:r>
          </w:p>
        </w:tc>
        <w:tc>
          <w:tcPr>
            <w:tcW w:w="1005"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675E54A4"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1</w:t>
            </w:r>
          </w:p>
        </w:tc>
      </w:tr>
      <w:tr w:rsidR="00A2423F" w:rsidRPr="00A2423F" w14:paraId="340D8C4A"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01F9C4E3"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Jan</w:t>
            </w:r>
          </w:p>
        </w:tc>
        <w:tc>
          <w:tcPr>
            <w:tcW w:w="992"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6602F395"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1-Jan</w:t>
            </w:r>
          </w:p>
        </w:tc>
        <w:tc>
          <w:tcPr>
            <w:tcW w:w="5170"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1A478109"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Continue Research and Implementation of Deep Learning. Begin Research of Image Classification.</w:t>
            </w:r>
          </w:p>
        </w:tc>
        <w:tc>
          <w:tcPr>
            <w:tcW w:w="1005"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442E01F2"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1</w:t>
            </w:r>
          </w:p>
        </w:tc>
      </w:tr>
      <w:tr w:rsidR="00A2423F" w:rsidRPr="00A2423F" w14:paraId="11A37DCA"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06CBB187"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Feb</w:t>
            </w:r>
          </w:p>
        </w:tc>
        <w:tc>
          <w:tcPr>
            <w:tcW w:w="992"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4F6635D3"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28-Feb</w:t>
            </w:r>
          </w:p>
        </w:tc>
        <w:tc>
          <w:tcPr>
            <w:tcW w:w="5170"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1F2BB8D2"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Begin Heavy Research Into Image Classification. Continue Research Deep Learning. Implement Image Classification.</w:t>
            </w:r>
          </w:p>
        </w:tc>
        <w:tc>
          <w:tcPr>
            <w:tcW w:w="1005"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6B5E099B"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28</w:t>
            </w:r>
          </w:p>
        </w:tc>
      </w:tr>
      <w:tr w:rsidR="00A2423F" w:rsidRPr="00A2423F" w14:paraId="3037326F"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481D793C"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Mar</w:t>
            </w:r>
          </w:p>
        </w:tc>
        <w:tc>
          <w:tcPr>
            <w:tcW w:w="992"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2DC0DE3F"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Mar</w:t>
            </w:r>
          </w:p>
        </w:tc>
        <w:tc>
          <w:tcPr>
            <w:tcW w:w="5170"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5B1ADC7E" w14:textId="36399840"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 xml:space="preserve">Apply finishing touches to Image </w:t>
            </w:r>
            <w:r w:rsidR="00973DA0" w:rsidRPr="00A2423F">
              <w:rPr>
                <w:rFonts w:asciiTheme="majorHAnsi" w:eastAsia="Times New Roman" w:hAnsiTheme="majorHAnsi" w:cstheme="majorHAnsi"/>
                <w:color w:val="000000" w:themeColor="text1"/>
                <w:sz w:val="22"/>
                <w:szCs w:val="22"/>
                <w:lang w:val="en-IE" w:eastAsia="zh-CN"/>
              </w:rPr>
              <w:t>Classicisation</w:t>
            </w:r>
            <w:r w:rsidRPr="00A2423F">
              <w:rPr>
                <w:rFonts w:asciiTheme="majorHAnsi" w:eastAsia="Times New Roman" w:hAnsiTheme="majorHAnsi" w:cstheme="majorHAnsi"/>
                <w:color w:val="000000" w:themeColor="text1"/>
                <w:sz w:val="22"/>
                <w:szCs w:val="22"/>
                <w:lang w:val="en-IE" w:eastAsia="zh-CN"/>
              </w:rPr>
              <w:t xml:space="preserve"> and Deep learning.</w:t>
            </w:r>
          </w:p>
        </w:tc>
        <w:tc>
          <w:tcPr>
            <w:tcW w:w="1005" w:type="dxa"/>
            <w:tcBorders>
              <w:top w:val="single" w:sz="4" w:space="0" w:color="4F81BD"/>
              <w:left w:val="single" w:sz="4" w:space="0" w:color="4F81BD"/>
              <w:bottom w:val="single" w:sz="4" w:space="0" w:color="4F81BD"/>
              <w:right w:val="single" w:sz="4" w:space="0" w:color="4F81BD"/>
            </w:tcBorders>
            <w:shd w:val="clear" w:color="auto" w:fill="auto"/>
            <w:noWrap/>
            <w:vAlign w:val="bottom"/>
            <w:hideMark/>
          </w:tcPr>
          <w:p w14:paraId="3089C429"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w:t>
            </w:r>
          </w:p>
        </w:tc>
      </w:tr>
      <w:tr w:rsidR="00A2423F" w:rsidRPr="00A2423F" w14:paraId="1FE6F181" w14:textId="77777777" w:rsidTr="00917338">
        <w:trPr>
          <w:trHeight w:val="426"/>
        </w:trPr>
        <w:tc>
          <w:tcPr>
            <w:tcW w:w="959"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5096A87C"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01-Apr</w:t>
            </w:r>
          </w:p>
        </w:tc>
        <w:tc>
          <w:tcPr>
            <w:tcW w:w="992"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3ECA86EC" w14:textId="77777777"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Apr</w:t>
            </w:r>
          </w:p>
        </w:tc>
        <w:tc>
          <w:tcPr>
            <w:tcW w:w="5170"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7AA6D875" w14:textId="5E4A79A9" w:rsidR="00270D4D" w:rsidRPr="00A2423F" w:rsidRDefault="00270D4D" w:rsidP="00A73C40">
            <w:pPr>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 xml:space="preserve">Plan to have the Project Complete and all minor </w:t>
            </w:r>
            <w:r w:rsidR="00973DA0" w:rsidRPr="00A2423F">
              <w:rPr>
                <w:rFonts w:asciiTheme="majorHAnsi" w:eastAsia="Times New Roman" w:hAnsiTheme="majorHAnsi" w:cstheme="majorHAnsi"/>
                <w:color w:val="000000" w:themeColor="text1"/>
                <w:sz w:val="22"/>
                <w:szCs w:val="22"/>
                <w:lang w:val="en-IE" w:eastAsia="zh-CN"/>
              </w:rPr>
              <w:t>problems</w:t>
            </w:r>
            <w:r w:rsidRPr="00A2423F">
              <w:rPr>
                <w:rFonts w:asciiTheme="majorHAnsi" w:eastAsia="Times New Roman" w:hAnsiTheme="majorHAnsi" w:cstheme="majorHAnsi"/>
                <w:color w:val="000000" w:themeColor="text1"/>
                <w:sz w:val="22"/>
                <w:szCs w:val="22"/>
                <w:lang w:val="en-IE" w:eastAsia="zh-CN"/>
              </w:rPr>
              <w:t xml:space="preserve"> solved and documented.</w:t>
            </w:r>
          </w:p>
        </w:tc>
        <w:tc>
          <w:tcPr>
            <w:tcW w:w="1005" w:type="dxa"/>
            <w:tcBorders>
              <w:top w:val="single" w:sz="4" w:space="0" w:color="4F81BD"/>
              <w:left w:val="single" w:sz="4" w:space="0" w:color="4F81BD"/>
              <w:bottom w:val="single" w:sz="4" w:space="0" w:color="4F81BD"/>
              <w:right w:val="single" w:sz="4" w:space="0" w:color="4F81BD"/>
            </w:tcBorders>
            <w:shd w:val="clear" w:color="DCE6F1" w:fill="DCE6F1"/>
            <w:noWrap/>
            <w:vAlign w:val="bottom"/>
            <w:hideMark/>
          </w:tcPr>
          <w:p w14:paraId="6DCB00B4" w14:textId="77777777" w:rsidR="00270D4D" w:rsidRPr="00A2423F" w:rsidRDefault="00270D4D" w:rsidP="00A73C40">
            <w:pPr>
              <w:keepNext/>
              <w:jc w:val="both"/>
              <w:rPr>
                <w:rFonts w:asciiTheme="majorHAnsi" w:eastAsia="Times New Roman" w:hAnsiTheme="majorHAnsi" w:cstheme="majorHAnsi"/>
                <w:color w:val="000000" w:themeColor="text1"/>
                <w:sz w:val="22"/>
                <w:szCs w:val="22"/>
                <w:lang w:val="en-IE" w:eastAsia="zh-CN"/>
              </w:rPr>
            </w:pPr>
            <w:r w:rsidRPr="00A2423F">
              <w:rPr>
                <w:rFonts w:asciiTheme="majorHAnsi" w:eastAsia="Times New Roman" w:hAnsiTheme="majorHAnsi" w:cstheme="majorHAnsi"/>
                <w:color w:val="000000" w:themeColor="text1"/>
                <w:sz w:val="22"/>
                <w:szCs w:val="22"/>
                <w:lang w:val="en-IE" w:eastAsia="zh-CN"/>
              </w:rPr>
              <w:t>30</w:t>
            </w:r>
          </w:p>
        </w:tc>
      </w:tr>
    </w:tbl>
    <w:p w14:paraId="6AE92920" w14:textId="42A92272" w:rsidR="00917338" w:rsidRPr="00A2423F" w:rsidRDefault="00917338" w:rsidP="00A73C40">
      <w:pPr>
        <w:pStyle w:val="Caption"/>
        <w:framePr w:hSpace="180" w:wrap="around" w:vAnchor="text" w:hAnchor="page" w:x="4537" w:y="5261"/>
        <w:jc w:val="both"/>
        <w:rPr>
          <w:rFonts w:asciiTheme="majorHAnsi" w:hAnsiTheme="majorHAnsi" w:cstheme="majorHAnsi"/>
          <w:color w:val="000000" w:themeColor="text1"/>
        </w:rPr>
      </w:pPr>
      <w:bookmarkStart w:id="31" w:name="_Toc499471501"/>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6</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Timeline breakdown</w:t>
      </w:r>
      <w:bookmarkEnd w:id="31"/>
    </w:p>
    <w:p w14:paraId="09B40E07" w14:textId="77777777" w:rsidR="008D28D4" w:rsidRPr="00A2423F" w:rsidRDefault="008D28D4" w:rsidP="00A73C40">
      <w:pPr>
        <w:jc w:val="both"/>
        <w:rPr>
          <w:rFonts w:asciiTheme="majorHAnsi" w:hAnsiTheme="majorHAnsi" w:cstheme="majorHAnsi"/>
          <w:color w:val="000000" w:themeColor="text1"/>
        </w:rPr>
      </w:pPr>
    </w:p>
    <w:p w14:paraId="4200F099" w14:textId="77777777" w:rsidR="008C062A" w:rsidRPr="00A2423F" w:rsidRDefault="008C062A" w:rsidP="00A73C40">
      <w:pPr>
        <w:jc w:val="both"/>
        <w:rPr>
          <w:rFonts w:asciiTheme="majorHAnsi" w:hAnsiTheme="majorHAnsi" w:cstheme="majorHAnsi"/>
          <w:color w:val="000000" w:themeColor="text1"/>
        </w:rPr>
      </w:pPr>
    </w:p>
    <w:p w14:paraId="4C1975AC" w14:textId="11477299" w:rsidR="008D28D4" w:rsidRPr="00A2423F" w:rsidRDefault="00F21D95"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The next iteration of this chart was when I began modelling the timelines and used the Microsoft project software to help visualize this.</w:t>
      </w:r>
    </w:p>
    <w:p w14:paraId="0550EF9F" w14:textId="77777777" w:rsidR="00F21D95" w:rsidRPr="00A2423F" w:rsidRDefault="00F21D95" w:rsidP="00A73C40">
      <w:pPr>
        <w:jc w:val="both"/>
        <w:rPr>
          <w:rFonts w:asciiTheme="majorHAnsi" w:hAnsiTheme="majorHAnsi" w:cstheme="majorHAnsi"/>
          <w:color w:val="000000" w:themeColor="text1"/>
        </w:rPr>
      </w:pPr>
    </w:p>
    <w:p w14:paraId="3D616247" w14:textId="77777777" w:rsidR="00917338" w:rsidRPr="00A2423F" w:rsidRDefault="00D609F8" w:rsidP="00A73C40">
      <w:pPr>
        <w:keepNext/>
        <w:jc w:val="both"/>
        <w:rPr>
          <w:rFonts w:asciiTheme="majorHAnsi" w:hAnsiTheme="majorHAnsi" w:cstheme="majorHAnsi"/>
          <w:color w:val="000000" w:themeColor="text1"/>
        </w:rPr>
      </w:pPr>
      <w:r>
        <w:rPr>
          <w:rFonts w:asciiTheme="majorHAnsi" w:hAnsiTheme="majorHAnsi" w:cstheme="majorHAnsi"/>
          <w:color w:val="000000" w:themeColor="text1"/>
        </w:rPr>
        <w:pict w14:anchorId="2AA0F8B8">
          <v:shape id="_x0000_i1026" type="#_x0000_t75" style="width:414.6pt;height:111.6pt">
            <v:imagedata r:id="rId29" o:title="data"/>
          </v:shape>
        </w:pict>
      </w:r>
    </w:p>
    <w:p w14:paraId="714C257F" w14:textId="74467F70" w:rsidR="00F21D95" w:rsidRPr="00A2423F" w:rsidRDefault="00917338" w:rsidP="00D609F8">
      <w:pPr>
        <w:pStyle w:val="Caption"/>
        <w:jc w:val="center"/>
        <w:rPr>
          <w:rFonts w:asciiTheme="majorHAnsi" w:hAnsiTheme="majorHAnsi" w:cstheme="majorHAnsi"/>
          <w:color w:val="000000" w:themeColor="text1"/>
        </w:rPr>
      </w:pPr>
      <w:bookmarkStart w:id="32" w:name="_Toc499471502"/>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7</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Gant Chart Workload Breakdown</w:t>
      </w:r>
      <w:bookmarkEnd w:id="32"/>
    </w:p>
    <w:p w14:paraId="6123037A" w14:textId="77777777" w:rsidR="00FF0C8E" w:rsidRPr="00A2423F" w:rsidRDefault="00FF0C8E" w:rsidP="00A73C40">
      <w:pPr>
        <w:jc w:val="both"/>
        <w:rPr>
          <w:rFonts w:asciiTheme="majorHAnsi" w:hAnsiTheme="majorHAnsi" w:cstheme="majorHAnsi"/>
          <w:color w:val="000000" w:themeColor="text1"/>
        </w:rPr>
      </w:pPr>
    </w:p>
    <w:p w14:paraId="41351610" w14:textId="77777777" w:rsidR="00DE0FE0" w:rsidRPr="00A2423F" w:rsidRDefault="00F21D95"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 Above is the second iteration of the Gant chart in which I would like to model</w:t>
      </w:r>
      <w:r w:rsidR="00FF0C8E" w:rsidRPr="00A2423F">
        <w:rPr>
          <w:rFonts w:asciiTheme="majorHAnsi" w:hAnsiTheme="majorHAnsi" w:cstheme="majorHAnsi"/>
          <w:color w:val="000000" w:themeColor="text1"/>
        </w:rPr>
        <w:t xml:space="preserve"> </w:t>
      </w:r>
      <w:r w:rsidR="00227E41" w:rsidRPr="00A2423F">
        <w:rPr>
          <w:rFonts w:asciiTheme="majorHAnsi" w:hAnsiTheme="majorHAnsi" w:cstheme="majorHAnsi"/>
          <w:color w:val="000000" w:themeColor="text1"/>
        </w:rPr>
        <w:t>later. There</w:t>
      </w:r>
      <w:r w:rsidR="00FF0C8E" w:rsidRPr="00A2423F">
        <w:rPr>
          <w:rFonts w:asciiTheme="majorHAnsi" w:hAnsiTheme="majorHAnsi" w:cstheme="majorHAnsi"/>
          <w:color w:val="000000" w:themeColor="text1"/>
        </w:rPr>
        <w:t xml:space="preserve"> were some changes to the Task Names and the Start/End dates.</w:t>
      </w:r>
    </w:p>
    <w:p w14:paraId="0DF77305" w14:textId="77777777" w:rsidR="00DE0FE0" w:rsidRPr="00A2423F" w:rsidRDefault="00DE0FE0" w:rsidP="00A73C40">
      <w:pPr>
        <w:rPr>
          <w:rFonts w:asciiTheme="majorHAnsi" w:hAnsiTheme="majorHAnsi" w:cstheme="majorHAnsi"/>
          <w:color w:val="000000" w:themeColor="text1"/>
        </w:rPr>
      </w:pPr>
    </w:p>
    <w:p w14:paraId="690441B5" w14:textId="5A9AE02D" w:rsidR="00DE0FE0" w:rsidRPr="00A2423F" w:rsidRDefault="00DE0FE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Below is the Model of the Gant chart in which I designed to set out the general tasks aimed to be completed in their associated months.</w:t>
      </w:r>
    </w:p>
    <w:p w14:paraId="174F5C76" w14:textId="77777777" w:rsidR="00DE0FE0" w:rsidRPr="00A2423F" w:rsidRDefault="00DE0FE0" w:rsidP="00A73C40">
      <w:pPr>
        <w:jc w:val="both"/>
        <w:rPr>
          <w:rFonts w:asciiTheme="majorHAnsi" w:hAnsiTheme="majorHAnsi" w:cstheme="majorHAnsi"/>
          <w:color w:val="000000" w:themeColor="text1"/>
        </w:rPr>
      </w:pPr>
    </w:p>
    <w:p w14:paraId="137E1042" w14:textId="77777777" w:rsidR="00917338" w:rsidRPr="00A2423F" w:rsidRDefault="00D609F8" w:rsidP="00A73C40">
      <w:pPr>
        <w:keepNext/>
        <w:jc w:val="both"/>
        <w:rPr>
          <w:rFonts w:asciiTheme="majorHAnsi" w:hAnsiTheme="majorHAnsi" w:cstheme="majorHAnsi"/>
          <w:color w:val="000000" w:themeColor="text1"/>
        </w:rPr>
      </w:pPr>
      <w:r>
        <w:rPr>
          <w:rFonts w:asciiTheme="majorHAnsi" w:hAnsiTheme="majorHAnsi" w:cstheme="majorHAnsi"/>
          <w:color w:val="000000" w:themeColor="text1"/>
        </w:rPr>
        <w:pict w14:anchorId="5FA3A4DD">
          <v:shape id="_x0000_i1027" type="#_x0000_t75" style="width:414.6pt;height:224.4pt">
            <v:imagedata r:id="rId30" o:title="timeline"/>
          </v:shape>
        </w:pict>
      </w:r>
    </w:p>
    <w:p w14:paraId="08C98D32" w14:textId="0B5C988A" w:rsidR="00DE0FE0" w:rsidRPr="00A2423F" w:rsidRDefault="00917338" w:rsidP="00D609F8">
      <w:pPr>
        <w:pStyle w:val="Caption"/>
        <w:jc w:val="center"/>
        <w:rPr>
          <w:rFonts w:asciiTheme="majorHAnsi" w:hAnsiTheme="majorHAnsi" w:cstheme="majorHAnsi"/>
          <w:color w:val="000000" w:themeColor="text1"/>
        </w:rPr>
      </w:pPr>
      <w:bookmarkStart w:id="33" w:name="_Toc499471503"/>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8</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Gant Chart Timeline</w:t>
      </w:r>
      <w:bookmarkEnd w:id="33"/>
    </w:p>
    <w:p w14:paraId="4A7F8C15" w14:textId="39622903" w:rsidR="006A7D80" w:rsidRPr="00A2423F" w:rsidRDefault="006A7D80" w:rsidP="00A73C40">
      <w:pPr>
        <w:jc w:val="both"/>
        <w:rPr>
          <w:color w:val="000000" w:themeColor="text1"/>
          <w:lang w:val="en-IE" w:eastAsia="zh-CN"/>
        </w:rPr>
      </w:pPr>
      <w:r w:rsidRPr="00A2423F">
        <w:rPr>
          <w:color w:val="000000" w:themeColor="text1"/>
          <w:lang w:val="en-IE" w:eastAsia="zh-CN"/>
        </w:rPr>
        <w:fldChar w:fldCharType="begin"/>
      </w:r>
      <w:r w:rsidR="006C6778" w:rsidRPr="00A2423F">
        <w:rPr>
          <w:color w:val="000000" w:themeColor="text1"/>
          <w:lang w:val="en-IE" w:eastAsia="zh-CN"/>
        </w:rPr>
        <w:instrText xml:space="preserve"> ADDIN ZOTERO_ITEM CSL_CITATION {"citationID":"zeKKu6Qp","properties":{"formattedCitation":"(30)","plainCitation":"(30)"},"citationItems":[{"id":90,"uris":["http://zotero.org/users/local/BSV1JSya/items/L7XB58IA"],"uri":["http://zotero.org/users/local/BSV1JSya/items/L7XB58IA"],"itemData":{"id":90,"type":"webpage","title":"What is a Gantt Chart? Gantt Chart Software, Information, and History","URL":"http://www.gantt.com/","accessed":{"date-parts":[["2017",11,16]]}}}],"schema":"https://github.com/citation-style-language/schema/raw/master/csl-citation.json"} </w:instrText>
      </w:r>
      <w:r w:rsidRPr="00A2423F">
        <w:rPr>
          <w:color w:val="000000" w:themeColor="text1"/>
          <w:lang w:val="en-IE" w:eastAsia="zh-CN"/>
        </w:rPr>
        <w:fldChar w:fldCharType="separate"/>
      </w:r>
      <w:r w:rsidR="006C6778" w:rsidRPr="00A2423F">
        <w:rPr>
          <w:rFonts w:ascii="Cambria" w:hAnsi="Cambria"/>
          <w:color w:val="000000" w:themeColor="text1"/>
        </w:rPr>
        <w:t>(30)</w:t>
      </w:r>
      <w:r w:rsidRPr="00A2423F">
        <w:rPr>
          <w:color w:val="000000" w:themeColor="text1"/>
          <w:lang w:val="en-IE" w:eastAsia="zh-CN"/>
        </w:rPr>
        <w:fldChar w:fldCharType="end"/>
      </w:r>
    </w:p>
    <w:p w14:paraId="22243F2B" w14:textId="5B593816" w:rsidR="00F21D95" w:rsidRPr="00A2423F" w:rsidRDefault="00F21D95" w:rsidP="00A73C40">
      <w:pPr>
        <w:jc w:val="both"/>
        <w:rPr>
          <w:rFonts w:asciiTheme="majorHAnsi" w:hAnsiTheme="majorHAnsi" w:cstheme="majorHAnsi"/>
          <w:color w:val="000000" w:themeColor="text1"/>
        </w:rPr>
      </w:pPr>
    </w:p>
    <w:p w14:paraId="013DDE1C" w14:textId="77777777" w:rsidR="00DE0FE0" w:rsidRPr="00A2423F" w:rsidRDefault="00DE0FE0" w:rsidP="00A73C40">
      <w:pPr>
        <w:jc w:val="both"/>
        <w:rPr>
          <w:rFonts w:asciiTheme="majorHAnsi" w:hAnsiTheme="majorHAnsi" w:cstheme="majorHAnsi"/>
          <w:color w:val="000000" w:themeColor="text1"/>
        </w:rPr>
      </w:pPr>
    </w:p>
    <w:p w14:paraId="3AEEFBC2" w14:textId="77777777" w:rsidR="00917338" w:rsidRPr="00A2423F" w:rsidRDefault="008D28D4" w:rsidP="00D609F8">
      <w:pPr>
        <w:keepNext/>
        <w:jc w:val="cente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6B643E3F" wp14:editId="1DF0FFAB">
            <wp:extent cx="3209925" cy="3048000"/>
            <wp:effectExtent l="152400" t="152400" r="161925" b="152400"/>
            <wp:docPr id="2" name="Picture 2" descr="C:\Users\Wijntjes\AppData\Local\Microsoft\Windows\INetCache\Content.Word\WeChat Image_201710241449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jntjes\AppData\Local\Microsoft\Windows\INetCache\Content.Word\WeChat Image_20171024144928.jpg"/>
                    <pic:cNvPicPr>
                      <a:picLocks noChangeAspect="1" noChangeArrowheads="1"/>
                    </pic:cNvPicPr>
                  </pic:nvPicPr>
                  <pic:blipFill rotWithShape="1">
                    <a:blip r:embed="rId31">
                      <a:extLst>
                        <a:ext uri="{28A0092B-C50C-407E-A947-70E740481C1C}">
                          <a14:useLocalDpi xmlns:a14="http://schemas.microsoft.com/office/drawing/2010/main" val="0"/>
                        </a:ext>
                      </a:extLst>
                    </a:blip>
                    <a:srcRect l="11081" t="10079" b="26680"/>
                    <a:stretch/>
                  </pic:blipFill>
                  <pic:spPr bwMode="auto">
                    <a:xfrm>
                      <a:off x="0" y="0"/>
                      <a:ext cx="3209925" cy="3048000"/>
                    </a:xfrm>
                    <a:prstGeom prst="snip2DiagRect">
                      <a:avLst/>
                    </a:prstGeom>
                    <a:solidFill>
                      <a:srgbClr val="FFFFFF">
                        <a:shade val="85000"/>
                      </a:srgbClr>
                    </a:solidFill>
                    <a:ln w="88900" cap="sq">
                      <a:solidFill>
                        <a:srgbClr val="FFFFFF"/>
                      </a:solidFill>
                      <a:miter lim="800000"/>
                    </a:ln>
                    <a:effectLst>
                      <a:outerShdw blurRad="88900" algn="tl" rotWithShape="0">
                        <a:srgbClr val="000000">
                          <a:alpha val="45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67C5545" w14:textId="5D34EE75" w:rsidR="008C062A" w:rsidRPr="00A2423F" w:rsidRDefault="00917338" w:rsidP="00D609F8">
      <w:pPr>
        <w:pStyle w:val="Caption"/>
        <w:jc w:val="center"/>
        <w:rPr>
          <w:rFonts w:asciiTheme="majorHAnsi" w:hAnsiTheme="majorHAnsi" w:cstheme="majorHAnsi"/>
          <w:color w:val="000000" w:themeColor="text1"/>
        </w:rPr>
      </w:pPr>
      <w:bookmarkStart w:id="34" w:name="_Toc499471504"/>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19</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Scrum Board Iteration</w:t>
      </w:r>
      <w:bookmarkEnd w:id="34"/>
    </w:p>
    <w:p w14:paraId="07C4218D" w14:textId="05588478" w:rsidR="008D28D4" w:rsidRPr="00A2423F" w:rsidRDefault="00E73B19" w:rsidP="00A73C40">
      <w:pPr>
        <w:jc w:val="both"/>
        <w:rPr>
          <w:rFonts w:asciiTheme="majorHAnsi" w:hAnsiTheme="majorHAnsi" w:cstheme="majorHAnsi"/>
          <w:color w:val="000000" w:themeColor="text1"/>
          <w:lang w:val="en-IE"/>
        </w:rPr>
      </w:pPr>
      <w:r w:rsidRPr="00A2423F">
        <w:rPr>
          <w:rFonts w:asciiTheme="majorHAnsi" w:hAnsiTheme="majorHAnsi" w:cstheme="majorHAnsi"/>
          <w:color w:val="000000" w:themeColor="text1"/>
          <w:lang w:val="en-IE"/>
        </w:rPr>
        <w:fldChar w:fldCharType="begin"/>
      </w:r>
      <w:r w:rsidR="006C6778" w:rsidRPr="00A2423F">
        <w:rPr>
          <w:rFonts w:asciiTheme="majorHAnsi" w:hAnsiTheme="majorHAnsi" w:cstheme="majorHAnsi"/>
          <w:color w:val="000000" w:themeColor="text1"/>
          <w:lang w:val="en-IE"/>
        </w:rPr>
        <w:instrText xml:space="preserve"> ADDIN ZOTERO_ITEM CSL_CITATION {"citationID":"TzjeyhSO","properties":{"formattedCitation":"(31)","plainCitation":"(31)"},"citationItems":[{"id":21,"uris":["http://zotero.org/users/local/BSV1JSya/items/PK7AII3D"],"uri":["http://zotero.org/users/local/BSV1JSya/items/PK7AII3D"],"itemData":{"id":21,"type":"webpage","title":"What is Scrum?","container-title":"Scrum.org","abstract":"To answer the question, what is Scrum, here you can find guides, articles, videos and much more to help you learn about Scrum.","URL":"http://www.scrum.org/resources/what-is-scrum","issued":{"date-parts":[["2017",11,12]]},"accessed":{"date-parts":[["2017",11,12]]}}}],"schema":"https://github.com/citation-style-language/schema/raw/master/csl-citation.json"} </w:instrText>
      </w:r>
      <w:r w:rsidRPr="00A2423F">
        <w:rPr>
          <w:rFonts w:asciiTheme="majorHAnsi" w:hAnsiTheme="majorHAnsi" w:cstheme="majorHAnsi"/>
          <w:color w:val="000000" w:themeColor="text1"/>
          <w:lang w:val="en-IE"/>
        </w:rPr>
        <w:fldChar w:fldCharType="separate"/>
      </w:r>
      <w:r w:rsidR="006C6778" w:rsidRPr="00A2423F">
        <w:rPr>
          <w:rFonts w:ascii="Calibri" w:hAnsi="Calibri" w:cs="Calibri"/>
          <w:color w:val="000000" w:themeColor="text1"/>
        </w:rPr>
        <w:t>(31)</w:t>
      </w:r>
      <w:r w:rsidRPr="00A2423F">
        <w:rPr>
          <w:rFonts w:asciiTheme="majorHAnsi" w:hAnsiTheme="majorHAnsi" w:cstheme="majorHAnsi"/>
          <w:color w:val="000000" w:themeColor="text1"/>
          <w:lang w:val="en-IE"/>
        </w:rPr>
        <w:fldChar w:fldCharType="end"/>
      </w:r>
    </w:p>
    <w:p w14:paraId="6A5D711F" w14:textId="77777777" w:rsidR="00E73B19" w:rsidRPr="00A2423F" w:rsidRDefault="00E73B19" w:rsidP="00A73C40">
      <w:pPr>
        <w:jc w:val="both"/>
        <w:rPr>
          <w:rFonts w:asciiTheme="majorHAnsi" w:hAnsiTheme="majorHAnsi" w:cstheme="majorHAnsi"/>
          <w:color w:val="000000" w:themeColor="text1"/>
          <w:lang w:val="en-IE"/>
        </w:rPr>
      </w:pPr>
    </w:p>
    <w:p w14:paraId="0296F8DD" w14:textId="03085173" w:rsidR="00DE0FE0" w:rsidRPr="00A2423F" w:rsidRDefault="00DE0FE0" w:rsidP="00A73C40">
      <w:pPr>
        <w:rPr>
          <w:rFonts w:asciiTheme="majorHAnsi" w:hAnsiTheme="majorHAnsi" w:cstheme="majorHAnsi"/>
          <w:color w:val="000000" w:themeColor="text1"/>
          <w:lang w:val="en-IE"/>
        </w:rPr>
      </w:pPr>
      <w:r w:rsidRPr="00A2423F">
        <w:rPr>
          <w:rFonts w:asciiTheme="majorHAnsi" w:hAnsiTheme="majorHAnsi" w:cstheme="majorHAnsi"/>
          <w:color w:val="000000" w:themeColor="text1"/>
          <w:lang w:val="en-IE"/>
        </w:rPr>
        <w:lastRenderedPageBreak/>
        <w:t>Since the Gant chart that would illustrate the general outline of the months until submission was designed</w:t>
      </w:r>
      <w:r w:rsidR="0000207C" w:rsidRPr="00A2423F">
        <w:rPr>
          <w:rFonts w:asciiTheme="majorHAnsi" w:hAnsiTheme="majorHAnsi" w:cstheme="majorHAnsi"/>
          <w:color w:val="000000" w:themeColor="text1"/>
          <w:lang w:val="en-IE"/>
        </w:rPr>
        <w:t>,</w:t>
      </w:r>
      <w:r w:rsidRPr="00A2423F">
        <w:rPr>
          <w:rFonts w:asciiTheme="majorHAnsi" w:hAnsiTheme="majorHAnsi" w:cstheme="majorHAnsi"/>
          <w:color w:val="000000" w:themeColor="text1"/>
          <w:lang w:val="en-IE"/>
        </w:rPr>
        <w:t xml:space="preserve"> </w:t>
      </w:r>
      <w:r w:rsidR="0000207C" w:rsidRPr="00A2423F">
        <w:rPr>
          <w:rFonts w:asciiTheme="majorHAnsi" w:hAnsiTheme="majorHAnsi" w:cstheme="majorHAnsi"/>
          <w:color w:val="000000" w:themeColor="text1"/>
          <w:lang w:val="en-IE"/>
        </w:rPr>
        <w:t>the</w:t>
      </w:r>
      <w:r w:rsidRPr="00A2423F">
        <w:rPr>
          <w:rFonts w:asciiTheme="majorHAnsi" w:hAnsiTheme="majorHAnsi" w:cstheme="majorHAnsi"/>
          <w:color w:val="000000" w:themeColor="text1"/>
          <w:lang w:val="en-IE"/>
        </w:rPr>
        <w:t xml:space="preserve"> next step in which I took was to implement the Scrum methodology in </w:t>
      </w:r>
      <w:r w:rsidR="0000207C" w:rsidRPr="00A2423F">
        <w:rPr>
          <w:rFonts w:asciiTheme="majorHAnsi" w:hAnsiTheme="majorHAnsi" w:cstheme="majorHAnsi"/>
          <w:color w:val="000000" w:themeColor="text1"/>
          <w:lang w:val="en-IE"/>
        </w:rPr>
        <w:t>where</w:t>
      </w:r>
      <w:r w:rsidRPr="00A2423F">
        <w:rPr>
          <w:rFonts w:asciiTheme="majorHAnsi" w:hAnsiTheme="majorHAnsi" w:cstheme="majorHAnsi"/>
          <w:color w:val="000000" w:themeColor="text1"/>
          <w:lang w:val="en-IE"/>
        </w:rPr>
        <w:t xml:space="preserve"> I would set a sub-monthly objectives.</w:t>
      </w:r>
    </w:p>
    <w:p w14:paraId="71294B2B" w14:textId="77777777" w:rsidR="0000207C" w:rsidRPr="00A2423F" w:rsidRDefault="0000207C" w:rsidP="00A73C40">
      <w:pPr>
        <w:rPr>
          <w:rFonts w:asciiTheme="majorHAnsi" w:hAnsiTheme="majorHAnsi" w:cstheme="majorHAnsi"/>
          <w:color w:val="000000" w:themeColor="text1"/>
          <w:lang w:val="en-IE"/>
        </w:rPr>
      </w:pPr>
    </w:p>
    <w:p w14:paraId="47D3CECF" w14:textId="7BDEDF1B" w:rsidR="00A577B9" w:rsidRPr="00A2423F" w:rsidRDefault="0000207C" w:rsidP="00A73C40">
      <w:pPr>
        <w:rPr>
          <w:rFonts w:asciiTheme="majorHAnsi" w:hAnsiTheme="majorHAnsi" w:cstheme="majorHAnsi"/>
          <w:color w:val="000000" w:themeColor="text1"/>
          <w:lang w:val="en-IE"/>
        </w:rPr>
      </w:pPr>
      <w:r w:rsidRPr="00A2423F">
        <w:rPr>
          <w:rFonts w:asciiTheme="majorHAnsi" w:hAnsiTheme="majorHAnsi" w:cstheme="majorHAnsi"/>
          <w:color w:val="000000" w:themeColor="text1"/>
          <w:lang w:val="en-IE"/>
        </w:rPr>
        <w:t xml:space="preserve">In figure </w:t>
      </w:r>
      <w:r w:rsidR="00680996" w:rsidRPr="00A2423F">
        <w:rPr>
          <w:rFonts w:asciiTheme="majorHAnsi" w:hAnsiTheme="majorHAnsi" w:cstheme="majorHAnsi"/>
          <w:color w:val="000000" w:themeColor="text1"/>
          <w:lang w:val="en-IE"/>
        </w:rPr>
        <w:t xml:space="preserve">19. </w:t>
      </w:r>
      <w:r w:rsidRPr="00A2423F">
        <w:rPr>
          <w:rFonts w:asciiTheme="majorHAnsi" w:hAnsiTheme="majorHAnsi" w:cstheme="majorHAnsi"/>
          <w:color w:val="000000" w:themeColor="text1"/>
          <w:lang w:val="en-IE"/>
        </w:rPr>
        <w:t xml:space="preserve"> </w:t>
      </w:r>
      <w:r w:rsidR="00680996" w:rsidRPr="00A2423F">
        <w:rPr>
          <w:rFonts w:asciiTheme="majorHAnsi" w:hAnsiTheme="majorHAnsi" w:cstheme="majorHAnsi"/>
          <w:color w:val="000000" w:themeColor="text1"/>
          <w:lang w:val="en-IE"/>
        </w:rPr>
        <w:t>Shows</w:t>
      </w:r>
      <w:r w:rsidRPr="00A2423F">
        <w:rPr>
          <w:rFonts w:asciiTheme="majorHAnsi" w:hAnsiTheme="majorHAnsi" w:cstheme="majorHAnsi"/>
          <w:color w:val="000000" w:themeColor="text1"/>
          <w:lang w:val="en-IE"/>
        </w:rPr>
        <w:t xml:space="preserve"> an example of one of the weekly iterations where I would need to do some objectives that had been set within the first </w:t>
      </w:r>
      <w:r w:rsidR="002C4BE8" w:rsidRPr="00A2423F">
        <w:rPr>
          <w:rFonts w:asciiTheme="majorHAnsi" w:hAnsiTheme="majorHAnsi" w:cstheme="majorHAnsi"/>
          <w:color w:val="000000" w:themeColor="text1"/>
          <w:lang w:val="en-IE"/>
        </w:rPr>
        <w:t>month. The</w:t>
      </w:r>
      <w:r w:rsidRPr="00A2423F">
        <w:rPr>
          <w:rFonts w:asciiTheme="majorHAnsi" w:hAnsiTheme="majorHAnsi" w:cstheme="majorHAnsi"/>
          <w:color w:val="000000" w:themeColor="text1"/>
          <w:lang w:val="en-IE"/>
        </w:rPr>
        <w:t xml:space="preserve"> usefulness of the scrum board quickly became very clear as it allowed for changes in plans and therefore added a factor of dynamism. </w:t>
      </w:r>
      <w:r w:rsidR="006A7D80" w:rsidRPr="00A2423F">
        <w:rPr>
          <w:rFonts w:asciiTheme="majorHAnsi" w:hAnsiTheme="majorHAnsi" w:cstheme="majorHAnsi"/>
          <w:color w:val="000000" w:themeColor="text1"/>
          <w:lang w:val="en-IE"/>
        </w:rPr>
        <w:fldChar w:fldCharType="begin"/>
      </w:r>
      <w:r w:rsidR="006C6778" w:rsidRPr="00A2423F">
        <w:rPr>
          <w:rFonts w:asciiTheme="majorHAnsi" w:hAnsiTheme="majorHAnsi" w:cstheme="majorHAnsi"/>
          <w:color w:val="000000" w:themeColor="text1"/>
          <w:lang w:val="en-IE"/>
        </w:rPr>
        <w:instrText xml:space="preserve"> ADDIN ZOTERO_ITEM CSL_CITATION {"citationID":"oXgLSKK8","properties":{"formattedCitation":"(32)","plainCitation":"(32)"},"citationItems":[{"id":10,"uris":["http://zotero.org/users/local/BSV1JSya/items/7YQ34H7H"],"uri":["http://zotero.org/users/local/BSV1JSya/items/7YQ34H7H"],"itemData":{"id":10,"type":"post-weblog","title":"Getting Started with Agile Scrum Methodology: The Complete Guide for Software Developers and Testers — Software Testing Help","abstract":"This is the guide for software developers and testers to understand and start working on the very famous Agile SCRUM methodology for software development and testing. Learn the basic but important terminologies used in Agile Scrum process along with a real example of the complete process.","URL":"http://www.softwaretestinghelp.com/agile-scrum-methodology-for-development-and-testing/","shortTitle":"Getting Started with Agile Scrum Methodology","issued":{"date-parts":[["2017",11,5]]},"accessed":{"date-parts":[["2017",11,5]]}}}],"schema":"https://github.com/citation-style-language/schema/raw/master/csl-citation.json"} </w:instrText>
      </w:r>
      <w:r w:rsidR="006A7D80" w:rsidRPr="00A2423F">
        <w:rPr>
          <w:rFonts w:asciiTheme="majorHAnsi" w:hAnsiTheme="majorHAnsi" w:cstheme="majorHAnsi"/>
          <w:color w:val="000000" w:themeColor="text1"/>
          <w:lang w:val="en-IE"/>
        </w:rPr>
        <w:fldChar w:fldCharType="separate"/>
      </w:r>
      <w:r w:rsidR="006C6778" w:rsidRPr="00A2423F">
        <w:rPr>
          <w:rFonts w:ascii="Calibri" w:hAnsi="Calibri" w:cs="Calibri"/>
          <w:color w:val="000000" w:themeColor="text1"/>
        </w:rPr>
        <w:t>(32)</w:t>
      </w:r>
      <w:r w:rsidR="006A7D80" w:rsidRPr="00A2423F">
        <w:rPr>
          <w:rFonts w:asciiTheme="majorHAnsi" w:hAnsiTheme="majorHAnsi" w:cstheme="majorHAnsi"/>
          <w:color w:val="000000" w:themeColor="text1"/>
          <w:lang w:val="en-IE"/>
        </w:rPr>
        <w:fldChar w:fldCharType="end"/>
      </w:r>
    </w:p>
    <w:p w14:paraId="70B990AD" w14:textId="77777777" w:rsidR="00A577B9" w:rsidRPr="00A2423F" w:rsidRDefault="00A577B9" w:rsidP="00A73C40">
      <w:pPr>
        <w:rPr>
          <w:rFonts w:asciiTheme="majorHAnsi" w:hAnsiTheme="majorHAnsi" w:cstheme="majorHAnsi"/>
          <w:color w:val="000000" w:themeColor="text1"/>
          <w:lang w:val="en-IE"/>
        </w:rPr>
      </w:pPr>
    </w:p>
    <w:p w14:paraId="3FFFA442" w14:textId="4429BDDC" w:rsidR="00A577B9" w:rsidRPr="00A2423F" w:rsidRDefault="00A577B9" w:rsidP="00A73C40">
      <w:pPr>
        <w:rPr>
          <w:rFonts w:asciiTheme="majorHAnsi" w:hAnsiTheme="majorHAnsi" w:cstheme="majorHAnsi"/>
          <w:color w:val="000000" w:themeColor="text1"/>
          <w:lang w:val="en-IE"/>
        </w:rPr>
      </w:pPr>
      <w:r w:rsidRPr="00A2423F">
        <w:rPr>
          <w:rFonts w:asciiTheme="majorHAnsi" w:hAnsiTheme="majorHAnsi" w:cstheme="majorHAnsi"/>
          <w:color w:val="000000" w:themeColor="text1"/>
          <w:lang w:val="en-IE"/>
        </w:rPr>
        <w:t>Since this project is a research based structure, the priority of information analysis is very high. The implementation of Research Vetting therefore is key to a solid information background.</w:t>
      </w:r>
    </w:p>
    <w:p w14:paraId="063897F1" w14:textId="77777777" w:rsidR="00A577B9" w:rsidRPr="00A2423F" w:rsidRDefault="00A577B9" w:rsidP="00A73C40">
      <w:pPr>
        <w:rPr>
          <w:rFonts w:asciiTheme="majorHAnsi" w:hAnsiTheme="majorHAnsi" w:cstheme="majorHAnsi"/>
          <w:color w:val="000000" w:themeColor="text1"/>
          <w:lang w:val="en-IE"/>
        </w:rPr>
      </w:pPr>
    </w:p>
    <w:p w14:paraId="4EA8D2F8" w14:textId="77777777" w:rsidR="00A577B9" w:rsidRPr="00A2423F" w:rsidRDefault="00A577B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Research Vetting is the process of running one or many background checks on data that is used when writing an article of choice.</w:t>
      </w:r>
    </w:p>
    <w:p w14:paraId="4D894E22" w14:textId="77777777" w:rsidR="006A7D80" w:rsidRPr="00A2423F" w:rsidRDefault="006A7D80" w:rsidP="00A73C40">
      <w:pPr>
        <w:rPr>
          <w:rFonts w:asciiTheme="majorHAnsi" w:hAnsiTheme="majorHAnsi" w:cstheme="majorHAnsi"/>
          <w:color w:val="000000" w:themeColor="text1"/>
        </w:rPr>
      </w:pPr>
    </w:p>
    <w:p w14:paraId="3DB26383" w14:textId="203D3B5A" w:rsidR="00A577B9" w:rsidRPr="00A2423F" w:rsidRDefault="00A577B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re are 3 main characteristics when looking for useful information on a subject. These are named below:</w:t>
      </w:r>
    </w:p>
    <w:p w14:paraId="0924381C" w14:textId="77777777" w:rsidR="006A7D80" w:rsidRPr="00A2423F" w:rsidRDefault="006A7D80" w:rsidP="00A73C40">
      <w:pPr>
        <w:rPr>
          <w:rFonts w:asciiTheme="majorHAnsi" w:hAnsiTheme="majorHAnsi" w:cstheme="majorHAnsi"/>
          <w:color w:val="000000" w:themeColor="text1"/>
        </w:rPr>
      </w:pPr>
    </w:p>
    <w:p w14:paraId="02C49360" w14:textId="169D416F" w:rsidR="009777E2" w:rsidRPr="00A2423F" w:rsidRDefault="009777E2" w:rsidP="00A73C40">
      <w:pPr>
        <w:pStyle w:val="ListParagraph"/>
        <w:numPr>
          <w:ilvl w:val="0"/>
          <w:numId w:val="29"/>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levant</w:t>
      </w:r>
    </w:p>
    <w:p w14:paraId="0716F40D" w14:textId="2BFA10B6" w:rsidR="009777E2" w:rsidRPr="00A2423F" w:rsidRDefault="009777E2" w:rsidP="00A73C40">
      <w:pPr>
        <w:pStyle w:val="ListParagraph"/>
        <w:numPr>
          <w:ilvl w:val="0"/>
          <w:numId w:val="29"/>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liability</w:t>
      </w:r>
    </w:p>
    <w:p w14:paraId="29E40755" w14:textId="335FDEE0" w:rsidR="009777E2" w:rsidRPr="00A2423F" w:rsidRDefault="009777E2" w:rsidP="00A73C40">
      <w:pPr>
        <w:pStyle w:val="ListParagraph"/>
        <w:numPr>
          <w:ilvl w:val="0"/>
          <w:numId w:val="29"/>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oint of View</w:t>
      </w:r>
    </w:p>
    <w:p w14:paraId="4D0EA67C" w14:textId="1FE5A2AA" w:rsidR="004A6B45" w:rsidRPr="00A2423F" w:rsidRDefault="004A6B45" w:rsidP="004A6B45">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CKq3506u","properties":{"formattedCitation":"(33)","plainCitation":"(33)"},"citationItems":[{"id":131,"uris":["http://zotero.org/users/local/BSV1JSya/items/PDFGGEIX"],"uri":["http://zotero.org/users/local/BSV1JSya/items/PDFGGEIX"],"itemData":{"id":131,"type":"webpage","title":"Research Guides: MSF Orientation : Vetting &amp; Citing Your Sources","abstract":"Research Guides: MSF Orientation : Vetting &amp; Citing Your Sources","URL":"http://researchguides.library.vanderbilt.edu/c.php?g=68930&amp;p=445413","shortTitle":"Research Guides","language":"en","author":[{"family":"Craiglow","given":"Hilary"}],"issued":{"date-parts":[["2017",11,7]]},"accessed":{"date-parts":[["2017",11,21]]}}}],"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3)</w:t>
      </w:r>
      <w:r w:rsidRPr="00A2423F">
        <w:rPr>
          <w:rFonts w:asciiTheme="majorHAnsi" w:hAnsiTheme="majorHAnsi" w:cstheme="majorHAnsi"/>
          <w:color w:val="000000" w:themeColor="text1"/>
        </w:rPr>
        <w:fldChar w:fldCharType="end"/>
      </w:r>
    </w:p>
    <w:p w14:paraId="5ECD9204" w14:textId="77777777" w:rsidR="004A6B45" w:rsidRPr="00A2423F" w:rsidRDefault="004A6B45" w:rsidP="004A6B45">
      <w:pPr>
        <w:rPr>
          <w:rFonts w:asciiTheme="majorHAnsi" w:hAnsiTheme="majorHAnsi" w:cstheme="majorHAnsi"/>
          <w:color w:val="000000" w:themeColor="text1"/>
        </w:rPr>
      </w:pPr>
    </w:p>
    <w:p w14:paraId="4E9641F6" w14:textId="0F678277" w:rsidR="00A577B9" w:rsidRPr="00A2423F" w:rsidRDefault="00A577B9" w:rsidP="00A73C40">
      <w:pPr>
        <w:rPr>
          <w:rFonts w:asciiTheme="majorHAnsi" w:hAnsiTheme="majorHAnsi" w:cstheme="majorHAnsi"/>
          <w:color w:val="000000" w:themeColor="text1"/>
          <w:lang w:val="en-IE"/>
        </w:rPr>
      </w:pPr>
      <w:r w:rsidRPr="00A2423F">
        <w:rPr>
          <w:rFonts w:asciiTheme="majorHAnsi" w:hAnsiTheme="majorHAnsi" w:cstheme="majorHAnsi"/>
          <w:color w:val="000000" w:themeColor="text1"/>
        </w:rPr>
        <w:t xml:space="preserve">The meaning of relevance is that is the data found up to date and in conjunction with the most modern understand and descriptors. </w:t>
      </w:r>
    </w:p>
    <w:p w14:paraId="7CB48048" w14:textId="77777777" w:rsidR="00B57317" w:rsidRPr="00A2423F" w:rsidRDefault="00B57317" w:rsidP="00A73C40">
      <w:pPr>
        <w:rPr>
          <w:rFonts w:asciiTheme="majorHAnsi" w:hAnsiTheme="majorHAnsi" w:cstheme="majorHAnsi"/>
          <w:color w:val="000000" w:themeColor="text1"/>
        </w:rPr>
      </w:pPr>
    </w:p>
    <w:p w14:paraId="33AA5453" w14:textId="0CFF81BB" w:rsidR="00B57317" w:rsidRPr="00A2423F" w:rsidRDefault="00B57317"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a case when I was looking for data on the best methods of regression for image classification I found a document stating that an old outdated method was best , although it may have been best at that time , it is not now.</w:t>
      </w:r>
    </w:p>
    <w:p w14:paraId="15198F39" w14:textId="77777777" w:rsidR="00A577B9" w:rsidRPr="00A2423F" w:rsidRDefault="00A577B9" w:rsidP="00A73C40">
      <w:pPr>
        <w:rPr>
          <w:rFonts w:asciiTheme="majorHAnsi" w:hAnsiTheme="majorHAnsi" w:cstheme="majorHAnsi"/>
          <w:color w:val="000000" w:themeColor="text1"/>
        </w:rPr>
      </w:pPr>
    </w:p>
    <w:p w14:paraId="756D4E36" w14:textId="6078CB3B" w:rsidR="00A577B9" w:rsidRPr="00A2423F" w:rsidRDefault="00A577B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meaning of Reliability is that is the source in which the data originates from reputable and is it accurate. For example is the data you have collected perhaps second hand data that was misquoted.</w:t>
      </w:r>
    </w:p>
    <w:p w14:paraId="01CD4281" w14:textId="77777777" w:rsidR="00594057" w:rsidRPr="00A2423F" w:rsidRDefault="00594057" w:rsidP="00A73C40">
      <w:pPr>
        <w:rPr>
          <w:rFonts w:asciiTheme="majorHAnsi" w:hAnsiTheme="majorHAnsi" w:cstheme="majorHAnsi"/>
          <w:color w:val="000000" w:themeColor="text1"/>
        </w:rPr>
      </w:pPr>
    </w:p>
    <w:p w14:paraId="3A7D0377" w14:textId="3178DD23" w:rsidR="00594057" w:rsidRPr="00A2423F" w:rsidRDefault="00594057"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When reading through papers of comparisons of feedforward neural networks I would often find information that would not specifically mention that the type of feedforward is special as it implements some other techniques which change the structure.</w:t>
      </w:r>
    </w:p>
    <w:p w14:paraId="109829B1" w14:textId="77777777" w:rsidR="00A577B9" w:rsidRPr="00A2423F" w:rsidRDefault="00A577B9" w:rsidP="00A73C40">
      <w:pPr>
        <w:rPr>
          <w:rFonts w:asciiTheme="majorHAnsi" w:eastAsia="SimSun" w:hAnsiTheme="majorHAnsi" w:cstheme="majorHAnsi"/>
          <w:color w:val="000000" w:themeColor="text1"/>
          <w:lang w:val="en-IE" w:eastAsia="zh-CN"/>
        </w:rPr>
      </w:pPr>
    </w:p>
    <w:p w14:paraId="7D5E5145" w14:textId="77777777" w:rsidR="00A577B9" w:rsidRPr="00A2423F" w:rsidRDefault="00A577B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meaning of Point of view is also an important characteristic as it is the deciding factor if the information may be up-to-date and published by a reliable source but unfortunately this time round there is a shade of bias. A balance of left and right helps to weigh the pros and cons of a situation and therefore are important.</w:t>
      </w:r>
    </w:p>
    <w:p w14:paraId="616E67A6" w14:textId="77777777" w:rsidR="00DF4532" w:rsidRPr="00A2423F" w:rsidRDefault="00DF4532" w:rsidP="00A73C40">
      <w:pPr>
        <w:rPr>
          <w:rFonts w:asciiTheme="majorHAnsi" w:hAnsiTheme="majorHAnsi" w:cstheme="majorHAnsi"/>
          <w:color w:val="000000" w:themeColor="text1"/>
        </w:rPr>
      </w:pPr>
    </w:p>
    <w:p w14:paraId="638B2F7B" w14:textId="0B0DFC3A" w:rsidR="00DF4532" w:rsidRPr="00A2423F" w:rsidRDefault="00DF4532"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When researching I never found any biased information as it was mostly factual information in which I searched for such as algorithms. However the conclusions may be biased as it is in my informed opinion which I draw them from.</w:t>
      </w:r>
    </w:p>
    <w:p w14:paraId="3291FE2F" w14:textId="77777777" w:rsidR="00DF4532" w:rsidRPr="00A2423F" w:rsidRDefault="00DF4532" w:rsidP="00A73C40">
      <w:pPr>
        <w:rPr>
          <w:rFonts w:asciiTheme="majorHAnsi" w:hAnsiTheme="majorHAnsi" w:cstheme="majorHAnsi"/>
          <w:color w:val="000000" w:themeColor="text1"/>
        </w:rPr>
      </w:pPr>
    </w:p>
    <w:p w14:paraId="76EA3E2B" w14:textId="77777777" w:rsidR="00A577B9" w:rsidRPr="00A2423F" w:rsidRDefault="00A577B9" w:rsidP="00A73C40">
      <w:pPr>
        <w:rPr>
          <w:rFonts w:asciiTheme="majorHAnsi" w:hAnsiTheme="majorHAnsi" w:cstheme="majorHAnsi"/>
          <w:color w:val="000000" w:themeColor="text1"/>
        </w:rPr>
      </w:pPr>
    </w:p>
    <w:p w14:paraId="5EE3C719" w14:textId="77777777" w:rsidR="00A577B9" w:rsidRPr="00A2423F" w:rsidRDefault="00A577B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importance of correct citation will lead to:</w:t>
      </w:r>
    </w:p>
    <w:p w14:paraId="6359F7DA" w14:textId="4944D2FD" w:rsidR="00A577B9" w:rsidRPr="00A2423F" w:rsidRDefault="00A577B9" w:rsidP="00A73C40">
      <w:pPr>
        <w:pStyle w:val="ListParagraph"/>
        <w:numPr>
          <w:ilvl w:val="0"/>
          <w:numId w:val="3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redibility to topics explored.</w:t>
      </w:r>
    </w:p>
    <w:p w14:paraId="0D864402" w14:textId="6D935C32" w:rsidR="00A577B9" w:rsidRPr="00A2423F" w:rsidRDefault="00A577B9" w:rsidP="00A73C40">
      <w:pPr>
        <w:pStyle w:val="ListParagraph"/>
        <w:numPr>
          <w:ilvl w:val="0"/>
          <w:numId w:val="3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Gives a rabbit hole of information for the reader.</w:t>
      </w:r>
    </w:p>
    <w:p w14:paraId="72EBC416" w14:textId="1DDE208C" w:rsidR="00A577B9" w:rsidRPr="00A2423F" w:rsidRDefault="00A577B9" w:rsidP="00A73C40">
      <w:pPr>
        <w:pStyle w:val="ListParagraph"/>
        <w:numPr>
          <w:ilvl w:val="0"/>
          <w:numId w:val="3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otects against plagiarism.</w:t>
      </w:r>
    </w:p>
    <w:p w14:paraId="59CE6525" w14:textId="3EB0C0B8" w:rsidR="00A577B9" w:rsidRPr="00A2423F" w:rsidRDefault="00A577B9" w:rsidP="00A73C40">
      <w:pPr>
        <w:pStyle w:val="ListParagraph"/>
        <w:numPr>
          <w:ilvl w:val="0"/>
          <w:numId w:val="3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Upholds the institution of studies name.</w:t>
      </w:r>
    </w:p>
    <w:p w14:paraId="5566EF62" w14:textId="40E52456" w:rsidR="006A7D80" w:rsidRPr="00A2423F" w:rsidRDefault="006A7D8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CHB9M7pc","properties":{"formattedCitation":"(34)","plainCitation":"(34)"},"citationItems":[{"id":94,"uris":["http://zotero.org/users/local/BSV1JSya/items/DG6SVV5X"],"uri":["http://zotero.org/users/local/BSV1JSya/items/DG6SVV5X"],"itemData":{"id":94,"type":"webpage","title":"Help finding information online","container-title":"The University of Edinburgh","abstract":"Help searching databases and guidance on evaluating web content. Information on how to find newspaper content online and elsewhere is also provided.","URL":"https://www.ed.ac.uk/information-services/library-museum-gallery/finding-resources/library-databases/databases-overview","accessed":{"date-parts":[["2017",11,1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4)</w:t>
      </w:r>
      <w:r w:rsidRPr="00A2423F">
        <w:rPr>
          <w:rFonts w:asciiTheme="majorHAnsi" w:hAnsiTheme="majorHAnsi" w:cstheme="majorHAnsi"/>
          <w:color w:val="000000" w:themeColor="text1"/>
        </w:rPr>
        <w:fldChar w:fldCharType="end"/>
      </w:r>
    </w:p>
    <w:p w14:paraId="6DFC7F0D" w14:textId="77777777" w:rsidR="006228AA" w:rsidRPr="00A2423F" w:rsidRDefault="006228AA" w:rsidP="00A73C40">
      <w:pPr>
        <w:rPr>
          <w:rFonts w:asciiTheme="majorHAnsi" w:hAnsiTheme="majorHAnsi" w:cstheme="majorHAnsi"/>
          <w:color w:val="000000" w:themeColor="text1"/>
        </w:rPr>
      </w:pPr>
    </w:p>
    <w:p w14:paraId="3B530CB6" w14:textId="7C5FD961" w:rsidR="006228AA" w:rsidRPr="00A2423F" w:rsidRDefault="006228A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refore for Reference management I used a combination of two software’s. The first being ‘CiteThisForMe’. CiteThisForMe is a very usefull software when wanting to quick reference documents where there would not need a huge level of storage of such references. However it has a separate function for searching for articles of information by such headers as </w:t>
      </w:r>
      <w:r w:rsidR="00A03398" w:rsidRPr="00A2423F">
        <w:rPr>
          <w:rFonts w:asciiTheme="majorHAnsi" w:hAnsiTheme="majorHAnsi" w:cstheme="majorHAnsi"/>
          <w:color w:val="000000" w:themeColor="text1"/>
        </w:rPr>
        <w:t>title,</w:t>
      </w:r>
      <w:r w:rsidRPr="00A2423F">
        <w:rPr>
          <w:rFonts w:asciiTheme="majorHAnsi" w:hAnsiTheme="majorHAnsi" w:cstheme="majorHAnsi"/>
          <w:color w:val="000000" w:themeColor="text1"/>
        </w:rPr>
        <w:t xml:space="preserve"> author or ISBN number. Therefore I found this software to be very useful when writing the references for articles.</w:t>
      </w:r>
      <w:r w:rsidR="004D487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kX5Plwn2","properties":{"formattedCitation":"(35)","plainCitation":"(35)"},"citationItems":[{"id":124,"uris":["http://zotero.org/users/local/BSV1JSya/items/LWGINKIM"],"uri":["http://zotero.org/users/local/BSV1JSya/items/LWGINKIM"],"itemData":{"id":124,"type":"webpage","title":"Save Time and Improve your Marks with CiteThisForMe, The No. 1 Citation Tool","container-title":"Cite This For Me","abstract":"Automatically reference everything correctly with CiteThisForMe. Save your work forever, build multiple bibliographies, run plagiarism checks, and much more.","URL":"http://www.citethisforme.com","accessed":{"date-parts":[["2017",11,21]]}}}],"schema":"https://github.com/citation-style-language/schema/raw/master/csl-citation.json"} </w:instrText>
      </w:r>
      <w:r w:rsidR="004D487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5)</w:t>
      </w:r>
      <w:r w:rsidR="004D4879" w:rsidRPr="00A2423F">
        <w:rPr>
          <w:rFonts w:asciiTheme="majorHAnsi" w:hAnsiTheme="majorHAnsi" w:cstheme="majorHAnsi"/>
          <w:color w:val="000000" w:themeColor="text1"/>
        </w:rPr>
        <w:fldChar w:fldCharType="end"/>
      </w:r>
    </w:p>
    <w:p w14:paraId="194557E5" w14:textId="77777777" w:rsidR="005D5A11" w:rsidRPr="00A2423F" w:rsidRDefault="005D5A11" w:rsidP="00A73C40">
      <w:pPr>
        <w:rPr>
          <w:rFonts w:asciiTheme="majorHAnsi" w:hAnsiTheme="majorHAnsi" w:cstheme="majorHAnsi"/>
          <w:color w:val="000000" w:themeColor="text1"/>
        </w:rPr>
      </w:pPr>
    </w:p>
    <w:p w14:paraId="1449B3C0" w14:textId="270C0934" w:rsidR="005D5A11" w:rsidRPr="00A2423F" w:rsidRDefault="005D5A11"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second software I used was ‘Zotero’</w:t>
      </w:r>
      <w:r w:rsidR="004D4879" w:rsidRPr="00A2423F">
        <w:rPr>
          <w:rFonts w:asciiTheme="majorHAnsi" w:hAnsiTheme="majorHAnsi" w:cstheme="majorHAnsi"/>
          <w:color w:val="000000" w:themeColor="text1"/>
        </w:rPr>
        <w:t>. Zotero’s benefit over CiteThisForMe is its cross platform capabilities and functionality involved when processing references. Although it doesn’t have a functionality to search a database of articles for writing up your references, it does however have advanced functionality to store them. It can be easily implemented into long documents with many references needed as it incorporates an automatic updating system for references.</w:t>
      </w:r>
    </w:p>
    <w:p w14:paraId="7C1B7FED" w14:textId="77777777" w:rsidR="006228AA" w:rsidRPr="00A2423F" w:rsidRDefault="006228AA" w:rsidP="00A73C40">
      <w:pPr>
        <w:rPr>
          <w:rFonts w:asciiTheme="majorHAnsi" w:hAnsiTheme="majorHAnsi" w:cstheme="majorHAnsi"/>
          <w:color w:val="000000" w:themeColor="text1"/>
        </w:rPr>
      </w:pPr>
    </w:p>
    <w:p w14:paraId="13CA2670" w14:textId="5F01C6F5" w:rsidR="00A577B9" w:rsidRPr="00A2423F" w:rsidRDefault="0051568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n Conclusion I used ‘Zotero’ for Storage and implementation of references however often used ‘CiteThisForMe’s’ Article search capabilities. </w:t>
      </w: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xDWJr5ax","properties":{"formattedCitation":"(36)","plainCitation":"(36)"},"citationItems":[{"id":126,"uris":["http://zotero.org/users/local/BSV1JSya/items/SSX7RPP6"],"uri":["http://zotero.org/users/local/BSV1JSya/items/SSX7RPP6"],"itemData":{"id":126,"type":"webpage","title":"Zotero | Home","URL":"https://www.zotero.org/","accessed":{"date-parts":[["2017",11,21]]}}}],"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6)</w:t>
      </w:r>
      <w:r w:rsidRPr="00A2423F">
        <w:rPr>
          <w:rFonts w:asciiTheme="majorHAnsi" w:hAnsiTheme="majorHAnsi" w:cstheme="majorHAnsi"/>
          <w:color w:val="000000" w:themeColor="text1"/>
        </w:rPr>
        <w:fldChar w:fldCharType="end"/>
      </w:r>
    </w:p>
    <w:p w14:paraId="3D42A437" w14:textId="77777777" w:rsidR="006228AA" w:rsidRPr="00A2423F" w:rsidRDefault="006228AA" w:rsidP="00A73C40">
      <w:pPr>
        <w:rPr>
          <w:rFonts w:asciiTheme="majorHAnsi" w:hAnsiTheme="majorHAnsi" w:cstheme="majorHAnsi"/>
          <w:color w:val="000000" w:themeColor="text1"/>
        </w:rPr>
      </w:pPr>
    </w:p>
    <w:p w14:paraId="40A2A9A6" w14:textId="77777777" w:rsidR="006228AA" w:rsidRPr="00A2423F" w:rsidRDefault="006228AA" w:rsidP="00A73C40">
      <w:pPr>
        <w:rPr>
          <w:rFonts w:asciiTheme="majorHAnsi" w:hAnsiTheme="majorHAnsi" w:cstheme="majorHAnsi"/>
          <w:color w:val="000000" w:themeColor="text1"/>
        </w:rPr>
      </w:pPr>
    </w:p>
    <w:p w14:paraId="3968493C" w14:textId="77777777" w:rsidR="00515686" w:rsidRPr="00A2423F" w:rsidRDefault="00515686" w:rsidP="00A73C40">
      <w:pPr>
        <w:rPr>
          <w:rFonts w:asciiTheme="majorHAnsi" w:hAnsiTheme="majorHAnsi" w:cstheme="majorHAnsi"/>
          <w:color w:val="000000" w:themeColor="text1"/>
        </w:rPr>
      </w:pPr>
    </w:p>
    <w:p w14:paraId="70CE44E2" w14:textId="77777777" w:rsidR="00515686" w:rsidRPr="00A2423F" w:rsidRDefault="00515686" w:rsidP="00A73C40">
      <w:pPr>
        <w:rPr>
          <w:rFonts w:asciiTheme="majorHAnsi" w:hAnsiTheme="majorHAnsi" w:cstheme="majorHAnsi"/>
          <w:color w:val="000000" w:themeColor="text1"/>
        </w:rPr>
      </w:pPr>
    </w:p>
    <w:p w14:paraId="343573E2" w14:textId="77777777" w:rsidR="00515686" w:rsidRPr="00A2423F" w:rsidRDefault="00515686" w:rsidP="00A73C40">
      <w:pPr>
        <w:rPr>
          <w:rFonts w:asciiTheme="majorHAnsi" w:hAnsiTheme="majorHAnsi" w:cstheme="majorHAnsi"/>
          <w:color w:val="000000" w:themeColor="text1"/>
        </w:rPr>
      </w:pPr>
    </w:p>
    <w:p w14:paraId="01AB8098" w14:textId="77777777" w:rsidR="00515686" w:rsidRPr="00A2423F" w:rsidRDefault="00515686" w:rsidP="00A73C40">
      <w:pPr>
        <w:rPr>
          <w:rFonts w:asciiTheme="majorHAnsi" w:hAnsiTheme="majorHAnsi" w:cstheme="majorHAnsi"/>
          <w:color w:val="000000" w:themeColor="text1"/>
        </w:rPr>
      </w:pPr>
    </w:p>
    <w:p w14:paraId="5D4951AE" w14:textId="77777777" w:rsidR="004A489E" w:rsidRPr="00A2423F" w:rsidRDefault="004A489E" w:rsidP="00A73C40">
      <w:pPr>
        <w:rPr>
          <w:rFonts w:asciiTheme="majorHAnsi" w:hAnsiTheme="majorHAnsi" w:cstheme="majorHAnsi"/>
          <w:color w:val="000000" w:themeColor="text1"/>
        </w:rPr>
      </w:pPr>
    </w:p>
    <w:p w14:paraId="27290B74" w14:textId="77777777" w:rsidR="00E801C8" w:rsidRPr="00A2423F" w:rsidRDefault="00E801C8" w:rsidP="00A73C40">
      <w:pPr>
        <w:rPr>
          <w:rFonts w:asciiTheme="majorHAnsi" w:hAnsiTheme="majorHAnsi" w:cstheme="majorHAnsi"/>
          <w:color w:val="000000" w:themeColor="text1"/>
        </w:rPr>
      </w:pPr>
    </w:p>
    <w:p w14:paraId="6CA93210" w14:textId="77777777" w:rsidR="00E801C8" w:rsidRPr="00A2423F" w:rsidRDefault="00E801C8" w:rsidP="00A73C40">
      <w:pPr>
        <w:rPr>
          <w:rFonts w:asciiTheme="majorHAnsi" w:hAnsiTheme="majorHAnsi" w:cstheme="majorHAnsi"/>
          <w:color w:val="000000" w:themeColor="text1"/>
        </w:rPr>
      </w:pPr>
    </w:p>
    <w:p w14:paraId="31F2703F" w14:textId="77777777" w:rsidR="00E801C8" w:rsidRPr="00A2423F" w:rsidRDefault="00E801C8" w:rsidP="00A73C40">
      <w:pPr>
        <w:rPr>
          <w:rFonts w:asciiTheme="majorHAnsi" w:hAnsiTheme="majorHAnsi" w:cstheme="majorHAnsi"/>
          <w:color w:val="000000" w:themeColor="text1"/>
        </w:rPr>
      </w:pPr>
    </w:p>
    <w:p w14:paraId="3CC8F209" w14:textId="77777777" w:rsidR="00E801C8" w:rsidRPr="00A2423F" w:rsidRDefault="00E801C8" w:rsidP="00A73C40">
      <w:pPr>
        <w:rPr>
          <w:rFonts w:asciiTheme="majorHAnsi" w:hAnsiTheme="majorHAnsi" w:cstheme="majorHAnsi"/>
          <w:color w:val="000000" w:themeColor="text1"/>
        </w:rPr>
      </w:pPr>
    </w:p>
    <w:p w14:paraId="03FA123F" w14:textId="77777777" w:rsidR="00E801C8" w:rsidRPr="00A2423F" w:rsidRDefault="00E801C8" w:rsidP="00A73C40">
      <w:pPr>
        <w:rPr>
          <w:rFonts w:asciiTheme="majorHAnsi" w:hAnsiTheme="majorHAnsi" w:cstheme="majorHAnsi"/>
          <w:color w:val="000000" w:themeColor="text1"/>
        </w:rPr>
      </w:pPr>
    </w:p>
    <w:p w14:paraId="2B9ABF99" w14:textId="77777777" w:rsidR="00E801C8" w:rsidRPr="00A2423F" w:rsidRDefault="00E801C8" w:rsidP="00A73C40">
      <w:pPr>
        <w:rPr>
          <w:rFonts w:asciiTheme="majorHAnsi" w:hAnsiTheme="majorHAnsi" w:cstheme="majorHAnsi"/>
          <w:color w:val="000000" w:themeColor="text1"/>
        </w:rPr>
      </w:pPr>
    </w:p>
    <w:p w14:paraId="6AB519B6" w14:textId="77777777" w:rsidR="00E801C8" w:rsidRPr="00A2423F" w:rsidRDefault="00E801C8" w:rsidP="00A73C40">
      <w:pPr>
        <w:rPr>
          <w:rFonts w:asciiTheme="majorHAnsi" w:hAnsiTheme="majorHAnsi" w:cstheme="majorHAnsi"/>
          <w:color w:val="000000" w:themeColor="text1"/>
        </w:rPr>
      </w:pPr>
    </w:p>
    <w:p w14:paraId="19481284" w14:textId="77777777" w:rsidR="00A03398" w:rsidRPr="00A2423F" w:rsidRDefault="00A03398" w:rsidP="00A73C40">
      <w:pPr>
        <w:rPr>
          <w:rFonts w:asciiTheme="majorHAnsi" w:hAnsiTheme="majorHAnsi" w:cstheme="majorHAnsi"/>
          <w:color w:val="000000" w:themeColor="text1"/>
        </w:rPr>
      </w:pPr>
    </w:p>
    <w:p w14:paraId="7CFB0D71" w14:textId="77777777" w:rsidR="00A03398" w:rsidRPr="00A2423F" w:rsidRDefault="00A03398" w:rsidP="00A73C40">
      <w:pPr>
        <w:rPr>
          <w:rFonts w:asciiTheme="majorHAnsi" w:hAnsiTheme="majorHAnsi" w:cstheme="majorHAnsi"/>
          <w:color w:val="000000" w:themeColor="text1"/>
        </w:rPr>
      </w:pPr>
    </w:p>
    <w:p w14:paraId="526364F3"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Requirements capture is one the initial steps in software development or event project development as it aims to give a set of core aims for the project.</w:t>
      </w:r>
    </w:p>
    <w:p w14:paraId="4A2498CA"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However requirements capture can be broken down into 3 main areas:</w:t>
      </w:r>
    </w:p>
    <w:p w14:paraId="1C7C7CB8" w14:textId="77777777" w:rsidR="006A7D80" w:rsidRPr="00A2423F" w:rsidRDefault="006A7D80" w:rsidP="00A73C40">
      <w:pPr>
        <w:rPr>
          <w:rFonts w:asciiTheme="majorHAnsi" w:hAnsiTheme="majorHAnsi" w:cstheme="majorHAnsi"/>
          <w:color w:val="000000" w:themeColor="text1"/>
        </w:rPr>
      </w:pPr>
    </w:p>
    <w:p w14:paraId="79066767" w14:textId="77777777" w:rsidR="004A489E" w:rsidRPr="00A2423F" w:rsidRDefault="004A489E" w:rsidP="00A73C40">
      <w:pPr>
        <w:rPr>
          <w:rFonts w:asciiTheme="majorHAnsi" w:hAnsiTheme="majorHAnsi" w:cstheme="majorHAnsi"/>
          <w:b/>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b/>
          <w:color w:val="000000" w:themeColor="text1"/>
        </w:rPr>
        <w:t>Elicitation Requirements.</w:t>
      </w:r>
    </w:p>
    <w:p w14:paraId="05B9DB73" w14:textId="77777777" w:rsidR="004A489E" w:rsidRPr="00A2423F" w:rsidRDefault="004A489E"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b/>
        <w:t>Analysing Requirements.</w:t>
      </w:r>
    </w:p>
    <w:p w14:paraId="46247629" w14:textId="77777777" w:rsidR="004A489E" w:rsidRPr="00A2423F" w:rsidRDefault="004A489E"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b/>
        <w:t>Recording Requirements.</w:t>
      </w:r>
    </w:p>
    <w:p w14:paraId="2BEC1F60" w14:textId="5148D543" w:rsidR="006A7D80" w:rsidRPr="00A2423F" w:rsidRDefault="00AF4017"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fldChar w:fldCharType="begin"/>
      </w:r>
      <w:r w:rsidR="006C6778" w:rsidRPr="00A2423F">
        <w:rPr>
          <w:rFonts w:asciiTheme="majorHAnsi" w:hAnsiTheme="majorHAnsi" w:cstheme="majorHAnsi"/>
          <w:b/>
          <w:color w:val="000000" w:themeColor="text1"/>
        </w:rPr>
        <w:instrText xml:space="preserve"> ADDIN ZOTERO_ITEM CSL_CITATION {"citationID":"GKFaLEJq","properties":{"formattedCitation":"(37)","plainCitation":"(37)"},"citationItems":[{"id":96,"uris":["http://zotero.org/users/local/BSV1JSya/items/RZTETV6P"],"uri":["http://zotero.org/users/local/BSV1JSya/items/RZTETV6P"],"itemData":{"id":96,"type":"book","title":"Systems and Methods for Analyzing Requirements","author":[{"family":"Boeing","given":"Beck"},{"family":"Shannon","given":"D"}],"issued":{"date-parts":[["2016",3,17]]}}}],"schema":"https://github.com/citation-style-language/schema/raw/master/csl-citation.json"} </w:instrText>
      </w:r>
      <w:r w:rsidRPr="00A2423F">
        <w:rPr>
          <w:rFonts w:asciiTheme="majorHAnsi" w:hAnsiTheme="majorHAnsi" w:cstheme="majorHAnsi"/>
          <w:b/>
          <w:color w:val="000000" w:themeColor="text1"/>
        </w:rPr>
        <w:fldChar w:fldCharType="separate"/>
      </w:r>
      <w:r w:rsidR="006C6778" w:rsidRPr="00A2423F">
        <w:rPr>
          <w:rFonts w:ascii="Calibri" w:hAnsi="Calibri" w:cs="Calibri"/>
          <w:color w:val="000000" w:themeColor="text1"/>
        </w:rPr>
        <w:t>(37)</w:t>
      </w:r>
      <w:r w:rsidRPr="00A2423F">
        <w:rPr>
          <w:rFonts w:asciiTheme="majorHAnsi" w:hAnsiTheme="majorHAnsi" w:cstheme="majorHAnsi"/>
          <w:b/>
          <w:color w:val="000000" w:themeColor="text1"/>
        </w:rPr>
        <w:fldChar w:fldCharType="end"/>
      </w:r>
    </w:p>
    <w:p w14:paraId="6C126B0A" w14:textId="77777777" w:rsidR="00AF4017" w:rsidRPr="00A2423F" w:rsidRDefault="00AF4017" w:rsidP="00A73C40">
      <w:pPr>
        <w:rPr>
          <w:rFonts w:asciiTheme="majorHAnsi" w:hAnsiTheme="majorHAnsi" w:cstheme="majorHAnsi"/>
          <w:b/>
          <w:color w:val="000000" w:themeColor="text1"/>
        </w:rPr>
      </w:pPr>
    </w:p>
    <w:p w14:paraId="7FD5E340"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elicitation of requirements can be also known as the requirements discovery phase as its core idea is to find a set of initial requirements which can be followed. This may be broken down into a few main components of which this should be carried out:</w:t>
      </w:r>
    </w:p>
    <w:p w14:paraId="6EC96653" w14:textId="77777777" w:rsidR="006A7D80" w:rsidRPr="00A2423F" w:rsidRDefault="006A7D80" w:rsidP="00A73C40">
      <w:pPr>
        <w:rPr>
          <w:rFonts w:asciiTheme="majorHAnsi" w:hAnsiTheme="majorHAnsi" w:cstheme="majorHAnsi"/>
          <w:color w:val="000000" w:themeColor="text1"/>
        </w:rPr>
      </w:pPr>
    </w:p>
    <w:p w14:paraId="4B7BFEB8"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t>Identify the Problems.</w:t>
      </w:r>
    </w:p>
    <w:p w14:paraId="6EE7A50B"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t>Identify that the Problems are real.</w:t>
      </w:r>
    </w:p>
    <w:p w14:paraId="47B38CC9"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t>Show the value of Meeting the Problems.</w:t>
      </w:r>
    </w:p>
    <w:p w14:paraId="4E2CC32D"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t>Define what’s needed to meet these requirements.</w:t>
      </w:r>
    </w:p>
    <w:p w14:paraId="26486C1E"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t>Evaluate and Deploy the Documentation.</w:t>
      </w:r>
    </w:p>
    <w:p w14:paraId="17DCA0DD" w14:textId="77777777" w:rsidR="00AF4017" w:rsidRPr="00A2423F" w:rsidRDefault="00AF4017" w:rsidP="00A73C40">
      <w:pPr>
        <w:rPr>
          <w:rFonts w:asciiTheme="majorHAnsi" w:hAnsiTheme="majorHAnsi" w:cstheme="majorHAnsi"/>
          <w:color w:val="000000" w:themeColor="text1"/>
        </w:rPr>
      </w:pPr>
    </w:p>
    <w:p w14:paraId="43687B69" w14:textId="4769CB0B" w:rsidR="004A489E" w:rsidRPr="00A2423F" w:rsidRDefault="00AF4017"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VHV2zW6P","properties":{"formattedCitation":"(38,39)","plainCitation":"(38,39)"},"citationItems":[{"id":18,"uris":["http://zotero.org/users/local/BSV1JSya/items/FWUUHEG9"],"uri":["http://zotero.org/users/local/BSV1JSya/items/FWUUHEG9"],"itemData":{"id":18,"type":"article","title":"Issues in Requirements Elicitation","publisher":"Technical Report CMU/SEI-92-TR-012. CMU / SEI.","language":"English","author":[{"literal":"Michael Christel"},{"literal":"Kyo C. Kang"}],"issued":{"date-parts":[["1992",9]]}}},{"id":97,"uris":["http://zotero.org/users/local/BSV1JSya/items/3DRPCLZW"],"uri":["http://zotero.org/users/local/BSV1JSya/items/3DRPCLZW"],"itemData":{"id":97,"type":"article","title":"Requirements &amp; Specifications","publisher":"18-849b Dependable Embedded Systems  Carnegie Mellon University","abstract":"Defining requirements to establish specifications is the first step in the development of an embedded system. However, in many situations, not enough care is taken in establishing correct requirements up front. This causes problems when ambiguities in requirements surface later in the life cycle, and more time and money is spent in fixing these ambiguities. Therefore, it is necessary that requirements are established in a systematic way to ensure their accuracy and completeness, but this is not always an easy task. This difficulty in establishing good requirements often makes it more of an art than a science. The difficulty arises from the fact that establishing requirements is a tough abstraction problem and often the implementation gets mixed with the requirements. In addition, it requires people with both communication and technical skills. As requirements are often weak about what a system should not do, this poses potential problems in the development of dependable systems, where these requirements are necessary to ensure that the system does not enter an undefined state. The development of dependable embedded systems requires even more complicated requirements as the embedded system not only interacts with the software but also with the outside world. Therefore, the importance of establishing good requirements is even greater in embedded systems design.","URL":"https://users.ece.cmu.edu/~koopman/des_s99/requirements_specs/","author":[{"family":"Tran","given":"Eushiuan"}],"issued":{"date-parts":[["1999"]],"season":"Spring"},"accessed":{"date-parts":[["2017",11,1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8,39)</w:t>
      </w:r>
      <w:r w:rsidRPr="00A2423F">
        <w:rPr>
          <w:rFonts w:asciiTheme="majorHAnsi" w:hAnsiTheme="majorHAnsi" w:cstheme="majorHAnsi"/>
          <w:color w:val="000000" w:themeColor="text1"/>
        </w:rPr>
        <w:fldChar w:fldCharType="end"/>
      </w:r>
    </w:p>
    <w:p w14:paraId="5A3E01EC" w14:textId="77777777" w:rsidR="00AF4017" w:rsidRPr="00A2423F" w:rsidRDefault="00AF4017" w:rsidP="00A73C40">
      <w:pPr>
        <w:rPr>
          <w:rFonts w:asciiTheme="majorHAnsi" w:hAnsiTheme="majorHAnsi" w:cstheme="majorHAnsi"/>
          <w:color w:val="000000" w:themeColor="text1"/>
        </w:rPr>
      </w:pPr>
    </w:p>
    <w:p w14:paraId="2B70F261" w14:textId="7F3B02E0" w:rsidR="00515686" w:rsidRPr="00A2423F" w:rsidRDefault="0051568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During the first stage of the project I aimed to complete a bulk of the initial requirements capture. This involved meeting with my mentor, discussing it with fellow students, discussing the idea with lectures and doing some research into the area.</w:t>
      </w:r>
    </w:p>
    <w:p w14:paraId="64603FC6" w14:textId="77777777" w:rsidR="00515686" w:rsidRPr="00A2423F" w:rsidRDefault="00515686" w:rsidP="00A73C40">
      <w:pPr>
        <w:rPr>
          <w:rFonts w:asciiTheme="majorHAnsi" w:hAnsiTheme="majorHAnsi" w:cstheme="majorHAnsi"/>
          <w:color w:val="000000" w:themeColor="text1"/>
        </w:rPr>
      </w:pPr>
    </w:p>
    <w:p w14:paraId="15EA3ED8" w14:textId="17F8849D" w:rsidR="00515686" w:rsidRPr="00A2423F" w:rsidRDefault="0051568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dentifying the problem that I wanted to solve was quite difficult as I knew I wanted to use a certain technology but unsure of how it helps.</w:t>
      </w:r>
    </w:p>
    <w:p w14:paraId="34042B71" w14:textId="77777777" w:rsidR="00515686" w:rsidRPr="00A2423F" w:rsidRDefault="00515686" w:rsidP="00A73C40">
      <w:pPr>
        <w:rPr>
          <w:rFonts w:asciiTheme="majorHAnsi" w:hAnsiTheme="majorHAnsi" w:cstheme="majorHAnsi"/>
          <w:color w:val="000000" w:themeColor="text1"/>
        </w:rPr>
      </w:pPr>
    </w:p>
    <w:p w14:paraId="1F034E91" w14:textId="36AAAD92" w:rsidR="00515686" w:rsidRPr="00A2423F" w:rsidRDefault="008148A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Finding what was needed to solve or evaluate the problem wasn’t too difficult as there was much existing documentation and it solely involved selecting which route I would like to take to evaluate the problem.</w:t>
      </w:r>
    </w:p>
    <w:p w14:paraId="1C15064C" w14:textId="77777777" w:rsidR="00515686" w:rsidRPr="00A2423F" w:rsidRDefault="00515686" w:rsidP="00A73C40">
      <w:pPr>
        <w:rPr>
          <w:rFonts w:asciiTheme="majorHAnsi" w:hAnsiTheme="majorHAnsi" w:cstheme="majorHAnsi"/>
          <w:color w:val="000000" w:themeColor="text1"/>
        </w:rPr>
      </w:pPr>
    </w:p>
    <w:p w14:paraId="5679947F" w14:textId="77777777" w:rsidR="00515686" w:rsidRPr="00A2423F" w:rsidRDefault="00515686" w:rsidP="00A73C40">
      <w:pPr>
        <w:rPr>
          <w:rFonts w:asciiTheme="majorHAnsi" w:hAnsiTheme="majorHAnsi" w:cstheme="majorHAnsi"/>
          <w:color w:val="000000" w:themeColor="text1"/>
        </w:rPr>
      </w:pPr>
    </w:p>
    <w:p w14:paraId="1A53540C"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challenges involved in the capture of requirements may also be broken down into a 3 main areas:</w:t>
      </w:r>
    </w:p>
    <w:p w14:paraId="0F4B780D" w14:textId="77777777" w:rsidR="004A489E" w:rsidRPr="00A2423F" w:rsidRDefault="004A489E" w:rsidP="00A73C40">
      <w:pPr>
        <w:rPr>
          <w:rFonts w:asciiTheme="majorHAnsi" w:hAnsiTheme="majorHAnsi" w:cstheme="majorHAnsi"/>
          <w:color w:val="000000" w:themeColor="text1"/>
        </w:rPr>
      </w:pPr>
    </w:p>
    <w:p w14:paraId="09CC0F3A"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b/>
          <w:color w:val="000000" w:themeColor="text1"/>
        </w:rPr>
        <w:t>Project Scope</w:t>
      </w:r>
      <w:r w:rsidRPr="00A2423F">
        <w:rPr>
          <w:rFonts w:asciiTheme="majorHAnsi" w:hAnsiTheme="majorHAnsi" w:cstheme="majorHAnsi"/>
          <w:color w:val="000000" w:themeColor="text1"/>
        </w:rPr>
        <w:t xml:space="preserve"> – Boundaries defined to encompass the project.</w:t>
      </w:r>
    </w:p>
    <w:p w14:paraId="7470E6C1"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b/>
          <w:color w:val="000000" w:themeColor="text1"/>
        </w:rPr>
        <w:t>Understanding</w:t>
      </w:r>
      <w:r w:rsidRPr="00A2423F">
        <w:rPr>
          <w:rFonts w:asciiTheme="majorHAnsi" w:hAnsiTheme="majorHAnsi" w:cstheme="majorHAnsi"/>
          <w:color w:val="000000" w:themeColor="text1"/>
        </w:rPr>
        <w:t xml:space="preserve"> – Comprehend the true direction of the project.</w:t>
      </w:r>
    </w:p>
    <w:p w14:paraId="2A516D48"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b/>
          <w:color w:val="000000" w:themeColor="text1"/>
        </w:rPr>
        <w:t>Volatility</w:t>
      </w:r>
      <w:r w:rsidRPr="00A2423F">
        <w:rPr>
          <w:rFonts w:asciiTheme="majorHAnsi" w:hAnsiTheme="majorHAnsi" w:cstheme="majorHAnsi"/>
          <w:color w:val="000000" w:themeColor="text1"/>
        </w:rPr>
        <w:t xml:space="preserve"> – The ability to adapt to changes in the requirements.</w:t>
      </w:r>
    </w:p>
    <w:p w14:paraId="398A7230" w14:textId="77777777" w:rsidR="004A489E" w:rsidRPr="00A2423F" w:rsidRDefault="004A489E" w:rsidP="00A73C40">
      <w:pPr>
        <w:rPr>
          <w:rFonts w:asciiTheme="majorHAnsi" w:hAnsiTheme="majorHAnsi" w:cstheme="majorHAnsi"/>
          <w:color w:val="000000" w:themeColor="text1"/>
        </w:rPr>
      </w:pPr>
    </w:p>
    <w:p w14:paraId="65CB0BA4" w14:textId="031EA058" w:rsidR="004A489E" w:rsidRPr="00A2423F" w:rsidRDefault="008148A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Project scope involves the boundaries which will constrain the area of study in which will be conducted. This area is quite important when it comes to management of time as setting your scope too big will limit the quality of your work and too small there will not be enough quantity to your work.</w:t>
      </w:r>
    </w:p>
    <w:p w14:paraId="410DF858" w14:textId="7088FED6" w:rsidR="002D586B" w:rsidRPr="00A2423F" w:rsidRDefault="002D586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Initially I had issues with the scope as I wanted to do many different things but I decided to slim the scope to make the project more feasible.</w:t>
      </w:r>
    </w:p>
    <w:p w14:paraId="559A3A21" w14:textId="77777777" w:rsidR="002D586B" w:rsidRPr="00A2423F" w:rsidRDefault="002D586B" w:rsidP="00A73C40">
      <w:pPr>
        <w:rPr>
          <w:rFonts w:asciiTheme="majorHAnsi" w:hAnsiTheme="majorHAnsi" w:cstheme="majorHAnsi"/>
          <w:color w:val="000000" w:themeColor="text1"/>
        </w:rPr>
      </w:pPr>
    </w:p>
    <w:p w14:paraId="1AB14A5F" w14:textId="77777777"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Understand of the project meaning is that you have a high grasp of what the requirements set actually mean. This also means you understand the constraints involved that may limit how you carry it out so that certain standards are implemented.</w:t>
      </w:r>
    </w:p>
    <w:p w14:paraId="52A54C8E" w14:textId="77777777" w:rsidR="002D586B" w:rsidRPr="00A2423F" w:rsidRDefault="002D586B" w:rsidP="00A73C40">
      <w:pPr>
        <w:rPr>
          <w:rFonts w:asciiTheme="majorHAnsi" w:hAnsiTheme="majorHAnsi" w:cstheme="majorHAnsi"/>
          <w:color w:val="000000" w:themeColor="text1"/>
        </w:rPr>
      </w:pPr>
    </w:p>
    <w:p w14:paraId="2A76C452" w14:textId="523B6A4E" w:rsidR="002D586B" w:rsidRPr="00A2423F" w:rsidRDefault="002D586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Once the Initial issues were sorted out with scope then understanding the project didn’t have many issues however I still would get advice on topics aimed to research to make sure my direction was still okay. I deemed it best to get advice from a different angle/</w:t>
      </w:r>
    </w:p>
    <w:p w14:paraId="01A9AFD4" w14:textId="77777777" w:rsidR="004A489E" w:rsidRPr="00A2423F" w:rsidRDefault="004A489E" w:rsidP="00A73C40">
      <w:pPr>
        <w:rPr>
          <w:rFonts w:asciiTheme="majorHAnsi" w:hAnsiTheme="majorHAnsi" w:cstheme="majorHAnsi"/>
          <w:color w:val="000000" w:themeColor="text1"/>
        </w:rPr>
      </w:pPr>
    </w:p>
    <w:p w14:paraId="2F6648CC" w14:textId="409C6EFA" w:rsidR="004A489E" w:rsidRPr="00A2423F" w:rsidRDefault="004A489E"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Volatility is often one of the topics in which people do not inherit as people get stuck in loops and find it difficult to change their ways. However the ability to adapt to the project requirements are a high priority as the world is constantly changing and therefo</w:t>
      </w:r>
      <w:r w:rsidR="00D11CE9" w:rsidRPr="00A2423F">
        <w:rPr>
          <w:rFonts w:asciiTheme="majorHAnsi" w:hAnsiTheme="majorHAnsi" w:cstheme="majorHAnsi"/>
          <w:color w:val="000000" w:themeColor="text1"/>
        </w:rPr>
        <w:t>re so are the circumstances.</w:t>
      </w:r>
      <w:r w:rsidR="00AF4017"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Ri93p5HQ","properties":{"formattedCitation":"{\\rtf (37\\uc0\\u8211{}39)}","plainCitation":"(37–39)"},"citationItems":[{"id":18,"uris":["http://zotero.org/users/local/BSV1JSya/items/FWUUHEG9"],"uri":["http://zotero.org/users/local/BSV1JSya/items/FWUUHEG9"],"itemData":{"id":18,"type":"article","title":"Issues in Requirements Elicitation","publisher":"Technical Report CMU/SEI-92-TR-012. CMU / SEI.","language":"English","author":[{"literal":"Michael Christel"},{"literal":"Kyo C. Kang"}],"issued":{"date-parts":[["1992",9]]}}},{"id":96,"uris":["http://zotero.org/users/local/BSV1JSya/items/RZTETV6P"],"uri":["http://zotero.org/users/local/BSV1JSya/items/RZTETV6P"],"itemData":{"id":96,"type":"book","title":"Systems and Methods for Analyzing Requirements","author":[{"family":"Boeing","given":"Beck"},{"family":"Shannon","given":"D"}],"issued":{"date-parts":[["2016",3,17]]}}},{"id":97,"uris":["http://zotero.org/users/local/BSV1JSya/items/3DRPCLZW"],"uri":["http://zotero.org/users/local/BSV1JSya/items/3DRPCLZW"],"itemData":{"id":97,"type":"article","title":"Requirements &amp; Specifications","publisher":"18-849b Dependable Embedded Systems  Carnegie Mellon University","abstract":"Defining requirements to establish specifications is the first step in the development of an embedded system. However, in many situations, not enough care is taken in establishing correct requirements up front. This causes problems when ambiguities in requirements surface later in the life cycle, and more time and money is spent in fixing these ambiguities. Therefore, it is necessary that requirements are established in a systematic way to ensure their accuracy and completeness, but this is not always an easy task. This difficulty in establishing good requirements often makes it more of an art than a science. The difficulty arises from the fact that establishing requirements is a tough abstraction problem and often the implementation gets mixed with the requirements. In addition, it requires people with both communication and technical skills. As requirements are often weak about what a system should not do, this poses potential problems in the development of dependable systems, where these requirements are necessary to ensure that the system does not enter an undefined state. The development of dependable embedded systems requires even more complicated requirements as the embedded system not only interacts with the software but also with the outside world. Therefore, the importance of establishing good requirements is even greater in embedded systems design.","URL":"https://users.ece.cmu.edu/~koopman/des_s99/requirements_specs/","author":[{"family":"Tran","given":"Eushiuan"}],"issued":{"date-parts":[["1999"]],"season":"Spring"},"accessed":{"date-parts":[["2017",11,16]]}}}],"schema":"https://github.com/citation-style-language/schema/raw/master/csl-citation.json"} </w:instrText>
      </w:r>
      <w:r w:rsidR="00AF4017"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7–39)</w:t>
      </w:r>
      <w:r w:rsidR="00AF4017" w:rsidRPr="00A2423F">
        <w:rPr>
          <w:rFonts w:asciiTheme="majorHAnsi" w:hAnsiTheme="majorHAnsi" w:cstheme="majorHAnsi"/>
          <w:color w:val="000000" w:themeColor="text1"/>
        </w:rPr>
        <w:fldChar w:fldCharType="end"/>
      </w:r>
    </w:p>
    <w:p w14:paraId="4C6A261A" w14:textId="77777777" w:rsidR="002D586B" w:rsidRPr="00A2423F" w:rsidRDefault="002D586B" w:rsidP="00A73C40">
      <w:pPr>
        <w:rPr>
          <w:rFonts w:asciiTheme="majorHAnsi" w:hAnsiTheme="majorHAnsi" w:cstheme="majorHAnsi"/>
          <w:color w:val="000000" w:themeColor="text1"/>
        </w:rPr>
      </w:pPr>
    </w:p>
    <w:p w14:paraId="1F447F46" w14:textId="78C0DAB6" w:rsidR="002D586B" w:rsidRPr="00A2423F" w:rsidRDefault="002D586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As the project progressed since I implemented a scrum </w:t>
      </w:r>
      <w:r w:rsidR="00CD26B9" w:rsidRPr="00A2423F">
        <w:rPr>
          <w:rFonts w:asciiTheme="majorHAnsi" w:hAnsiTheme="majorHAnsi" w:cstheme="majorHAnsi"/>
          <w:color w:val="000000" w:themeColor="text1"/>
        </w:rPr>
        <w:t>chart,</w:t>
      </w:r>
      <w:r w:rsidRPr="00A2423F">
        <w:rPr>
          <w:rFonts w:asciiTheme="majorHAnsi" w:hAnsiTheme="majorHAnsi" w:cstheme="majorHAnsi"/>
          <w:color w:val="000000" w:themeColor="text1"/>
        </w:rPr>
        <w:t xml:space="preserve"> I was able to adapt to changes in which the project took so that I could easily and smoothly change paths.</w:t>
      </w:r>
    </w:p>
    <w:p w14:paraId="25E3AE10" w14:textId="77777777" w:rsidR="00480713" w:rsidRPr="00A2423F" w:rsidRDefault="00480713" w:rsidP="00A73C40">
      <w:pPr>
        <w:jc w:val="both"/>
        <w:rPr>
          <w:rFonts w:asciiTheme="majorHAnsi" w:hAnsiTheme="majorHAnsi" w:cstheme="majorHAnsi"/>
          <w:color w:val="000000" w:themeColor="text1"/>
        </w:rPr>
      </w:pPr>
    </w:p>
    <w:p w14:paraId="05366A67" w14:textId="77777777" w:rsidR="00480713" w:rsidRPr="00A2423F" w:rsidRDefault="00480713" w:rsidP="00A73C40">
      <w:pPr>
        <w:jc w:val="both"/>
        <w:rPr>
          <w:rFonts w:asciiTheme="majorHAnsi" w:hAnsiTheme="majorHAnsi" w:cstheme="majorHAnsi"/>
          <w:color w:val="000000" w:themeColor="text1"/>
        </w:rPr>
      </w:pPr>
    </w:p>
    <w:p w14:paraId="199379E5" w14:textId="77777777" w:rsidR="00CD26B9" w:rsidRPr="00A2423F" w:rsidRDefault="00CD26B9" w:rsidP="00A73C40">
      <w:pPr>
        <w:jc w:val="both"/>
        <w:rPr>
          <w:rFonts w:asciiTheme="majorHAnsi" w:hAnsiTheme="majorHAnsi" w:cstheme="majorHAnsi"/>
          <w:color w:val="000000" w:themeColor="text1"/>
        </w:rPr>
      </w:pPr>
    </w:p>
    <w:p w14:paraId="49B810BF" w14:textId="77777777" w:rsidR="00CD26B9" w:rsidRPr="00A2423F" w:rsidRDefault="00CD26B9" w:rsidP="00A73C40">
      <w:pPr>
        <w:jc w:val="both"/>
        <w:rPr>
          <w:rFonts w:asciiTheme="majorHAnsi" w:hAnsiTheme="majorHAnsi" w:cstheme="majorHAnsi"/>
          <w:color w:val="000000" w:themeColor="text1"/>
        </w:rPr>
      </w:pPr>
    </w:p>
    <w:p w14:paraId="35673EF6" w14:textId="77777777" w:rsidR="00CD26B9" w:rsidRPr="00A2423F" w:rsidRDefault="00CD26B9" w:rsidP="00A73C40">
      <w:pPr>
        <w:jc w:val="both"/>
        <w:rPr>
          <w:rFonts w:asciiTheme="majorHAnsi" w:hAnsiTheme="majorHAnsi" w:cstheme="majorHAnsi"/>
          <w:color w:val="000000" w:themeColor="text1"/>
        </w:rPr>
      </w:pPr>
    </w:p>
    <w:p w14:paraId="615E0DF4" w14:textId="77777777" w:rsidR="00CD26B9" w:rsidRPr="00A2423F" w:rsidRDefault="00CD26B9" w:rsidP="00A73C40">
      <w:pPr>
        <w:jc w:val="both"/>
        <w:rPr>
          <w:rFonts w:asciiTheme="majorHAnsi" w:hAnsiTheme="majorHAnsi" w:cstheme="majorHAnsi"/>
          <w:color w:val="000000" w:themeColor="text1"/>
        </w:rPr>
      </w:pPr>
    </w:p>
    <w:p w14:paraId="704A2B7F" w14:textId="77777777" w:rsidR="00CD26B9" w:rsidRPr="00A2423F" w:rsidRDefault="00CD26B9" w:rsidP="00A73C40">
      <w:pPr>
        <w:jc w:val="both"/>
        <w:rPr>
          <w:rFonts w:asciiTheme="majorHAnsi" w:hAnsiTheme="majorHAnsi" w:cstheme="majorHAnsi"/>
          <w:color w:val="000000" w:themeColor="text1"/>
        </w:rPr>
      </w:pPr>
    </w:p>
    <w:p w14:paraId="68738984" w14:textId="77777777" w:rsidR="00CD26B9" w:rsidRPr="00A2423F" w:rsidRDefault="00CD26B9" w:rsidP="00A73C40">
      <w:pPr>
        <w:jc w:val="both"/>
        <w:rPr>
          <w:rFonts w:asciiTheme="majorHAnsi" w:hAnsiTheme="majorHAnsi" w:cstheme="majorHAnsi"/>
          <w:color w:val="000000" w:themeColor="text1"/>
        </w:rPr>
      </w:pPr>
    </w:p>
    <w:p w14:paraId="336F79D3" w14:textId="77777777" w:rsidR="00CD26B9" w:rsidRPr="00A2423F" w:rsidRDefault="00CD26B9" w:rsidP="00A73C40">
      <w:pPr>
        <w:jc w:val="both"/>
        <w:rPr>
          <w:rFonts w:asciiTheme="majorHAnsi" w:hAnsiTheme="majorHAnsi" w:cstheme="majorHAnsi"/>
          <w:color w:val="000000" w:themeColor="text1"/>
        </w:rPr>
      </w:pPr>
    </w:p>
    <w:p w14:paraId="56A16A91" w14:textId="77777777" w:rsidR="00CD26B9" w:rsidRPr="00A2423F" w:rsidRDefault="00CD26B9" w:rsidP="00A73C40">
      <w:pPr>
        <w:jc w:val="both"/>
        <w:rPr>
          <w:rFonts w:asciiTheme="majorHAnsi" w:hAnsiTheme="majorHAnsi" w:cstheme="majorHAnsi"/>
          <w:color w:val="000000" w:themeColor="text1"/>
        </w:rPr>
      </w:pPr>
    </w:p>
    <w:p w14:paraId="0982317E" w14:textId="77777777" w:rsidR="00CD26B9" w:rsidRPr="00A2423F" w:rsidRDefault="00CD26B9" w:rsidP="00A73C40">
      <w:pPr>
        <w:jc w:val="both"/>
        <w:rPr>
          <w:rFonts w:asciiTheme="majorHAnsi" w:hAnsiTheme="majorHAnsi" w:cstheme="majorHAnsi"/>
          <w:color w:val="000000" w:themeColor="text1"/>
        </w:rPr>
      </w:pPr>
    </w:p>
    <w:p w14:paraId="62B16911" w14:textId="77777777" w:rsidR="00CD26B9" w:rsidRPr="00A2423F" w:rsidRDefault="00CD26B9" w:rsidP="00A73C40">
      <w:pPr>
        <w:jc w:val="both"/>
        <w:rPr>
          <w:rFonts w:asciiTheme="majorHAnsi" w:hAnsiTheme="majorHAnsi" w:cstheme="majorHAnsi"/>
          <w:color w:val="000000" w:themeColor="text1"/>
        </w:rPr>
      </w:pPr>
    </w:p>
    <w:p w14:paraId="4B189727" w14:textId="77777777" w:rsidR="00CD26B9" w:rsidRPr="00A2423F" w:rsidRDefault="00CD26B9" w:rsidP="00A73C40">
      <w:pPr>
        <w:jc w:val="both"/>
        <w:rPr>
          <w:rFonts w:asciiTheme="majorHAnsi" w:hAnsiTheme="majorHAnsi" w:cstheme="majorHAnsi"/>
          <w:color w:val="000000" w:themeColor="text1"/>
        </w:rPr>
      </w:pPr>
    </w:p>
    <w:p w14:paraId="54D9D387" w14:textId="77777777" w:rsidR="00CD26B9" w:rsidRPr="00A2423F" w:rsidRDefault="00CD26B9" w:rsidP="00A73C40">
      <w:pPr>
        <w:jc w:val="both"/>
        <w:rPr>
          <w:rFonts w:asciiTheme="majorHAnsi" w:hAnsiTheme="majorHAnsi" w:cstheme="majorHAnsi"/>
          <w:color w:val="000000" w:themeColor="text1"/>
        </w:rPr>
      </w:pPr>
    </w:p>
    <w:p w14:paraId="1AEE4871" w14:textId="77777777" w:rsidR="00CD26B9" w:rsidRPr="00A2423F" w:rsidRDefault="00CD26B9" w:rsidP="00A73C40">
      <w:pPr>
        <w:jc w:val="both"/>
        <w:rPr>
          <w:rFonts w:asciiTheme="majorHAnsi" w:hAnsiTheme="majorHAnsi" w:cstheme="majorHAnsi"/>
          <w:color w:val="000000" w:themeColor="text1"/>
        </w:rPr>
      </w:pPr>
    </w:p>
    <w:p w14:paraId="425DDEAF" w14:textId="77777777" w:rsidR="00CD26B9" w:rsidRPr="00A2423F" w:rsidRDefault="00CD26B9" w:rsidP="00A73C40">
      <w:pPr>
        <w:jc w:val="both"/>
        <w:rPr>
          <w:rFonts w:asciiTheme="majorHAnsi" w:hAnsiTheme="majorHAnsi" w:cstheme="majorHAnsi"/>
          <w:color w:val="000000" w:themeColor="text1"/>
        </w:rPr>
      </w:pPr>
    </w:p>
    <w:p w14:paraId="2634ABEE" w14:textId="77777777" w:rsidR="00CD26B9" w:rsidRPr="00A2423F" w:rsidRDefault="00CD26B9" w:rsidP="00A73C40">
      <w:pPr>
        <w:jc w:val="both"/>
        <w:rPr>
          <w:rFonts w:asciiTheme="majorHAnsi" w:hAnsiTheme="majorHAnsi" w:cstheme="majorHAnsi"/>
          <w:color w:val="000000" w:themeColor="text1"/>
        </w:rPr>
      </w:pPr>
    </w:p>
    <w:p w14:paraId="3EC5462C" w14:textId="77777777" w:rsidR="00CD26B9" w:rsidRPr="00A2423F" w:rsidRDefault="00CD26B9" w:rsidP="00A73C40">
      <w:pPr>
        <w:jc w:val="both"/>
        <w:rPr>
          <w:rFonts w:asciiTheme="majorHAnsi" w:hAnsiTheme="majorHAnsi" w:cstheme="majorHAnsi"/>
          <w:color w:val="000000" w:themeColor="text1"/>
        </w:rPr>
      </w:pPr>
    </w:p>
    <w:p w14:paraId="3121E5D2" w14:textId="77777777" w:rsidR="00CD26B9" w:rsidRPr="00A2423F" w:rsidRDefault="00CD26B9" w:rsidP="00A73C40">
      <w:pPr>
        <w:jc w:val="both"/>
        <w:rPr>
          <w:rFonts w:asciiTheme="majorHAnsi" w:hAnsiTheme="majorHAnsi" w:cstheme="majorHAnsi"/>
          <w:color w:val="000000" w:themeColor="text1"/>
        </w:rPr>
      </w:pPr>
    </w:p>
    <w:p w14:paraId="7C7A68FA" w14:textId="77777777" w:rsidR="00CD26B9" w:rsidRPr="00A2423F" w:rsidRDefault="00CD26B9" w:rsidP="00A73C40">
      <w:pPr>
        <w:jc w:val="both"/>
        <w:rPr>
          <w:rFonts w:asciiTheme="majorHAnsi" w:hAnsiTheme="majorHAnsi" w:cstheme="majorHAnsi"/>
          <w:color w:val="000000" w:themeColor="text1"/>
        </w:rPr>
      </w:pPr>
    </w:p>
    <w:p w14:paraId="7F1A27CB" w14:textId="77777777" w:rsidR="00CD26B9" w:rsidRPr="00A2423F" w:rsidRDefault="00CD26B9" w:rsidP="00A73C40">
      <w:pPr>
        <w:jc w:val="both"/>
        <w:rPr>
          <w:rFonts w:asciiTheme="majorHAnsi" w:hAnsiTheme="majorHAnsi" w:cstheme="majorHAnsi"/>
          <w:color w:val="000000" w:themeColor="text1"/>
        </w:rPr>
      </w:pPr>
    </w:p>
    <w:p w14:paraId="4C91DE3C" w14:textId="2C339F57" w:rsidR="00911575" w:rsidRPr="00A2423F" w:rsidRDefault="0090763B" w:rsidP="00A73C40">
      <w:pPr>
        <w:pStyle w:val="Heading1"/>
        <w:numPr>
          <w:ilvl w:val="0"/>
          <w:numId w:val="1"/>
        </w:numPr>
        <w:jc w:val="both"/>
        <w:rPr>
          <w:rFonts w:cstheme="majorHAnsi"/>
          <w:color w:val="000000" w:themeColor="text1"/>
        </w:rPr>
      </w:pPr>
      <w:bookmarkStart w:id="35" w:name="_Toc499471479"/>
      <w:r w:rsidRPr="00A2423F">
        <w:rPr>
          <w:rFonts w:cstheme="majorHAnsi"/>
          <w:color w:val="000000" w:themeColor="text1"/>
        </w:rPr>
        <w:lastRenderedPageBreak/>
        <w:t>Design</w:t>
      </w:r>
      <w:bookmarkEnd w:id="35"/>
    </w:p>
    <w:p w14:paraId="0F2C1979" w14:textId="7F5354EC" w:rsidR="005D4B0C" w:rsidRPr="00A2423F" w:rsidRDefault="00826F4D"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 xml:space="preserve">As the project </w:t>
      </w:r>
      <w:r w:rsidR="00C02016" w:rsidRPr="00A2423F">
        <w:rPr>
          <w:rFonts w:asciiTheme="majorHAnsi" w:hAnsiTheme="majorHAnsi" w:cstheme="majorHAnsi"/>
          <w:color w:val="000000" w:themeColor="text1"/>
        </w:rPr>
        <w:t>is</w:t>
      </w:r>
      <w:r w:rsidRPr="00A2423F">
        <w:rPr>
          <w:rFonts w:asciiTheme="majorHAnsi" w:hAnsiTheme="majorHAnsi" w:cstheme="majorHAnsi"/>
          <w:color w:val="000000" w:themeColor="text1"/>
        </w:rPr>
        <w:t xml:space="preserve"> mainly research orientated there section of design will not incorporate as much as a development orientated project would. However it is still possible to give a low level design of some key applications I will create.</w:t>
      </w:r>
    </w:p>
    <w:p w14:paraId="2B094DDA" w14:textId="77777777" w:rsidR="00826F4D" w:rsidRPr="00A2423F" w:rsidRDefault="00826F4D" w:rsidP="00A73C40">
      <w:pPr>
        <w:jc w:val="both"/>
        <w:rPr>
          <w:rFonts w:asciiTheme="majorHAnsi" w:hAnsiTheme="majorHAnsi" w:cstheme="majorHAnsi"/>
          <w:color w:val="000000" w:themeColor="text1"/>
        </w:rPr>
      </w:pPr>
    </w:p>
    <w:p w14:paraId="1EFC7ABD" w14:textId="6FDFF0DA" w:rsidR="00826F4D" w:rsidRPr="00A2423F" w:rsidRDefault="00826F4D"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In order to model these low level designs it is important to pick a frame work in order to design them effectively. Therefore I have adapted the UML standard for a majority of the design.</w:t>
      </w:r>
    </w:p>
    <w:p w14:paraId="54BCF3C0" w14:textId="77777777" w:rsidR="00826F4D" w:rsidRPr="00A2423F" w:rsidRDefault="00826F4D" w:rsidP="00A73C40">
      <w:pPr>
        <w:jc w:val="both"/>
        <w:rPr>
          <w:rFonts w:asciiTheme="majorHAnsi" w:hAnsiTheme="majorHAnsi" w:cstheme="majorHAnsi"/>
          <w:color w:val="000000" w:themeColor="text1"/>
        </w:rPr>
      </w:pPr>
    </w:p>
    <w:p w14:paraId="7D27CECE" w14:textId="7B35BF86" w:rsidR="00826F4D" w:rsidRPr="00A2423F" w:rsidRDefault="00826F4D" w:rsidP="00A73C40">
      <w:pPr>
        <w:ind w:left="720"/>
        <w:jc w:val="both"/>
        <w:rPr>
          <w:rFonts w:asciiTheme="majorHAnsi" w:hAnsiTheme="majorHAnsi" w:cstheme="majorHAnsi"/>
          <w:color w:val="000000" w:themeColor="text1"/>
        </w:rPr>
      </w:pPr>
      <w:r w:rsidRPr="00A2423F">
        <w:rPr>
          <w:rFonts w:asciiTheme="majorHAnsi" w:hAnsiTheme="majorHAnsi" w:cstheme="majorHAnsi"/>
          <w:color w:val="000000" w:themeColor="text1"/>
        </w:rPr>
        <w:t>Use Case:</w:t>
      </w:r>
    </w:p>
    <w:p w14:paraId="717DEDFE" w14:textId="77777777" w:rsidR="00BC61A0" w:rsidRPr="00A2423F" w:rsidRDefault="00BC61A0" w:rsidP="00A73C40">
      <w:pPr>
        <w:ind w:left="720"/>
        <w:jc w:val="both"/>
        <w:rPr>
          <w:rFonts w:asciiTheme="majorHAnsi" w:hAnsiTheme="majorHAnsi" w:cstheme="majorHAnsi"/>
          <w:color w:val="000000" w:themeColor="text1"/>
        </w:rPr>
      </w:pPr>
    </w:p>
    <w:p w14:paraId="5C69D1E8" w14:textId="77777777" w:rsidR="00917338" w:rsidRPr="00A2423F" w:rsidRDefault="00D609F8" w:rsidP="00CD26B9">
      <w:pPr>
        <w:keepNext/>
        <w:jc w:val="center"/>
        <w:rPr>
          <w:rFonts w:asciiTheme="majorHAnsi" w:hAnsiTheme="majorHAnsi" w:cstheme="majorHAnsi"/>
          <w:color w:val="000000" w:themeColor="text1"/>
        </w:rPr>
      </w:pPr>
      <w:r>
        <w:rPr>
          <w:rFonts w:asciiTheme="majorHAnsi" w:hAnsiTheme="majorHAnsi" w:cstheme="majorHAnsi"/>
          <w:color w:val="000000" w:themeColor="text1"/>
        </w:rPr>
        <w:pict w14:anchorId="17ADA5BD">
          <v:shape id="_x0000_i1028" type="#_x0000_t75" style="width:255pt;height:264.6pt">
            <v:imagedata r:id="rId32" o:title="ANNUSECASE"/>
          </v:shape>
        </w:pict>
      </w:r>
    </w:p>
    <w:p w14:paraId="58018046" w14:textId="5335F3D4" w:rsidR="00826F4D" w:rsidRPr="00A2423F" w:rsidRDefault="00917338" w:rsidP="00CD26B9">
      <w:pPr>
        <w:pStyle w:val="Caption"/>
        <w:jc w:val="center"/>
        <w:rPr>
          <w:rFonts w:asciiTheme="majorHAnsi" w:hAnsiTheme="majorHAnsi" w:cstheme="majorHAnsi"/>
          <w:color w:val="000000" w:themeColor="text1"/>
        </w:rPr>
      </w:pPr>
      <w:bookmarkStart w:id="36" w:name="_Toc499471505"/>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0</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ANN Use Case</w:t>
      </w:r>
      <w:bookmarkEnd w:id="36"/>
    </w:p>
    <w:p w14:paraId="29D9F8AC" w14:textId="77777777" w:rsidR="005D4B0C" w:rsidRPr="00A2423F" w:rsidRDefault="005D4B0C" w:rsidP="00A73C40">
      <w:pPr>
        <w:jc w:val="both"/>
        <w:rPr>
          <w:rFonts w:asciiTheme="majorHAnsi" w:hAnsiTheme="majorHAnsi" w:cstheme="majorHAnsi"/>
          <w:color w:val="000000" w:themeColor="text1"/>
        </w:rPr>
      </w:pPr>
    </w:p>
    <w:p w14:paraId="7DCC0D69" w14:textId="77777777" w:rsidR="009872FA" w:rsidRPr="00A2423F" w:rsidRDefault="009872FA" w:rsidP="00A73C40">
      <w:pPr>
        <w:jc w:val="both"/>
        <w:rPr>
          <w:rFonts w:asciiTheme="majorHAnsi" w:hAnsiTheme="majorHAnsi" w:cstheme="majorHAnsi"/>
          <w:color w:val="000000" w:themeColor="text1"/>
        </w:rPr>
      </w:pPr>
    </w:p>
    <w:p w14:paraId="182B5EA5" w14:textId="77777777" w:rsidR="009872FA" w:rsidRPr="00A2423F" w:rsidRDefault="009872FA" w:rsidP="00A73C40">
      <w:pPr>
        <w:jc w:val="both"/>
        <w:rPr>
          <w:rFonts w:asciiTheme="majorHAnsi" w:hAnsiTheme="majorHAnsi" w:cstheme="majorHAnsi"/>
          <w:color w:val="000000" w:themeColor="text1"/>
        </w:rPr>
      </w:pPr>
    </w:p>
    <w:p w14:paraId="52DAB030" w14:textId="77777777" w:rsidR="009872FA" w:rsidRPr="00A2423F" w:rsidRDefault="009872FA" w:rsidP="00A73C40">
      <w:pPr>
        <w:jc w:val="both"/>
        <w:rPr>
          <w:rFonts w:asciiTheme="majorHAnsi" w:hAnsiTheme="majorHAnsi" w:cstheme="majorHAnsi"/>
          <w:color w:val="000000" w:themeColor="text1"/>
        </w:rPr>
      </w:pPr>
    </w:p>
    <w:p w14:paraId="3B6FAC1F" w14:textId="77777777" w:rsidR="00AF4017" w:rsidRPr="00A2423F" w:rsidRDefault="00AF4017" w:rsidP="00A73C40">
      <w:pPr>
        <w:jc w:val="both"/>
        <w:rPr>
          <w:rFonts w:asciiTheme="majorHAnsi" w:hAnsiTheme="majorHAnsi" w:cstheme="majorHAnsi"/>
          <w:color w:val="000000" w:themeColor="text1"/>
        </w:rPr>
      </w:pPr>
    </w:p>
    <w:p w14:paraId="462AF7E1" w14:textId="77777777" w:rsidR="00AF4017" w:rsidRPr="00A2423F" w:rsidRDefault="00AF4017" w:rsidP="00A73C40">
      <w:pPr>
        <w:jc w:val="both"/>
        <w:rPr>
          <w:rFonts w:asciiTheme="majorHAnsi" w:hAnsiTheme="majorHAnsi" w:cstheme="majorHAnsi"/>
          <w:color w:val="000000" w:themeColor="text1"/>
        </w:rPr>
      </w:pPr>
    </w:p>
    <w:p w14:paraId="79744BAD" w14:textId="77777777" w:rsidR="00AF4017" w:rsidRPr="00A2423F" w:rsidRDefault="00AF4017" w:rsidP="00A73C40">
      <w:pPr>
        <w:jc w:val="both"/>
        <w:rPr>
          <w:rFonts w:asciiTheme="majorHAnsi" w:hAnsiTheme="majorHAnsi" w:cstheme="majorHAnsi"/>
          <w:color w:val="000000" w:themeColor="text1"/>
        </w:rPr>
      </w:pPr>
    </w:p>
    <w:p w14:paraId="7D881CFC" w14:textId="77777777" w:rsidR="00AF4017" w:rsidRPr="00A2423F" w:rsidRDefault="00AF4017" w:rsidP="00A73C40">
      <w:pPr>
        <w:jc w:val="both"/>
        <w:rPr>
          <w:rFonts w:asciiTheme="majorHAnsi" w:hAnsiTheme="majorHAnsi" w:cstheme="majorHAnsi"/>
          <w:color w:val="000000" w:themeColor="text1"/>
        </w:rPr>
      </w:pPr>
    </w:p>
    <w:p w14:paraId="2AA60FE2" w14:textId="77777777" w:rsidR="009872FA" w:rsidRPr="00A2423F" w:rsidRDefault="009872FA" w:rsidP="00A73C40">
      <w:pPr>
        <w:jc w:val="both"/>
        <w:rPr>
          <w:rFonts w:asciiTheme="majorHAnsi" w:hAnsiTheme="majorHAnsi" w:cstheme="majorHAnsi"/>
          <w:color w:val="000000" w:themeColor="text1"/>
        </w:rPr>
      </w:pPr>
    </w:p>
    <w:p w14:paraId="29758305" w14:textId="77777777" w:rsidR="00CD26B9" w:rsidRPr="00A2423F" w:rsidRDefault="00CD26B9" w:rsidP="00A73C40">
      <w:pPr>
        <w:jc w:val="both"/>
        <w:rPr>
          <w:rFonts w:asciiTheme="majorHAnsi" w:hAnsiTheme="majorHAnsi" w:cstheme="majorHAnsi"/>
          <w:color w:val="000000" w:themeColor="text1"/>
        </w:rPr>
      </w:pPr>
    </w:p>
    <w:p w14:paraId="1C301C6D" w14:textId="77777777" w:rsidR="00CD26B9" w:rsidRPr="00A2423F" w:rsidRDefault="00CD26B9" w:rsidP="00A73C40">
      <w:pPr>
        <w:jc w:val="both"/>
        <w:rPr>
          <w:rFonts w:asciiTheme="majorHAnsi" w:hAnsiTheme="majorHAnsi" w:cstheme="majorHAnsi"/>
          <w:color w:val="000000" w:themeColor="text1"/>
        </w:rPr>
      </w:pPr>
    </w:p>
    <w:p w14:paraId="7CBF519E" w14:textId="77777777" w:rsidR="00CD26B9" w:rsidRPr="00A2423F" w:rsidRDefault="00CD26B9" w:rsidP="00A73C40">
      <w:pPr>
        <w:jc w:val="both"/>
        <w:rPr>
          <w:rFonts w:asciiTheme="majorHAnsi" w:hAnsiTheme="majorHAnsi" w:cstheme="majorHAnsi"/>
          <w:color w:val="000000" w:themeColor="text1"/>
        </w:rPr>
      </w:pPr>
    </w:p>
    <w:p w14:paraId="52AB1A4D" w14:textId="77777777" w:rsidR="00CD26B9" w:rsidRPr="00A2423F" w:rsidRDefault="00CD26B9" w:rsidP="00A73C40">
      <w:pPr>
        <w:jc w:val="both"/>
        <w:rPr>
          <w:rFonts w:asciiTheme="majorHAnsi" w:hAnsiTheme="majorHAnsi" w:cstheme="majorHAnsi"/>
          <w:color w:val="000000" w:themeColor="text1"/>
        </w:rPr>
      </w:pPr>
    </w:p>
    <w:p w14:paraId="091CD837" w14:textId="77777777" w:rsidR="00CD26B9" w:rsidRPr="00A2423F" w:rsidRDefault="00CD26B9" w:rsidP="00A73C40">
      <w:pPr>
        <w:jc w:val="both"/>
        <w:rPr>
          <w:rFonts w:asciiTheme="majorHAnsi" w:hAnsiTheme="majorHAnsi" w:cstheme="majorHAnsi"/>
          <w:color w:val="000000" w:themeColor="text1"/>
        </w:rPr>
      </w:pPr>
    </w:p>
    <w:p w14:paraId="3FBC20E7" w14:textId="77777777" w:rsidR="009872FA" w:rsidRPr="00A2423F" w:rsidRDefault="009872FA" w:rsidP="00A73C40">
      <w:pPr>
        <w:jc w:val="both"/>
        <w:rPr>
          <w:rFonts w:asciiTheme="majorHAnsi" w:hAnsiTheme="majorHAnsi" w:cstheme="majorHAnsi"/>
          <w:color w:val="000000" w:themeColor="text1"/>
        </w:rPr>
      </w:pPr>
    </w:p>
    <w:p w14:paraId="23EAC8ED" w14:textId="49A1F5B5" w:rsidR="00FF7091" w:rsidRPr="00A2423F" w:rsidRDefault="00FF7091"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 xml:space="preserve">Here we can identify a common user of the </w:t>
      </w:r>
      <w:r w:rsidRPr="00A2423F">
        <w:rPr>
          <w:rFonts w:asciiTheme="majorHAnsi" w:hAnsiTheme="majorHAnsi" w:cstheme="majorHAnsi"/>
          <w:b/>
          <w:color w:val="000000" w:themeColor="text1"/>
        </w:rPr>
        <w:t>Artificial Neural Network</w:t>
      </w:r>
      <w:r w:rsidRPr="00A2423F">
        <w:rPr>
          <w:rFonts w:asciiTheme="majorHAnsi" w:hAnsiTheme="majorHAnsi" w:cstheme="majorHAnsi"/>
          <w:color w:val="000000" w:themeColor="text1"/>
        </w:rPr>
        <w:t xml:space="preserve"> where the user has access to a few functions:</w:t>
      </w:r>
    </w:p>
    <w:p w14:paraId="684AF3FB" w14:textId="77777777" w:rsidR="00FF7091" w:rsidRPr="00A2423F" w:rsidRDefault="00FF7091" w:rsidP="00A73C40">
      <w:pPr>
        <w:jc w:val="both"/>
        <w:rPr>
          <w:rFonts w:asciiTheme="majorHAnsi" w:hAnsiTheme="majorHAnsi" w:cstheme="majorHAnsi"/>
          <w:color w:val="000000" w:themeColor="text1"/>
        </w:rPr>
      </w:pPr>
    </w:p>
    <w:p w14:paraId="01B4C256" w14:textId="1878A1D4" w:rsidR="00FF7091" w:rsidRPr="00A2423F" w:rsidRDefault="00FF7091" w:rsidP="00A73C40">
      <w:pPr>
        <w:pStyle w:val="ListParagraph"/>
        <w:numPr>
          <w:ilvl w:val="0"/>
          <w:numId w:val="25"/>
        </w:numPr>
        <w:spacing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modify image gives the user access to a function which may transform the images currently in the training dataset.</w:t>
      </w:r>
    </w:p>
    <w:p w14:paraId="329F5A19" w14:textId="77777777" w:rsidR="00CD26B9" w:rsidRPr="00A2423F" w:rsidRDefault="00CD26B9" w:rsidP="00CD26B9">
      <w:pPr>
        <w:pStyle w:val="ListParagraph"/>
        <w:spacing w:line="240" w:lineRule="auto"/>
        <w:jc w:val="both"/>
        <w:rPr>
          <w:rFonts w:asciiTheme="majorHAnsi" w:hAnsiTheme="majorHAnsi" w:cstheme="majorHAnsi"/>
          <w:color w:val="000000" w:themeColor="text1"/>
          <w:sz w:val="24"/>
          <w:szCs w:val="24"/>
        </w:rPr>
      </w:pPr>
    </w:p>
    <w:p w14:paraId="2A3B03A6" w14:textId="10B26420" w:rsidR="00CD26B9" w:rsidRPr="00A2423F" w:rsidRDefault="00FF7091" w:rsidP="00CD26B9">
      <w:pPr>
        <w:pStyle w:val="ListParagraph"/>
        <w:numPr>
          <w:ilvl w:val="0"/>
          <w:numId w:val="25"/>
        </w:numPr>
        <w:spacing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 xml:space="preserve">Delete or add an image gives the user access to a function which will manually add or </w:t>
      </w:r>
      <w:r w:rsidR="00CD26B9" w:rsidRPr="00A2423F">
        <w:rPr>
          <w:rFonts w:asciiTheme="majorHAnsi" w:hAnsiTheme="majorHAnsi" w:cstheme="majorHAnsi"/>
          <w:color w:val="000000" w:themeColor="text1"/>
          <w:sz w:val="24"/>
          <w:szCs w:val="24"/>
        </w:rPr>
        <w:t>delete an image from a dataset.</w:t>
      </w:r>
    </w:p>
    <w:p w14:paraId="6EC1EF26" w14:textId="77777777" w:rsidR="00CD26B9" w:rsidRPr="00A2423F" w:rsidRDefault="00CD26B9" w:rsidP="00CD26B9">
      <w:pPr>
        <w:pStyle w:val="ListParagraph"/>
        <w:spacing w:line="240" w:lineRule="auto"/>
        <w:jc w:val="both"/>
        <w:rPr>
          <w:rFonts w:asciiTheme="majorHAnsi" w:hAnsiTheme="majorHAnsi" w:cstheme="majorHAnsi"/>
          <w:color w:val="000000" w:themeColor="text1"/>
          <w:sz w:val="24"/>
          <w:szCs w:val="24"/>
        </w:rPr>
      </w:pPr>
    </w:p>
    <w:p w14:paraId="7743E5EE" w14:textId="406F66F6" w:rsidR="00CD26B9" w:rsidRPr="00A2423F" w:rsidRDefault="00FF7091" w:rsidP="00CD26B9">
      <w:pPr>
        <w:pStyle w:val="ListParagraph"/>
        <w:numPr>
          <w:ilvl w:val="0"/>
          <w:numId w:val="25"/>
        </w:numPr>
        <w:spacing w:line="240" w:lineRule="auto"/>
        <w:jc w:val="both"/>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train ANN gives the user access to the function that retrains the ANN using the training dataset.</w:t>
      </w:r>
    </w:p>
    <w:p w14:paraId="26B7E11D" w14:textId="77777777" w:rsidR="00CD26B9" w:rsidRPr="00A2423F" w:rsidRDefault="00CD26B9" w:rsidP="00CD26B9">
      <w:pPr>
        <w:pStyle w:val="ListParagraph"/>
        <w:spacing w:line="240" w:lineRule="auto"/>
        <w:jc w:val="both"/>
        <w:rPr>
          <w:rFonts w:asciiTheme="majorHAnsi" w:hAnsiTheme="majorHAnsi" w:cstheme="majorHAnsi"/>
          <w:color w:val="000000" w:themeColor="text1"/>
          <w:sz w:val="24"/>
          <w:szCs w:val="24"/>
        </w:rPr>
      </w:pPr>
    </w:p>
    <w:p w14:paraId="47FF4A14" w14:textId="515CE8AD" w:rsidR="00FF7091" w:rsidRPr="00A2423F" w:rsidRDefault="00FF7091" w:rsidP="00A73C40">
      <w:pPr>
        <w:pStyle w:val="ListParagraph"/>
        <w:numPr>
          <w:ilvl w:val="0"/>
          <w:numId w:val="25"/>
        </w:numPr>
        <w:spacing w:line="240" w:lineRule="auto"/>
        <w:jc w:val="both"/>
        <w:rPr>
          <w:rFonts w:asciiTheme="majorHAnsi" w:eastAsiaTheme="minorEastAsia" w:hAnsiTheme="majorHAnsi" w:cstheme="majorHAnsi"/>
          <w:color w:val="000000" w:themeColor="text1"/>
          <w:sz w:val="24"/>
          <w:szCs w:val="24"/>
          <w:lang w:val="en-GB"/>
        </w:rPr>
      </w:pPr>
      <w:r w:rsidRPr="00A2423F">
        <w:rPr>
          <w:rFonts w:asciiTheme="majorHAnsi" w:eastAsiaTheme="minorEastAsia" w:hAnsiTheme="majorHAnsi" w:cstheme="majorHAnsi"/>
          <w:color w:val="000000" w:themeColor="text1"/>
          <w:sz w:val="24"/>
          <w:szCs w:val="24"/>
          <w:lang w:val="en-GB"/>
        </w:rPr>
        <w:t xml:space="preserve">Label image gives the user access to a function which takes in an image or a set of images and classifies them based on the calculation done in the neural network. </w:t>
      </w:r>
    </w:p>
    <w:p w14:paraId="3554CECE" w14:textId="3EE4C21E" w:rsidR="00FF7091" w:rsidRPr="00A2423F" w:rsidRDefault="00FF7091"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t>On a higher level the design of the neural network can be shown in the diagram below:</w:t>
      </w:r>
    </w:p>
    <w:p w14:paraId="31036C74" w14:textId="77777777" w:rsidR="00917338" w:rsidRPr="00A2423F" w:rsidRDefault="00D609F8" w:rsidP="00CD26B9">
      <w:pPr>
        <w:keepNext/>
        <w:jc w:val="center"/>
        <w:rPr>
          <w:rFonts w:asciiTheme="majorHAnsi" w:hAnsiTheme="majorHAnsi" w:cstheme="majorHAnsi"/>
          <w:color w:val="000000" w:themeColor="text1"/>
        </w:rPr>
      </w:pPr>
      <w:r>
        <w:rPr>
          <w:rFonts w:asciiTheme="majorHAnsi" w:hAnsiTheme="majorHAnsi" w:cstheme="majorHAnsi"/>
          <w:color w:val="000000" w:themeColor="text1"/>
        </w:rPr>
        <w:pict w14:anchorId="77E310F8">
          <v:shape id="_x0000_i1029" type="#_x0000_t75" style="width:229.8pt;height:341.4pt">
            <v:imagedata r:id="rId33" o:title="x"/>
          </v:shape>
        </w:pict>
      </w:r>
    </w:p>
    <w:p w14:paraId="3AE57A28" w14:textId="2F47028E" w:rsidR="00917338" w:rsidRPr="00A2423F" w:rsidRDefault="00917338" w:rsidP="00CD26B9">
      <w:pPr>
        <w:pStyle w:val="Caption"/>
        <w:jc w:val="center"/>
        <w:rPr>
          <w:rFonts w:asciiTheme="majorHAnsi" w:hAnsiTheme="majorHAnsi" w:cstheme="majorHAnsi"/>
          <w:color w:val="000000" w:themeColor="text1"/>
        </w:rPr>
      </w:pPr>
      <w:bookmarkStart w:id="37" w:name="_Toc499471506"/>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1</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Head Section of ANN</w:t>
      </w:r>
      <w:bookmarkEnd w:id="37"/>
    </w:p>
    <w:p w14:paraId="0CCDBCE5" w14:textId="77777777" w:rsidR="00CD26B9" w:rsidRPr="00A2423F" w:rsidRDefault="00CD26B9" w:rsidP="00A73C40">
      <w:pPr>
        <w:rPr>
          <w:rFonts w:asciiTheme="majorHAnsi" w:hAnsiTheme="majorHAnsi" w:cstheme="majorHAnsi"/>
          <w:color w:val="000000" w:themeColor="text1"/>
        </w:rPr>
      </w:pPr>
    </w:p>
    <w:p w14:paraId="4BD44248" w14:textId="77777777" w:rsidR="00CD26B9" w:rsidRPr="00A2423F" w:rsidRDefault="00CD26B9" w:rsidP="00A73C40">
      <w:pPr>
        <w:rPr>
          <w:rFonts w:asciiTheme="majorHAnsi" w:hAnsiTheme="majorHAnsi" w:cstheme="majorHAnsi"/>
          <w:color w:val="000000" w:themeColor="text1"/>
        </w:rPr>
      </w:pPr>
    </w:p>
    <w:p w14:paraId="00152842" w14:textId="5D34D681" w:rsidR="005D4B0C" w:rsidRPr="00A2423F" w:rsidRDefault="00F45FEA"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This section of the neural network includes the breaking down of the images and the beginning stages of the learning section of the ANN.</w:t>
      </w:r>
    </w:p>
    <w:p w14:paraId="1ABBB8BF" w14:textId="2E97B815" w:rsidR="00654505" w:rsidRPr="00A2423F" w:rsidRDefault="00654505" w:rsidP="00A73C40">
      <w:pPr>
        <w:pStyle w:val="ListParagraph"/>
        <w:numPr>
          <w:ilvl w:val="0"/>
          <w:numId w:val="26"/>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Conv</w:t>
      </w:r>
      <w:r w:rsidRPr="00A2423F">
        <w:rPr>
          <w:rFonts w:asciiTheme="majorHAnsi" w:hAnsiTheme="majorHAnsi" w:cstheme="majorHAnsi"/>
          <w:color w:val="000000" w:themeColor="text1"/>
          <w:sz w:val="24"/>
          <w:szCs w:val="24"/>
        </w:rPr>
        <w:t>: Convolution Layer</w:t>
      </w:r>
    </w:p>
    <w:p w14:paraId="0B9357B0" w14:textId="2B421BFF" w:rsidR="00654505" w:rsidRPr="00A2423F" w:rsidRDefault="00654505" w:rsidP="00A73C40">
      <w:pPr>
        <w:pStyle w:val="ListParagraph"/>
        <w:numPr>
          <w:ilvl w:val="0"/>
          <w:numId w:val="26"/>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Pool</w:t>
      </w:r>
      <w:r w:rsidRPr="00A2423F">
        <w:rPr>
          <w:rFonts w:asciiTheme="majorHAnsi" w:hAnsiTheme="majorHAnsi" w:cstheme="majorHAnsi"/>
          <w:color w:val="000000" w:themeColor="text1"/>
          <w:sz w:val="24"/>
          <w:szCs w:val="24"/>
        </w:rPr>
        <w:t>: Down Sizing of Data</w:t>
      </w:r>
    </w:p>
    <w:p w14:paraId="71CF6DB4" w14:textId="77777777" w:rsidR="00917338" w:rsidRPr="00A2423F" w:rsidRDefault="00D609F8" w:rsidP="00CD26B9">
      <w:pPr>
        <w:keepNext/>
        <w:jc w:val="center"/>
        <w:rPr>
          <w:rFonts w:asciiTheme="majorHAnsi" w:hAnsiTheme="majorHAnsi" w:cstheme="majorHAnsi"/>
          <w:color w:val="000000" w:themeColor="text1"/>
        </w:rPr>
      </w:pPr>
      <w:r>
        <w:rPr>
          <w:rFonts w:asciiTheme="majorHAnsi" w:hAnsiTheme="majorHAnsi" w:cstheme="majorHAnsi"/>
          <w:color w:val="000000" w:themeColor="text1"/>
        </w:rPr>
        <w:pict w14:anchorId="06792D66">
          <v:shape id="_x0000_i1030" type="#_x0000_t75" style="width:270pt;height:339pt">
            <v:imagedata r:id="rId34" o:title="Capture"/>
          </v:shape>
        </w:pict>
      </w:r>
    </w:p>
    <w:p w14:paraId="0D7DB980" w14:textId="1B899E22" w:rsidR="00654505" w:rsidRPr="00A2423F" w:rsidRDefault="00917338" w:rsidP="00CD26B9">
      <w:pPr>
        <w:pStyle w:val="Caption"/>
        <w:jc w:val="center"/>
        <w:rPr>
          <w:rFonts w:asciiTheme="majorHAnsi" w:hAnsiTheme="majorHAnsi" w:cstheme="majorHAnsi"/>
          <w:color w:val="000000" w:themeColor="text1"/>
        </w:rPr>
      </w:pPr>
      <w:bookmarkStart w:id="38" w:name="_Toc499471507"/>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2</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Tail Section of ANN</w:t>
      </w:r>
      <w:bookmarkEnd w:id="38"/>
    </w:p>
    <w:p w14:paraId="70DBB720" w14:textId="77777777" w:rsidR="00CD26B9" w:rsidRPr="00A2423F" w:rsidRDefault="00CD26B9" w:rsidP="00CD26B9">
      <w:pPr>
        <w:rPr>
          <w:color w:val="000000" w:themeColor="text1"/>
          <w:lang w:val="en-IE" w:eastAsia="zh-CN"/>
        </w:rPr>
      </w:pPr>
    </w:p>
    <w:p w14:paraId="4F2BFD5A" w14:textId="00C4E215" w:rsidR="005D4B0C" w:rsidRPr="00A2423F" w:rsidRDefault="00654505"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section is the end section of the neural network where the final stages of training are performed and then prepared to be mapped and outputted.</w:t>
      </w:r>
    </w:p>
    <w:p w14:paraId="2BB96A22" w14:textId="42C3F71C" w:rsidR="00113241" w:rsidRPr="00A2423F" w:rsidRDefault="00113241" w:rsidP="00A73C40">
      <w:pPr>
        <w:pStyle w:val="ListParagraph"/>
        <w:numPr>
          <w:ilvl w:val="0"/>
          <w:numId w:val="27"/>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Mixed</w:t>
      </w:r>
      <w:r w:rsidRPr="00A2423F">
        <w:rPr>
          <w:rFonts w:asciiTheme="majorHAnsi" w:hAnsiTheme="majorHAnsi" w:cstheme="majorHAnsi"/>
          <w:color w:val="000000" w:themeColor="text1"/>
          <w:sz w:val="24"/>
          <w:szCs w:val="24"/>
        </w:rPr>
        <w:t>: adjusts data using such techniques as back propagation</w:t>
      </w:r>
    </w:p>
    <w:p w14:paraId="72EBD133" w14:textId="344BD1FA" w:rsidR="0059564B" w:rsidRPr="00A2423F" w:rsidRDefault="0059564B" w:rsidP="00A73C40">
      <w:pPr>
        <w:pStyle w:val="ListParagraph"/>
        <w:numPr>
          <w:ilvl w:val="0"/>
          <w:numId w:val="27"/>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Softmax</w:t>
      </w:r>
      <w:r w:rsidRPr="00A2423F">
        <w:rPr>
          <w:rFonts w:asciiTheme="majorHAnsi" w:hAnsiTheme="majorHAnsi" w:cstheme="majorHAnsi"/>
          <w:color w:val="000000" w:themeColor="text1"/>
          <w:sz w:val="24"/>
          <w:szCs w:val="24"/>
        </w:rPr>
        <w:t>: Algorithm for Regression</w:t>
      </w:r>
    </w:p>
    <w:p w14:paraId="42864682" w14:textId="6BBF9276" w:rsidR="0059564B" w:rsidRPr="00A2423F" w:rsidRDefault="0059564B" w:rsidP="00A73C40">
      <w:pPr>
        <w:pStyle w:val="ListParagraph"/>
        <w:numPr>
          <w:ilvl w:val="0"/>
          <w:numId w:val="27"/>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Cross Entropy</w:t>
      </w:r>
      <w:r w:rsidRPr="00A2423F">
        <w:rPr>
          <w:rFonts w:asciiTheme="majorHAnsi" w:hAnsiTheme="majorHAnsi" w:cstheme="majorHAnsi"/>
          <w:color w:val="000000" w:themeColor="text1"/>
          <w:sz w:val="24"/>
          <w:szCs w:val="24"/>
        </w:rPr>
        <w:t>: Calculation of Weights</w:t>
      </w:r>
    </w:p>
    <w:p w14:paraId="5BC33B1C" w14:textId="69A8D382" w:rsidR="0059564B" w:rsidRPr="00A2423F" w:rsidRDefault="0059564B" w:rsidP="00A73C40">
      <w:pPr>
        <w:pStyle w:val="ListParagraph"/>
        <w:numPr>
          <w:ilvl w:val="0"/>
          <w:numId w:val="27"/>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Accuracy</w:t>
      </w:r>
      <w:r w:rsidR="00AA6CC5" w:rsidRPr="00A2423F">
        <w:rPr>
          <w:rFonts w:asciiTheme="majorHAnsi" w:hAnsiTheme="majorHAnsi" w:cstheme="majorHAnsi"/>
          <w:color w:val="000000" w:themeColor="text1"/>
          <w:sz w:val="24"/>
          <w:szCs w:val="24"/>
        </w:rPr>
        <w:t>: Takes the weights and outputs</w:t>
      </w:r>
    </w:p>
    <w:p w14:paraId="1B77DCFE" w14:textId="4E2FC85C" w:rsidR="00E56B6C" w:rsidRPr="00A2423F" w:rsidRDefault="00E56B6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JrjFCzn4","properties":{"formattedCitation":"(3,40)","plainCitation":"(3,40)"},"citationItems":[{"id":33,"uris":["http://zotero.org/users/local/BSV1JSya/items/2CPCH8K4"],"uri":["http://zotero.org/users/local/BSV1JSya/items/2CPCH8K4"],"itemData":{"id":33,"type":"webpage","title":"TensorFlow","container-title":"TensorFlow","abstract":"An open-source software library for Machine Intelligence","URL":"https://www.tensorflow.org/","issued":{"date-parts":[["2017",11,13]]},"accessed":{"date-parts":[["2017",11,13]]}}},{"id":99,"uris":["http://zotero.org/users/local/BSV1JSya/items/G7LRGTRX"],"uri":["http://zotero.org/users/local/BSV1JSya/items/G7LRGTRX"],"itemData":{"id":99,"type":"webpage","title":"TensorFlow For Poets","URL":"https://codelabs.developers.google.com/codelabs/tensorflow-for-poets/#0","accessed":{"date-parts":[["2017",11,1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40)</w:t>
      </w:r>
      <w:r w:rsidRPr="00A2423F">
        <w:rPr>
          <w:rFonts w:asciiTheme="majorHAnsi" w:hAnsiTheme="majorHAnsi" w:cstheme="majorHAnsi"/>
          <w:color w:val="000000" w:themeColor="text1"/>
        </w:rPr>
        <w:fldChar w:fldCharType="end"/>
      </w:r>
    </w:p>
    <w:p w14:paraId="139CB4B5" w14:textId="77777777" w:rsidR="00480713" w:rsidRPr="00A2423F" w:rsidRDefault="00480713" w:rsidP="00A73C40">
      <w:pPr>
        <w:rPr>
          <w:rFonts w:asciiTheme="majorHAnsi" w:hAnsiTheme="majorHAnsi" w:cstheme="majorHAnsi"/>
          <w:color w:val="000000" w:themeColor="text1"/>
        </w:rPr>
      </w:pPr>
    </w:p>
    <w:p w14:paraId="75B476DB" w14:textId="77777777" w:rsidR="00480713" w:rsidRPr="00A2423F" w:rsidRDefault="00480713" w:rsidP="00A73C40">
      <w:pPr>
        <w:rPr>
          <w:rFonts w:asciiTheme="majorHAnsi" w:hAnsiTheme="majorHAnsi" w:cstheme="majorHAnsi"/>
          <w:color w:val="000000" w:themeColor="text1"/>
        </w:rPr>
      </w:pPr>
    </w:p>
    <w:p w14:paraId="6879ED8D" w14:textId="77777777" w:rsidR="00480713" w:rsidRPr="00A2423F" w:rsidRDefault="00480713" w:rsidP="00A73C40">
      <w:pPr>
        <w:rPr>
          <w:rFonts w:asciiTheme="majorHAnsi" w:eastAsia="SimSun" w:hAnsiTheme="majorHAnsi" w:cstheme="majorHAnsi"/>
          <w:color w:val="000000" w:themeColor="text1"/>
          <w:lang w:val="en-IE" w:eastAsia="zh-CN"/>
        </w:rPr>
      </w:pPr>
    </w:p>
    <w:p w14:paraId="59FA6614" w14:textId="77777777" w:rsidR="00E56B6C" w:rsidRPr="00A2423F" w:rsidRDefault="00E56B6C" w:rsidP="00A73C40">
      <w:pPr>
        <w:rPr>
          <w:rFonts w:asciiTheme="majorHAnsi" w:eastAsia="SimSun" w:hAnsiTheme="majorHAnsi" w:cstheme="majorHAnsi"/>
          <w:color w:val="000000" w:themeColor="text1"/>
          <w:lang w:val="en-IE" w:eastAsia="zh-CN"/>
        </w:rPr>
      </w:pPr>
    </w:p>
    <w:p w14:paraId="762B04C6" w14:textId="77777777" w:rsidR="00E56B6C" w:rsidRPr="00A2423F" w:rsidRDefault="00E56B6C" w:rsidP="00A73C40">
      <w:pPr>
        <w:jc w:val="both"/>
        <w:rPr>
          <w:rFonts w:asciiTheme="majorHAnsi" w:eastAsia="SimSun" w:hAnsiTheme="majorHAnsi" w:cstheme="majorHAnsi"/>
          <w:color w:val="000000" w:themeColor="text1"/>
          <w:lang w:val="en-IE" w:eastAsia="zh-CN"/>
        </w:rPr>
      </w:pPr>
    </w:p>
    <w:p w14:paraId="6B631544" w14:textId="77777777" w:rsidR="00E56B6C" w:rsidRPr="00A2423F" w:rsidRDefault="00E56B6C" w:rsidP="00A73C40">
      <w:pPr>
        <w:jc w:val="both"/>
        <w:rPr>
          <w:rFonts w:asciiTheme="majorHAnsi" w:eastAsia="SimSun" w:hAnsiTheme="majorHAnsi" w:cstheme="majorHAnsi"/>
          <w:color w:val="000000" w:themeColor="text1"/>
          <w:lang w:val="en-IE" w:eastAsia="zh-CN"/>
        </w:rPr>
      </w:pPr>
    </w:p>
    <w:p w14:paraId="01D3035C" w14:textId="77777777" w:rsidR="00A96F54" w:rsidRPr="00A2423F" w:rsidRDefault="00A96F54" w:rsidP="00A73C40">
      <w:pPr>
        <w:jc w:val="both"/>
        <w:rPr>
          <w:rFonts w:asciiTheme="majorHAnsi" w:eastAsia="SimSun" w:hAnsiTheme="majorHAnsi" w:cstheme="majorHAnsi"/>
          <w:color w:val="000000" w:themeColor="text1"/>
          <w:lang w:val="en-IE" w:eastAsia="zh-CN"/>
        </w:rPr>
      </w:pPr>
    </w:p>
    <w:p w14:paraId="173490AE" w14:textId="77777777" w:rsidR="00A96F54" w:rsidRPr="00A2423F" w:rsidRDefault="00A96F54" w:rsidP="00A73C40">
      <w:pPr>
        <w:jc w:val="both"/>
        <w:rPr>
          <w:rFonts w:asciiTheme="majorHAnsi" w:eastAsia="SimSun" w:hAnsiTheme="majorHAnsi" w:cstheme="majorHAnsi"/>
          <w:color w:val="000000" w:themeColor="text1"/>
          <w:lang w:val="en-IE" w:eastAsia="zh-CN"/>
        </w:rPr>
      </w:pPr>
    </w:p>
    <w:p w14:paraId="184D15C0"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604818F3"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48F216F1"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0A66EE46"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29CFBB4A"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2150C0C7" w14:textId="5782F056" w:rsidR="00A01F01" w:rsidRPr="00A2423F" w:rsidRDefault="00A01F01" w:rsidP="00A73C40">
      <w:pPr>
        <w:jc w:val="both"/>
        <w:rPr>
          <w:rFonts w:asciiTheme="majorHAnsi" w:eastAsia="SimSun" w:hAnsiTheme="majorHAnsi" w:cstheme="majorHAnsi"/>
          <w:color w:val="000000" w:themeColor="text1"/>
          <w:lang w:val="en-IE" w:eastAsia="zh-CN"/>
        </w:rPr>
      </w:pPr>
      <w:r w:rsidRPr="00A2423F">
        <w:rPr>
          <w:rFonts w:asciiTheme="majorHAnsi" w:eastAsia="SimSun" w:hAnsiTheme="majorHAnsi" w:cstheme="majorHAnsi"/>
          <w:color w:val="000000" w:themeColor="text1"/>
          <w:lang w:val="en-IE" w:eastAsia="zh-CN"/>
        </w:rPr>
        <w:t>KNN Classifier:</w:t>
      </w:r>
    </w:p>
    <w:p w14:paraId="3200634B"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5333BCED" w14:textId="542B32EA" w:rsidR="00E56B6C" w:rsidRPr="00A2423F" w:rsidRDefault="00D609F8" w:rsidP="00A73C40">
      <w:pPr>
        <w:jc w:val="both"/>
        <w:rPr>
          <w:rFonts w:asciiTheme="majorHAnsi" w:eastAsia="SimSun" w:hAnsiTheme="majorHAnsi" w:cstheme="majorHAnsi"/>
          <w:color w:val="000000" w:themeColor="text1"/>
          <w:lang w:val="en-IE" w:eastAsia="zh-CN"/>
        </w:rPr>
      </w:pPr>
      <w:r>
        <w:rPr>
          <w:rFonts w:asciiTheme="majorHAnsi" w:eastAsia="SimSun" w:hAnsiTheme="majorHAnsi" w:cstheme="majorHAnsi"/>
          <w:color w:val="000000" w:themeColor="text1"/>
          <w:lang w:val="en-IE" w:eastAsia="zh-CN"/>
        </w:rPr>
        <w:pict w14:anchorId="2D7DC448">
          <v:shape id="_x0000_i1031" type="#_x0000_t75" style="width:334.2pt;height:320.4pt">
            <v:imagedata r:id="rId35" o:title="Capture"/>
          </v:shape>
        </w:pict>
      </w:r>
    </w:p>
    <w:p w14:paraId="554AFF10"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3927F143" w14:textId="1898061D" w:rsidR="00A01F01" w:rsidRPr="00A2423F" w:rsidRDefault="00A01F01" w:rsidP="00A73C40">
      <w:pPr>
        <w:jc w:val="both"/>
        <w:rPr>
          <w:rFonts w:asciiTheme="majorHAnsi" w:eastAsia="SimSun" w:hAnsiTheme="majorHAnsi" w:cstheme="majorHAnsi"/>
          <w:color w:val="000000" w:themeColor="text1"/>
          <w:lang w:val="en-IE" w:eastAsia="zh-CN"/>
        </w:rPr>
      </w:pPr>
      <w:r w:rsidRPr="00A2423F">
        <w:rPr>
          <w:rFonts w:asciiTheme="majorHAnsi" w:eastAsia="SimSun" w:hAnsiTheme="majorHAnsi" w:cstheme="majorHAnsi"/>
          <w:color w:val="000000" w:themeColor="text1"/>
          <w:lang w:val="en-IE" w:eastAsia="zh-CN"/>
        </w:rPr>
        <w:t>An example use case of the KNN classifier in which I intend to implement. It has 3 main functions:</w:t>
      </w:r>
    </w:p>
    <w:p w14:paraId="3E7138AC" w14:textId="77777777" w:rsidR="00A01F01" w:rsidRPr="00A2423F" w:rsidRDefault="00A01F01" w:rsidP="00A73C40">
      <w:pPr>
        <w:jc w:val="both"/>
        <w:rPr>
          <w:rFonts w:asciiTheme="majorHAnsi" w:eastAsia="SimSun" w:hAnsiTheme="majorHAnsi" w:cstheme="majorHAnsi"/>
          <w:color w:val="000000" w:themeColor="text1"/>
          <w:lang w:val="en-IE" w:eastAsia="zh-CN"/>
        </w:rPr>
      </w:pPr>
    </w:p>
    <w:p w14:paraId="1B2F4208" w14:textId="7EA4F89D" w:rsidR="00A01F01" w:rsidRPr="00A2423F" w:rsidRDefault="00A01F01" w:rsidP="00A01F01">
      <w:pPr>
        <w:pStyle w:val="ListParagraph"/>
        <w:numPr>
          <w:ilvl w:val="0"/>
          <w:numId w:val="33"/>
        </w:numPr>
        <w:jc w:val="both"/>
        <w:rPr>
          <w:rFonts w:asciiTheme="majorHAnsi" w:eastAsia="SimSun" w:hAnsiTheme="majorHAnsi" w:cstheme="majorHAnsi"/>
          <w:color w:val="000000" w:themeColor="text1"/>
          <w:sz w:val="24"/>
          <w:szCs w:val="24"/>
          <w:lang w:eastAsia="zh-CN"/>
        </w:rPr>
      </w:pPr>
      <w:r w:rsidRPr="00A2423F">
        <w:rPr>
          <w:rFonts w:asciiTheme="majorHAnsi" w:eastAsia="SimSun" w:hAnsiTheme="majorHAnsi" w:cstheme="majorHAnsi"/>
          <w:color w:val="000000" w:themeColor="text1"/>
          <w:sz w:val="24"/>
          <w:szCs w:val="24"/>
          <w:lang w:eastAsia="zh-CN"/>
        </w:rPr>
        <w:t>Classify using supervision on images from a dataset.</w:t>
      </w:r>
    </w:p>
    <w:p w14:paraId="29D8D660" w14:textId="244BECC5" w:rsidR="00A01F01" w:rsidRPr="00A2423F" w:rsidRDefault="00A01F01" w:rsidP="00A01F01">
      <w:pPr>
        <w:pStyle w:val="ListParagraph"/>
        <w:numPr>
          <w:ilvl w:val="0"/>
          <w:numId w:val="33"/>
        </w:numPr>
        <w:jc w:val="both"/>
        <w:rPr>
          <w:rFonts w:asciiTheme="majorHAnsi" w:eastAsia="SimSun" w:hAnsiTheme="majorHAnsi" w:cstheme="majorHAnsi"/>
          <w:color w:val="000000" w:themeColor="text1"/>
          <w:sz w:val="24"/>
          <w:szCs w:val="24"/>
          <w:lang w:eastAsia="zh-CN"/>
        </w:rPr>
      </w:pPr>
      <w:r w:rsidRPr="00A2423F">
        <w:rPr>
          <w:rFonts w:asciiTheme="majorHAnsi" w:eastAsia="SimSun" w:hAnsiTheme="majorHAnsi" w:cstheme="majorHAnsi"/>
          <w:color w:val="000000" w:themeColor="text1"/>
          <w:sz w:val="24"/>
          <w:szCs w:val="24"/>
          <w:lang w:eastAsia="zh-CN"/>
        </w:rPr>
        <w:t>Retrain the Model using new images.</w:t>
      </w:r>
    </w:p>
    <w:p w14:paraId="19E293C7" w14:textId="0FC7133E" w:rsidR="00A01F01" w:rsidRPr="00A2423F" w:rsidRDefault="00A01F01" w:rsidP="00A01F01">
      <w:pPr>
        <w:pStyle w:val="ListParagraph"/>
        <w:numPr>
          <w:ilvl w:val="0"/>
          <w:numId w:val="33"/>
        </w:numPr>
        <w:jc w:val="both"/>
        <w:rPr>
          <w:rFonts w:asciiTheme="majorHAnsi" w:eastAsia="SimSun" w:hAnsiTheme="majorHAnsi" w:cstheme="majorHAnsi"/>
          <w:color w:val="000000" w:themeColor="text1"/>
          <w:sz w:val="24"/>
          <w:szCs w:val="24"/>
          <w:lang w:eastAsia="zh-CN"/>
        </w:rPr>
      </w:pPr>
      <w:r w:rsidRPr="00A2423F">
        <w:rPr>
          <w:rFonts w:asciiTheme="majorHAnsi" w:eastAsia="SimSun" w:hAnsiTheme="majorHAnsi" w:cstheme="majorHAnsi"/>
          <w:color w:val="000000" w:themeColor="text1"/>
          <w:sz w:val="24"/>
          <w:szCs w:val="24"/>
          <w:lang w:eastAsia="zh-CN"/>
        </w:rPr>
        <w:t xml:space="preserve">Show the Graphs for the Classification and accuracies. </w:t>
      </w:r>
    </w:p>
    <w:p w14:paraId="27344640" w14:textId="77777777" w:rsidR="00E56B6C" w:rsidRPr="00A2423F" w:rsidRDefault="00E56B6C" w:rsidP="00A73C40">
      <w:pPr>
        <w:jc w:val="both"/>
        <w:rPr>
          <w:rFonts w:asciiTheme="majorHAnsi" w:eastAsia="SimSun" w:hAnsiTheme="majorHAnsi" w:cstheme="majorHAnsi"/>
          <w:color w:val="000000" w:themeColor="text1"/>
          <w:lang w:val="en-IE" w:eastAsia="zh-CN"/>
        </w:rPr>
      </w:pPr>
    </w:p>
    <w:p w14:paraId="72DB6964"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66671132"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1B0B8C59"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2513FC5D"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1971BDAE"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056D97F5"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586B3A3D"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086067FD" w14:textId="77777777" w:rsidR="00B402AD" w:rsidRPr="00A2423F" w:rsidRDefault="00B402AD" w:rsidP="00A73C40">
      <w:pPr>
        <w:jc w:val="both"/>
        <w:rPr>
          <w:rFonts w:asciiTheme="majorHAnsi" w:eastAsia="SimSun" w:hAnsiTheme="majorHAnsi" w:cstheme="majorHAnsi"/>
          <w:color w:val="000000" w:themeColor="text1"/>
          <w:lang w:val="en-IE" w:eastAsia="zh-CN"/>
        </w:rPr>
      </w:pPr>
    </w:p>
    <w:p w14:paraId="63B285F7" w14:textId="298346A3" w:rsidR="00911575" w:rsidRPr="00A2423F" w:rsidRDefault="0090763B" w:rsidP="00A73C40">
      <w:pPr>
        <w:pStyle w:val="Heading1"/>
        <w:numPr>
          <w:ilvl w:val="0"/>
          <w:numId w:val="1"/>
        </w:numPr>
        <w:jc w:val="both"/>
        <w:rPr>
          <w:rFonts w:cstheme="majorHAnsi"/>
          <w:color w:val="000000" w:themeColor="text1"/>
        </w:rPr>
      </w:pPr>
      <w:bookmarkStart w:id="39" w:name="_Toc499471480"/>
      <w:r w:rsidRPr="00A2423F">
        <w:rPr>
          <w:rFonts w:cstheme="majorHAnsi"/>
          <w:color w:val="000000" w:themeColor="text1"/>
        </w:rPr>
        <w:lastRenderedPageBreak/>
        <w:t>Prototyping and Development</w:t>
      </w:r>
      <w:bookmarkEnd w:id="39"/>
    </w:p>
    <w:p w14:paraId="489259C9" w14:textId="77777777" w:rsidR="00A96F54" w:rsidRPr="00A2423F" w:rsidRDefault="00A96F54" w:rsidP="00A73C40">
      <w:pPr>
        <w:rPr>
          <w:rFonts w:asciiTheme="majorHAnsi" w:hAnsiTheme="majorHAnsi" w:cstheme="majorHAnsi"/>
          <w:color w:val="000000" w:themeColor="text1"/>
        </w:rPr>
      </w:pPr>
    </w:p>
    <w:p w14:paraId="043AA588" w14:textId="60DCA0CB" w:rsidR="005D4B0C" w:rsidRPr="00A2423F" w:rsidRDefault="00A96F54"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During the prototyping and development phase I conducted research into the area of different methods of design and also different methods for development. Some methods in which I researched are listed below:</w:t>
      </w:r>
    </w:p>
    <w:p w14:paraId="5D8F632D" w14:textId="77777777" w:rsidR="00A96F54" w:rsidRPr="00A2423F" w:rsidRDefault="00A96F54" w:rsidP="00A73C40">
      <w:pPr>
        <w:rPr>
          <w:rFonts w:asciiTheme="majorHAnsi" w:hAnsiTheme="majorHAnsi" w:cstheme="majorHAnsi"/>
          <w:color w:val="000000" w:themeColor="text1"/>
        </w:rPr>
      </w:pPr>
    </w:p>
    <w:p w14:paraId="05D81558" w14:textId="4F2C81E1" w:rsidR="00AD23D0"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first is </w:t>
      </w:r>
      <w:r w:rsidRPr="00A2423F">
        <w:rPr>
          <w:rFonts w:asciiTheme="majorHAnsi" w:hAnsiTheme="majorHAnsi" w:cstheme="majorHAnsi"/>
          <w:b/>
          <w:color w:val="000000" w:themeColor="text1"/>
        </w:rPr>
        <w:t>Moqups</w:t>
      </w:r>
      <w:r w:rsidRPr="00A2423F">
        <w:rPr>
          <w:rFonts w:asciiTheme="majorHAnsi" w:hAnsiTheme="majorHAnsi" w:cstheme="majorHAnsi"/>
          <w:color w:val="000000" w:themeColor="text1"/>
        </w:rPr>
        <w:t>.</w:t>
      </w:r>
      <w:r w:rsidR="00797B84" w:rsidRPr="00A2423F">
        <w:rPr>
          <w:rFonts w:asciiTheme="majorHAnsi" w:hAnsiTheme="majorHAnsi" w:cstheme="majorHAnsi"/>
          <w:color w:val="000000" w:themeColor="text1"/>
        </w:rPr>
        <w:t xml:space="preserve"> </w:t>
      </w:r>
      <w:r w:rsidRPr="00A2423F">
        <w:rPr>
          <w:rFonts w:asciiTheme="majorHAnsi" w:hAnsiTheme="majorHAnsi" w:cstheme="majorHAnsi"/>
          <w:color w:val="000000" w:themeColor="text1"/>
        </w:rPr>
        <w:t xml:space="preserve">It is a </w:t>
      </w:r>
      <w:r w:rsidRPr="00A2423F">
        <w:rPr>
          <w:rFonts w:asciiTheme="majorHAnsi" w:hAnsiTheme="majorHAnsi" w:cstheme="majorHAnsi"/>
          <w:b/>
          <w:color w:val="000000" w:themeColor="text1"/>
        </w:rPr>
        <w:t>wire framing</w:t>
      </w:r>
      <w:r w:rsidRPr="00A2423F">
        <w:rPr>
          <w:rFonts w:asciiTheme="majorHAnsi" w:hAnsiTheme="majorHAnsi" w:cstheme="majorHAnsi"/>
          <w:color w:val="000000" w:themeColor="text1"/>
        </w:rPr>
        <w:t xml:space="preserve"> type of software. It is a Rich Web application that a user can utilise in order to create UI. Not only is the user interface of the application very good, it also is very easy to use. This is due to the well layered out areas for adding different modules. However the weakness for this software is that you are limited to only one project at a time. While this may be a problem for great size projects, since I only need one project then it is still quite suitable. The fact it is also a software gives many benefits such as file storage. Unfortunately it also lacks in giving functionality dept</w:t>
      </w:r>
      <w:r w:rsidR="00AD23D0" w:rsidRPr="00A2423F">
        <w:rPr>
          <w:rFonts w:asciiTheme="majorHAnsi" w:hAnsiTheme="majorHAnsi" w:cstheme="majorHAnsi"/>
          <w:color w:val="000000" w:themeColor="text1"/>
        </w:rPr>
        <w:t xml:space="preserve">h as it is solely for UI design. </w:t>
      </w:r>
      <w:r w:rsidR="00E56B6C"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YPMVofd","properties":{"formattedCitation":"(41,42)","plainCitation":"(41,42)"},"citationItems":[{"id":101,"uris":["http://zotero.org/users/local/BSV1JSya/items/IUBVFKMV"],"uri":["http://zotero.org/users/local/BSV1JSya/items/IUBVFKMV"],"itemData":{"id":101,"type":"post-weblog","title":"What is wireframing","container-title":"Experience UX","abstract":"What is Wireframing and how can it help you design better services for your users? Find out here","URL":"http://www.experienceux.co.uk/faqs/what-is-wireframing/","accessed":{"date-parts":[["2017",11,16]]}}},{"id":103,"uris":["http://zotero.org/users/local/BSV1JSya/items/J4F68YXV"],"uri":["http://zotero.org/users/local/BSV1JSya/items/J4F68YXV"],"itemData":{"id":103,"type":"webpage","title":"Online Mockup, Wireframe &amp; UI Prototyping Tool · Moqups","URL":"https://moqups.com/","accessed":{"date-parts":[["2017",11,16]]}}}],"schema":"https://github.com/citation-style-language/schema/raw/master/csl-citation.json"} </w:instrText>
      </w:r>
      <w:r w:rsidR="00E56B6C"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1,42)</w:t>
      </w:r>
      <w:r w:rsidR="00E56B6C" w:rsidRPr="00A2423F">
        <w:rPr>
          <w:rFonts w:asciiTheme="majorHAnsi" w:hAnsiTheme="majorHAnsi" w:cstheme="majorHAnsi"/>
          <w:color w:val="000000" w:themeColor="text1"/>
        </w:rPr>
        <w:fldChar w:fldCharType="end"/>
      </w:r>
    </w:p>
    <w:p w14:paraId="142FFD4A" w14:textId="77777777" w:rsidR="00AD23D0" w:rsidRPr="00A2423F" w:rsidRDefault="00AD23D0" w:rsidP="00A73C40">
      <w:pPr>
        <w:rPr>
          <w:rFonts w:asciiTheme="majorHAnsi" w:hAnsiTheme="majorHAnsi" w:cstheme="majorHAnsi"/>
          <w:color w:val="000000" w:themeColor="text1"/>
        </w:rPr>
      </w:pPr>
    </w:p>
    <w:p w14:paraId="19800FD6" w14:textId="4DB7832C" w:rsidR="005D4B0C"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Unfortunately because it is an application, it has its limits in the area of creativity but it still is good for designing the foundation sketches.</w:t>
      </w:r>
    </w:p>
    <w:p w14:paraId="60EC34FF" w14:textId="77777777" w:rsidR="005D4B0C" w:rsidRPr="00A2423F" w:rsidRDefault="005D4B0C" w:rsidP="00A73C40">
      <w:pPr>
        <w:rPr>
          <w:rFonts w:asciiTheme="majorHAnsi" w:hAnsiTheme="majorHAnsi" w:cstheme="majorHAnsi"/>
          <w:color w:val="000000" w:themeColor="text1"/>
        </w:rPr>
      </w:pPr>
    </w:p>
    <w:p w14:paraId="60B9F393" w14:textId="77777777" w:rsidR="005D4B0C"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second technique I will consider is </w:t>
      </w:r>
      <w:r w:rsidRPr="00A2423F">
        <w:rPr>
          <w:rFonts w:asciiTheme="majorHAnsi" w:hAnsiTheme="majorHAnsi" w:cstheme="majorHAnsi"/>
          <w:b/>
          <w:color w:val="000000" w:themeColor="text1"/>
        </w:rPr>
        <w:t>POP</w:t>
      </w:r>
      <w:r w:rsidRPr="00A2423F">
        <w:rPr>
          <w:rFonts w:asciiTheme="majorHAnsi" w:hAnsiTheme="majorHAnsi" w:cstheme="majorHAnsi"/>
          <w:color w:val="000000" w:themeColor="text1"/>
        </w:rPr>
        <w:t xml:space="preserve"> which means </w:t>
      </w:r>
      <w:r w:rsidRPr="00A2423F">
        <w:rPr>
          <w:rFonts w:asciiTheme="majorHAnsi" w:hAnsiTheme="majorHAnsi" w:cstheme="majorHAnsi"/>
          <w:b/>
          <w:color w:val="000000" w:themeColor="text1"/>
        </w:rPr>
        <w:t>Prototyping on Paper</w:t>
      </w:r>
      <w:r w:rsidRPr="00A2423F">
        <w:rPr>
          <w:rFonts w:asciiTheme="majorHAnsi" w:hAnsiTheme="majorHAnsi" w:cstheme="majorHAnsi"/>
          <w:color w:val="000000" w:themeColor="text1"/>
        </w:rPr>
        <w:t>. This technique is different for each designer as it relies heavily in the skills of the prototype. This technique is easily the best for creativity as it has no constraints apart from the pen and paper. The main downside to this is that the longevity of the designs are short as newly created designs must be redrawn. This may take up a lot of time however for no-complex applications this wouldn’t be a huge problem. One Weakness it also has over the Moqups is that the file handing system must be carefully implemented which usually would include the scanning of designs and the sorting into folders of the designs.</w:t>
      </w:r>
    </w:p>
    <w:p w14:paraId="4B5DD782" w14:textId="1DAD9F83" w:rsidR="00E56B6C" w:rsidRPr="00A2423F" w:rsidRDefault="00E56B6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KA8pmjV2","properties":{"formattedCitation":"(43)","plainCitation":"(43)"},"citationItems":[{"id":105,"uris":["http://zotero.org/users/local/BSV1JSya/items/GELMTZ2J"],"uri":["http://zotero.org/users/local/BSV1JSya/items/GELMTZ2J"],"itemData":{"id":105,"type":"webpage","title":"Paper Prototyping: The 10-Minute Practical Guide","container-title":"Studio by UXPin","abstract":"Know when, how, and why you should paper prototype. Tips, templates, and resources included.","URL":"https://www.uxpin.com/studio/blog/paper-prototyping-the-practical-beginners-guide/","shortTitle":"Paper Prototyping","issued":{"date-parts":[["2016",1,27]]},"accessed":{"date-parts":[["2017",11,16]]}}}],"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3)</w:t>
      </w:r>
      <w:r w:rsidRPr="00A2423F">
        <w:rPr>
          <w:rFonts w:asciiTheme="majorHAnsi" w:hAnsiTheme="majorHAnsi" w:cstheme="majorHAnsi"/>
          <w:color w:val="000000" w:themeColor="text1"/>
        </w:rPr>
        <w:fldChar w:fldCharType="end"/>
      </w:r>
    </w:p>
    <w:p w14:paraId="742AF5C9" w14:textId="77777777" w:rsidR="00E56B6C" w:rsidRPr="00A2423F" w:rsidRDefault="00E56B6C" w:rsidP="00A73C40">
      <w:pPr>
        <w:rPr>
          <w:rFonts w:asciiTheme="majorHAnsi" w:hAnsiTheme="majorHAnsi" w:cstheme="majorHAnsi"/>
          <w:color w:val="000000" w:themeColor="text1"/>
        </w:rPr>
      </w:pPr>
    </w:p>
    <w:p w14:paraId="58C23F8B" w14:textId="1F0007B1" w:rsidR="005D4B0C"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technique is quite nonreciprocal however it can also provide a slight depth into functionality which may serve to increase its effectiveness. However the general effectiveness is low.</w:t>
      </w:r>
    </w:p>
    <w:p w14:paraId="2F0C9BFA" w14:textId="77777777" w:rsidR="005D4B0C" w:rsidRPr="00A2423F" w:rsidRDefault="005D4B0C" w:rsidP="00A73C40">
      <w:pPr>
        <w:rPr>
          <w:rFonts w:asciiTheme="majorHAnsi" w:hAnsiTheme="majorHAnsi" w:cstheme="majorHAnsi"/>
          <w:color w:val="000000" w:themeColor="text1"/>
        </w:rPr>
      </w:pPr>
    </w:p>
    <w:p w14:paraId="11C88F8E" w14:textId="65327CDC" w:rsidR="005D4B0C"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A software which I thought was great but I cannot use as it is only Mac Specific is </w:t>
      </w:r>
      <w:r w:rsidRPr="00A2423F">
        <w:rPr>
          <w:rFonts w:asciiTheme="majorHAnsi" w:hAnsiTheme="majorHAnsi" w:cstheme="majorHAnsi"/>
          <w:b/>
          <w:color w:val="000000" w:themeColor="text1"/>
        </w:rPr>
        <w:t>Origami Studio</w:t>
      </w:r>
      <w:r w:rsidRPr="00A2423F">
        <w:rPr>
          <w:rFonts w:asciiTheme="majorHAnsi" w:hAnsiTheme="majorHAnsi" w:cstheme="majorHAnsi"/>
          <w:color w:val="000000" w:themeColor="text1"/>
        </w:rPr>
        <w:t xml:space="preserve"> which is made by Facebook to help the teams to design and build products. It is a really easy to use prototyping software that can create medium to high level designs. It includes file storage and makes design longevity last.</w:t>
      </w:r>
    </w:p>
    <w:p w14:paraId="2B08064F" w14:textId="43A7FD91" w:rsidR="005D4B0C" w:rsidRPr="00A2423F" w:rsidRDefault="005D4B0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You can add basic levels of interaction into the designs which are great for showing the foundation meanings to your design. Overall it is a really useful prototyping software for MacOS designers.</w:t>
      </w:r>
      <w:r w:rsidR="00E56B6C"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ckRkFaJ","properties":{"formattedCitation":"(44)","plainCitation":"(44)"},"citationItems":[{"id":107,"uris":["http://zotero.org/users/local/BSV1JSya/items/D2P4W3JD"],"uri":["http://zotero.org/users/local/BSV1JSya/items/D2P4W3JD"],"itemData":{"id":107,"type":"webpage","title":"Origami Studio — Design Prototyping","URL":"https://origami.design/","accessed":{"date-parts":[["2017",11,16]]}}}],"schema":"https://github.com/citation-style-language/schema/raw/master/csl-citation.json"} </w:instrText>
      </w:r>
      <w:r w:rsidR="00E56B6C"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4)</w:t>
      </w:r>
      <w:r w:rsidR="00E56B6C" w:rsidRPr="00A2423F">
        <w:rPr>
          <w:rFonts w:asciiTheme="majorHAnsi" w:hAnsiTheme="majorHAnsi" w:cstheme="majorHAnsi"/>
          <w:color w:val="000000" w:themeColor="text1"/>
        </w:rPr>
        <w:fldChar w:fldCharType="end"/>
      </w:r>
    </w:p>
    <w:p w14:paraId="4953AF94" w14:textId="77777777" w:rsidR="005D4B0C" w:rsidRPr="00A2423F" w:rsidRDefault="005D4B0C" w:rsidP="00A73C40">
      <w:pPr>
        <w:rPr>
          <w:rFonts w:asciiTheme="majorHAnsi" w:hAnsiTheme="majorHAnsi" w:cstheme="majorHAnsi"/>
          <w:color w:val="000000" w:themeColor="text1"/>
        </w:rPr>
      </w:pPr>
    </w:p>
    <w:p w14:paraId="55F72730" w14:textId="77777777" w:rsidR="00A96F54" w:rsidRPr="00A2423F" w:rsidRDefault="00A96F54" w:rsidP="00A73C40">
      <w:pPr>
        <w:rPr>
          <w:rFonts w:asciiTheme="majorHAnsi" w:hAnsiTheme="majorHAnsi" w:cstheme="majorHAnsi"/>
          <w:color w:val="000000" w:themeColor="text1"/>
        </w:rPr>
      </w:pPr>
    </w:p>
    <w:p w14:paraId="6ABF2FF7" w14:textId="3D0A898B" w:rsidR="00681455" w:rsidRPr="00A2423F" w:rsidRDefault="00681455"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wish to implement a Low to Medium Level of design as I feel that there is no need for the other two types as the complexity in the User Interface is quite low as most of the complexity is in the operations.</w:t>
      </w:r>
    </w:p>
    <w:p w14:paraId="0DDEF285" w14:textId="77777777" w:rsidR="00681455" w:rsidRPr="00A2423F" w:rsidRDefault="00681455" w:rsidP="00A73C40">
      <w:pPr>
        <w:rPr>
          <w:rFonts w:asciiTheme="majorHAnsi" w:hAnsiTheme="majorHAnsi" w:cstheme="majorHAnsi"/>
          <w:color w:val="000000" w:themeColor="text1"/>
        </w:rPr>
      </w:pPr>
    </w:p>
    <w:p w14:paraId="334B5A32" w14:textId="0180A5F5" w:rsidR="00EC4BED" w:rsidRPr="00A2423F" w:rsidRDefault="00681455"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 xml:space="preserve"> Three</w:t>
      </w:r>
      <w:r w:rsidR="00C61A95" w:rsidRPr="00A2423F">
        <w:rPr>
          <w:rFonts w:asciiTheme="majorHAnsi" w:hAnsiTheme="majorHAnsi" w:cstheme="majorHAnsi"/>
          <w:color w:val="000000" w:themeColor="text1"/>
        </w:rPr>
        <w:t xml:space="preserve"> levels of design:</w:t>
      </w:r>
    </w:p>
    <w:p w14:paraId="140312AD" w14:textId="5AD59CEF" w:rsidR="005D4B0C" w:rsidRPr="00A2423F" w:rsidRDefault="005D4B0C" w:rsidP="00A73C40">
      <w:pPr>
        <w:pStyle w:val="ListParagraph"/>
        <w:numPr>
          <w:ilvl w:val="0"/>
          <w:numId w:val="3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Wireframe:</w:t>
      </w:r>
      <w:r w:rsidR="00AD23D0" w:rsidRPr="00A2423F">
        <w:rPr>
          <w:rFonts w:asciiTheme="majorHAnsi" w:hAnsiTheme="majorHAnsi" w:cstheme="majorHAnsi"/>
          <w:b/>
          <w:color w:val="000000" w:themeColor="text1"/>
          <w:sz w:val="24"/>
          <w:szCs w:val="24"/>
        </w:rPr>
        <w:tab/>
      </w:r>
      <w:r w:rsidRPr="00A2423F">
        <w:rPr>
          <w:rFonts w:asciiTheme="majorHAnsi" w:hAnsiTheme="majorHAnsi" w:cstheme="majorHAnsi"/>
          <w:color w:val="000000" w:themeColor="text1"/>
          <w:sz w:val="24"/>
          <w:szCs w:val="24"/>
        </w:rPr>
        <w:t xml:space="preserve"> Low to Medium Level</w:t>
      </w:r>
    </w:p>
    <w:p w14:paraId="54F03111" w14:textId="4FF26772" w:rsidR="005D4B0C" w:rsidRPr="00A2423F" w:rsidRDefault="005D4B0C" w:rsidP="00A73C40">
      <w:pPr>
        <w:pStyle w:val="ListParagraph"/>
        <w:numPr>
          <w:ilvl w:val="0"/>
          <w:numId w:val="3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Mocup:</w:t>
      </w:r>
      <w:r w:rsidR="00AD23D0" w:rsidRPr="00A2423F">
        <w:rPr>
          <w:rFonts w:asciiTheme="majorHAnsi" w:hAnsiTheme="majorHAnsi" w:cstheme="majorHAnsi"/>
          <w:b/>
          <w:color w:val="000000" w:themeColor="text1"/>
          <w:sz w:val="24"/>
          <w:szCs w:val="24"/>
        </w:rPr>
        <w:tab/>
      </w:r>
      <w:r w:rsidRPr="00A2423F">
        <w:rPr>
          <w:rFonts w:asciiTheme="majorHAnsi" w:hAnsiTheme="majorHAnsi" w:cstheme="majorHAnsi"/>
          <w:color w:val="000000" w:themeColor="text1"/>
          <w:sz w:val="24"/>
          <w:szCs w:val="24"/>
        </w:rPr>
        <w:t xml:space="preserve"> Medium Level</w:t>
      </w:r>
    </w:p>
    <w:p w14:paraId="5B58F920" w14:textId="14DA9F61" w:rsidR="00EC4BED" w:rsidRPr="00A2423F" w:rsidRDefault="005D4B0C" w:rsidP="00A73C40">
      <w:pPr>
        <w:pStyle w:val="ListParagraph"/>
        <w:numPr>
          <w:ilvl w:val="0"/>
          <w:numId w:val="3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Prototype:</w:t>
      </w:r>
      <w:r w:rsidR="00AD23D0" w:rsidRPr="00A2423F">
        <w:rPr>
          <w:rFonts w:asciiTheme="majorHAnsi" w:hAnsiTheme="majorHAnsi" w:cstheme="majorHAnsi"/>
          <w:b/>
          <w:color w:val="000000" w:themeColor="text1"/>
          <w:sz w:val="24"/>
          <w:szCs w:val="24"/>
        </w:rPr>
        <w:tab/>
      </w:r>
      <w:r w:rsidRPr="00A2423F">
        <w:rPr>
          <w:rFonts w:asciiTheme="majorHAnsi" w:hAnsiTheme="majorHAnsi" w:cstheme="majorHAnsi"/>
          <w:color w:val="000000" w:themeColor="text1"/>
          <w:sz w:val="24"/>
          <w:szCs w:val="24"/>
        </w:rPr>
        <w:t xml:space="preserve"> Medium to High Level</w:t>
      </w:r>
    </w:p>
    <w:p w14:paraId="15C29980" w14:textId="40889320" w:rsidR="0085374F" w:rsidRPr="00A2423F" w:rsidRDefault="00C61A95"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refore I would like to implement a Wireframe Design using the</w:t>
      </w:r>
      <w:r w:rsidR="003B0137" w:rsidRPr="00A2423F">
        <w:rPr>
          <w:rFonts w:asciiTheme="majorHAnsi" w:hAnsiTheme="majorHAnsi" w:cstheme="majorHAnsi"/>
          <w:color w:val="000000" w:themeColor="text1"/>
        </w:rPr>
        <w:t xml:space="preserve"> software M</w:t>
      </w:r>
      <w:r w:rsidR="00574E59" w:rsidRPr="00A2423F">
        <w:rPr>
          <w:rFonts w:asciiTheme="majorHAnsi" w:hAnsiTheme="majorHAnsi" w:cstheme="majorHAnsi"/>
          <w:color w:val="000000" w:themeColor="text1"/>
        </w:rPr>
        <w:t>oq</w:t>
      </w:r>
      <w:r w:rsidRPr="00A2423F">
        <w:rPr>
          <w:rFonts w:asciiTheme="majorHAnsi" w:hAnsiTheme="majorHAnsi" w:cstheme="majorHAnsi"/>
          <w:color w:val="000000" w:themeColor="text1"/>
        </w:rPr>
        <w:t>ups.</w:t>
      </w:r>
    </w:p>
    <w:p w14:paraId="4CB2BA99" w14:textId="77777777" w:rsidR="003B0137" w:rsidRPr="00A2423F" w:rsidRDefault="00D609F8" w:rsidP="00CD26B9">
      <w:pPr>
        <w:keepNext/>
        <w:jc w:val="center"/>
        <w:rPr>
          <w:rFonts w:asciiTheme="majorHAnsi" w:hAnsiTheme="majorHAnsi" w:cstheme="majorHAnsi"/>
          <w:color w:val="000000" w:themeColor="text1"/>
        </w:rPr>
      </w:pPr>
      <w:r>
        <w:rPr>
          <w:rFonts w:asciiTheme="majorHAnsi" w:hAnsiTheme="majorHAnsi" w:cstheme="majorHAnsi"/>
          <w:color w:val="000000" w:themeColor="text1"/>
        </w:rPr>
        <w:pict w14:anchorId="05128E0E">
          <v:shape id="_x0000_i1032" type="#_x0000_t75" style="width:351pt;height:416.4pt">
            <v:imagedata r:id="rId36" o:title="DV"/>
          </v:shape>
        </w:pict>
      </w:r>
    </w:p>
    <w:p w14:paraId="3D0558C4" w14:textId="17FBEC8C" w:rsidR="003B0137" w:rsidRPr="00A2423F" w:rsidRDefault="003B0137" w:rsidP="00CD26B9">
      <w:pPr>
        <w:pStyle w:val="Caption"/>
        <w:jc w:val="center"/>
        <w:rPr>
          <w:rFonts w:asciiTheme="majorHAnsi" w:hAnsiTheme="majorHAnsi" w:cstheme="majorHAnsi"/>
          <w:color w:val="000000" w:themeColor="text1"/>
        </w:rPr>
      </w:pPr>
      <w:bookmarkStart w:id="40" w:name="_Toc499471508"/>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Pr="00A2423F">
        <w:rPr>
          <w:rFonts w:asciiTheme="majorHAnsi" w:hAnsiTheme="majorHAnsi" w:cstheme="majorHAnsi"/>
          <w:noProof/>
          <w:color w:val="000000" w:themeColor="text1"/>
        </w:rPr>
        <w:t>23</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w:t>
      </w:r>
      <w:r w:rsidR="00E469D1" w:rsidRPr="00A2423F">
        <w:rPr>
          <w:rFonts w:asciiTheme="majorHAnsi" w:hAnsiTheme="majorHAnsi" w:cstheme="majorHAnsi"/>
          <w:color w:val="000000" w:themeColor="text1"/>
        </w:rPr>
        <w:t>–</w:t>
      </w:r>
      <w:r w:rsidRPr="00A2423F">
        <w:rPr>
          <w:rFonts w:asciiTheme="majorHAnsi" w:hAnsiTheme="majorHAnsi" w:cstheme="majorHAnsi"/>
          <w:color w:val="000000" w:themeColor="text1"/>
        </w:rPr>
        <w:t xml:space="preserve"> </w:t>
      </w:r>
      <w:r w:rsidR="00E469D1" w:rsidRPr="00A2423F">
        <w:rPr>
          <w:rFonts w:asciiTheme="majorHAnsi" w:hAnsiTheme="majorHAnsi" w:cstheme="majorHAnsi"/>
          <w:color w:val="000000" w:themeColor="text1"/>
        </w:rPr>
        <w:t>Low to Medium</w:t>
      </w:r>
      <w:r w:rsidRPr="00A2423F">
        <w:rPr>
          <w:rFonts w:asciiTheme="majorHAnsi" w:hAnsiTheme="majorHAnsi" w:cstheme="majorHAnsi"/>
          <w:color w:val="000000" w:themeColor="text1"/>
        </w:rPr>
        <w:t xml:space="preserve"> Level Prototype</w:t>
      </w:r>
      <w:bookmarkEnd w:id="40"/>
    </w:p>
    <w:p w14:paraId="62A30DE1" w14:textId="33A4CB21" w:rsidR="00611359" w:rsidRPr="00A2423F" w:rsidRDefault="00611359" w:rsidP="00CD26B9">
      <w:pPr>
        <w:rPr>
          <w:rFonts w:asciiTheme="majorHAnsi" w:hAnsiTheme="majorHAnsi" w:cstheme="majorHAnsi"/>
          <w:color w:val="000000" w:themeColor="text1"/>
          <w:lang w:val="en-IE" w:eastAsia="zh-CN"/>
        </w:rPr>
      </w:pPr>
      <w:r w:rsidRPr="00A2423F">
        <w:rPr>
          <w:rFonts w:asciiTheme="majorHAnsi" w:hAnsiTheme="majorHAnsi" w:cstheme="majorHAnsi"/>
          <w:color w:val="000000" w:themeColor="text1"/>
          <w:lang w:val="en-IE" w:eastAsia="zh-CN"/>
        </w:rPr>
        <w:t>As the complexity is in the operation rather than the user interface I decided on this design as it c</w:t>
      </w:r>
      <w:r w:rsidR="00CD26B9" w:rsidRPr="00A2423F">
        <w:rPr>
          <w:rFonts w:asciiTheme="majorHAnsi" w:hAnsiTheme="majorHAnsi" w:cstheme="majorHAnsi"/>
          <w:color w:val="000000" w:themeColor="text1"/>
          <w:lang w:val="en-IE" w:eastAsia="zh-CN"/>
        </w:rPr>
        <w:t xml:space="preserve">learly marks out the </w:t>
      </w:r>
      <w:r w:rsidR="00A03398" w:rsidRPr="00A2423F">
        <w:rPr>
          <w:rFonts w:asciiTheme="majorHAnsi" w:hAnsiTheme="majorHAnsi" w:cstheme="majorHAnsi"/>
          <w:color w:val="000000" w:themeColor="text1"/>
          <w:lang w:val="en-IE" w:eastAsia="zh-CN"/>
        </w:rPr>
        <w:t>functions. It</w:t>
      </w:r>
      <w:r w:rsidRPr="00A2423F">
        <w:rPr>
          <w:rFonts w:asciiTheme="majorHAnsi" w:hAnsiTheme="majorHAnsi" w:cstheme="majorHAnsi"/>
          <w:color w:val="000000" w:themeColor="text1"/>
          <w:lang w:val="en-IE" w:eastAsia="zh-CN"/>
        </w:rPr>
        <w:t xml:space="preserve"> gives the option to load an image to classify by set </w:t>
      </w:r>
      <w:r w:rsidR="00CD26B9" w:rsidRPr="00A2423F">
        <w:rPr>
          <w:rFonts w:asciiTheme="majorHAnsi" w:hAnsiTheme="majorHAnsi" w:cstheme="majorHAnsi"/>
          <w:color w:val="000000" w:themeColor="text1"/>
          <w:lang w:val="en-IE" w:eastAsia="zh-CN"/>
        </w:rPr>
        <w:t>of images or by a single image. A</w:t>
      </w:r>
      <w:r w:rsidRPr="00A2423F">
        <w:rPr>
          <w:rFonts w:asciiTheme="majorHAnsi" w:hAnsiTheme="majorHAnsi" w:cstheme="majorHAnsi"/>
          <w:color w:val="000000" w:themeColor="text1"/>
          <w:lang w:val="en-IE" w:eastAsia="zh-CN"/>
        </w:rPr>
        <w:t xml:space="preserve"> simple classify button that will run the ope</w:t>
      </w:r>
      <w:r w:rsidR="00CD26B9" w:rsidRPr="00A2423F">
        <w:rPr>
          <w:rFonts w:asciiTheme="majorHAnsi" w:hAnsiTheme="majorHAnsi" w:cstheme="majorHAnsi"/>
          <w:color w:val="000000" w:themeColor="text1"/>
          <w:lang w:val="en-IE" w:eastAsia="zh-CN"/>
        </w:rPr>
        <w:t xml:space="preserve">rations on the intended </w:t>
      </w:r>
      <w:r w:rsidR="00A03398" w:rsidRPr="00A2423F">
        <w:rPr>
          <w:rFonts w:asciiTheme="majorHAnsi" w:hAnsiTheme="majorHAnsi" w:cstheme="majorHAnsi"/>
          <w:color w:val="000000" w:themeColor="text1"/>
          <w:lang w:val="en-IE" w:eastAsia="zh-CN"/>
        </w:rPr>
        <w:t>images. It</w:t>
      </w:r>
      <w:r w:rsidRPr="00A2423F">
        <w:rPr>
          <w:rFonts w:asciiTheme="majorHAnsi" w:hAnsiTheme="majorHAnsi" w:cstheme="majorHAnsi"/>
          <w:color w:val="000000" w:themeColor="text1"/>
          <w:lang w:val="en-IE" w:eastAsia="zh-CN"/>
        </w:rPr>
        <w:t xml:space="preserve"> also includes a convenient textbox where the results will be outputted to.</w:t>
      </w:r>
    </w:p>
    <w:p w14:paraId="49CC62CB" w14:textId="77777777" w:rsidR="004837FC" w:rsidRPr="00A2423F" w:rsidRDefault="004837FC" w:rsidP="00A73C40">
      <w:pPr>
        <w:jc w:val="both"/>
        <w:rPr>
          <w:rFonts w:asciiTheme="majorHAnsi" w:hAnsiTheme="majorHAnsi" w:cstheme="majorHAnsi"/>
          <w:color w:val="000000" w:themeColor="text1"/>
        </w:rPr>
      </w:pPr>
    </w:p>
    <w:p w14:paraId="01D85635" w14:textId="636FEA85" w:rsidR="0090763B" w:rsidRPr="00A2423F" w:rsidRDefault="0090763B" w:rsidP="00A73C40">
      <w:pPr>
        <w:pStyle w:val="Heading1"/>
        <w:numPr>
          <w:ilvl w:val="0"/>
          <w:numId w:val="1"/>
        </w:numPr>
        <w:jc w:val="both"/>
        <w:rPr>
          <w:rFonts w:cstheme="majorHAnsi"/>
          <w:color w:val="000000" w:themeColor="text1"/>
        </w:rPr>
      </w:pPr>
      <w:bookmarkStart w:id="41" w:name="_Toc499471481"/>
      <w:r w:rsidRPr="00A2423F">
        <w:rPr>
          <w:rFonts w:cstheme="majorHAnsi"/>
          <w:color w:val="000000" w:themeColor="text1"/>
        </w:rPr>
        <w:lastRenderedPageBreak/>
        <w:t>Testing</w:t>
      </w:r>
      <w:bookmarkEnd w:id="41"/>
    </w:p>
    <w:p w14:paraId="1B16ED89" w14:textId="4990DDF4" w:rsidR="0085374F" w:rsidRPr="00A2423F" w:rsidRDefault="00A03398"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e testing stage I conducted research into the area of development strategies that would assist and benefit testing. Below are a 2 strategies:</w:t>
      </w:r>
    </w:p>
    <w:p w14:paraId="59A35E0F" w14:textId="77777777" w:rsidR="0085374F" w:rsidRPr="00A2423F" w:rsidRDefault="0085374F" w:rsidP="00A73C40">
      <w:pPr>
        <w:rPr>
          <w:rFonts w:asciiTheme="majorHAnsi" w:hAnsiTheme="majorHAnsi" w:cstheme="majorHAnsi"/>
          <w:color w:val="000000" w:themeColor="text1"/>
        </w:rPr>
      </w:pPr>
    </w:p>
    <w:p w14:paraId="6ACF81EC" w14:textId="4014D70A" w:rsidR="00E56B6C"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first technique is called Agile Scrum Testing Process. It involves separating different features into modules that will be the aim for every release. Builds are incremental and therefore the final build should incorporate all features that we promised to be delivered. </w:t>
      </w:r>
      <w:r w:rsidR="00E56B6C"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ZI84TBZS","properties":{"formattedCitation":"(31,32)","plainCitation":"(31,32)"},"citationItems":[{"id":10,"uris":["http://zotero.org/users/local/BSV1JSya/items/7YQ34H7H"],"uri":["http://zotero.org/users/local/BSV1JSya/items/7YQ34H7H"],"itemData":{"id":10,"type":"post-weblog","title":"Getting Started with Agile Scrum Methodology: The Complete Guide for Software Developers and Testers — Software Testing Help","abstract":"This is the guide for software developers and testers to understand and start working on the very famous Agile SCRUM methodology for software development and testing. Learn the basic but important terminologies used in Agile Scrum process along with a real example of the complete process.","URL":"http://www.softwaretestinghelp.com/agile-scrum-methodology-for-development-and-testing/","shortTitle":"Getting Started with Agile Scrum Methodology","issued":{"date-parts":[["2017",11,5]]},"accessed":{"date-parts":[["2017",11,5]]}}},{"id":21,"uris":["http://zotero.org/users/local/BSV1JSya/items/PK7AII3D"],"uri":["http://zotero.org/users/local/BSV1JSya/items/PK7AII3D"],"itemData":{"id":21,"type":"webpage","title":"What is Scrum?","container-title":"Scrum.org","abstract":"To answer the question, what is Scrum, here you can find guides, articles, videos and much more to help you learn about Scrum.","URL":"http://www.scrum.org/resources/what-is-scrum","issued":{"date-parts":[["2017",11,12]]},"accessed":{"date-parts":[["2017",11,12]]}}}],"schema":"https://github.com/citation-style-language/schema/raw/master/csl-citation.json"} </w:instrText>
      </w:r>
      <w:r w:rsidR="00E56B6C"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1,32)</w:t>
      </w:r>
      <w:r w:rsidR="00E56B6C" w:rsidRPr="00A2423F">
        <w:rPr>
          <w:rFonts w:asciiTheme="majorHAnsi" w:hAnsiTheme="majorHAnsi" w:cstheme="majorHAnsi"/>
          <w:color w:val="000000" w:themeColor="text1"/>
        </w:rPr>
        <w:fldChar w:fldCharType="end"/>
      </w:r>
    </w:p>
    <w:p w14:paraId="7305710B" w14:textId="77777777" w:rsidR="00E56B6C" w:rsidRPr="00A2423F" w:rsidRDefault="00E56B6C" w:rsidP="00A73C40">
      <w:pPr>
        <w:rPr>
          <w:rFonts w:asciiTheme="majorHAnsi" w:hAnsiTheme="majorHAnsi" w:cstheme="majorHAnsi"/>
          <w:color w:val="000000" w:themeColor="text1"/>
        </w:rPr>
      </w:pPr>
    </w:p>
    <w:p w14:paraId="6B5C559D" w14:textId="35B81B8B"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Some key features of this process are:</w:t>
      </w:r>
    </w:p>
    <w:p w14:paraId="024A6A71" w14:textId="77777777" w:rsidR="0085374F" w:rsidRPr="00A2423F" w:rsidRDefault="0085374F" w:rsidP="00A73C40">
      <w:pPr>
        <w:rPr>
          <w:rFonts w:asciiTheme="majorHAnsi" w:hAnsiTheme="majorHAnsi" w:cstheme="majorHAnsi"/>
          <w:color w:val="000000" w:themeColor="text1"/>
        </w:rPr>
      </w:pPr>
    </w:p>
    <w:p w14:paraId="504D6504" w14:textId="78A79518" w:rsidR="0085374F" w:rsidRPr="00A2423F" w:rsidRDefault="0085374F" w:rsidP="00A73C40">
      <w:pPr>
        <w:pStyle w:val="ListParagraph"/>
        <w:numPr>
          <w:ilvl w:val="0"/>
          <w:numId w:val="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esting is done throughout the project lifecycle</w:t>
      </w:r>
      <w:r w:rsidR="00A6589B" w:rsidRPr="00A2423F">
        <w:rPr>
          <w:rFonts w:asciiTheme="majorHAnsi" w:hAnsiTheme="majorHAnsi" w:cstheme="majorHAnsi"/>
          <w:color w:val="000000" w:themeColor="text1"/>
          <w:sz w:val="24"/>
          <w:szCs w:val="24"/>
        </w:rPr>
        <w:t>.</w:t>
      </w:r>
    </w:p>
    <w:p w14:paraId="44292365" w14:textId="1B286B42" w:rsidR="0085374F" w:rsidRPr="00A2423F" w:rsidRDefault="0085374F" w:rsidP="00A73C40">
      <w:pPr>
        <w:pStyle w:val="ListParagraph"/>
        <w:numPr>
          <w:ilvl w:val="0"/>
          <w:numId w:val="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project team are responsible for decisions</w:t>
      </w:r>
      <w:r w:rsidR="00A6589B" w:rsidRPr="00A2423F">
        <w:rPr>
          <w:rFonts w:asciiTheme="majorHAnsi" w:hAnsiTheme="majorHAnsi" w:cstheme="majorHAnsi"/>
          <w:color w:val="000000" w:themeColor="text1"/>
          <w:sz w:val="24"/>
          <w:szCs w:val="24"/>
        </w:rPr>
        <w:t>.</w:t>
      </w:r>
    </w:p>
    <w:p w14:paraId="793FA477" w14:textId="5FC22B5A" w:rsidR="0085374F" w:rsidRPr="00A2423F" w:rsidRDefault="0085374F" w:rsidP="00A73C40">
      <w:pPr>
        <w:pStyle w:val="ListParagraph"/>
        <w:numPr>
          <w:ilvl w:val="0"/>
          <w:numId w:val="7"/>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terative Development Technique implemented</w:t>
      </w:r>
      <w:r w:rsidR="00D11CE9" w:rsidRPr="00A2423F">
        <w:rPr>
          <w:rFonts w:asciiTheme="majorHAnsi" w:hAnsiTheme="majorHAnsi" w:cstheme="majorHAnsi"/>
          <w:color w:val="000000" w:themeColor="text1"/>
          <w:sz w:val="24"/>
          <w:szCs w:val="24"/>
        </w:rPr>
        <w:t>.</w:t>
      </w:r>
      <w:r w:rsidR="00A6589B" w:rsidRPr="00A2423F">
        <w:rPr>
          <w:rFonts w:asciiTheme="majorHAnsi" w:hAnsiTheme="majorHAnsi" w:cstheme="majorHAnsi"/>
          <w:color w:val="000000" w:themeColor="text1"/>
          <w:sz w:val="24"/>
          <w:szCs w:val="24"/>
        </w:rPr>
        <w:t xml:space="preserve"> </w:t>
      </w:r>
    </w:p>
    <w:p w14:paraId="19957413" w14:textId="3295DCDF"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One other key feature which is the implementation of User Stories. This is where requirements for the project are not written in one huge block but are built up. In a </w:t>
      </w:r>
      <w:r w:rsidR="00900EB4" w:rsidRPr="00A2423F">
        <w:rPr>
          <w:rFonts w:asciiTheme="majorHAnsi" w:hAnsiTheme="majorHAnsi" w:cstheme="majorHAnsi"/>
          <w:color w:val="000000" w:themeColor="text1"/>
        </w:rPr>
        <w:t>case, a</w:t>
      </w:r>
      <w:r w:rsidRPr="00A2423F">
        <w:rPr>
          <w:rFonts w:asciiTheme="majorHAnsi" w:hAnsiTheme="majorHAnsi" w:cstheme="majorHAnsi"/>
          <w:color w:val="000000" w:themeColor="text1"/>
        </w:rPr>
        <w:t xml:space="preserve"> user story which needs to be delivered would be: </w:t>
      </w:r>
    </w:p>
    <w:p w14:paraId="7BE22F50" w14:textId="77777777" w:rsidR="0085374F" w:rsidRPr="00A2423F" w:rsidRDefault="0085374F" w:rsidP="00A73C40">
      <w:pPr>
        <w:rPr>
          <w:rFonts w:asciiTheme="majorHAnsi" w:hAnsiTheme="majorHAnsi" w:cstheme="majorHAnsi"/>
          <w:color w:val="000000" w:themeColor="text1"/>
        </w:rPr>
      </w:pPr>
    </w:p>
    <w:p w14:paraId="1592C6B6" w14:textId="7C20AA54" w:rsidR="0085374F" w:rsidRPr="00A2423F" w:rsidRDefault="0085374F" w:rsidP="00A73C40">
      <w:pPr>
        <w:ind w:firstLine="720"/>
        <w:rPr>
          <w:rFonts w:asciiTheme="majorHAnsi" w:hAnsiTheme="majorHAnsi" w:cstheme="majorHAnsi"/>
          <w:color w:val="000000" w:themeColor="text1"/>
        </w:rPr>
      </w:pPr>
      <w:r w:rsidRPr="00A2423F">
        <w:rPr>
          <w:rFonts w:asciiTheme="majorHAnsi" w:hAnsiTheme="majorHAnsi" w:cstheme="majorHAnsi"/>
          <w:color w:val="000000" w:themeColor="text1"/>
        </w:rPr>
        <w:t>A User</w:t>
      </w:r>
    </w:p>
    <w:p w14:paraId="3ADDE45F" w14:textId="0C3362E9" w:rsidR="0085374F" w:rsidRPr="00A2423F" w:rsidRDefault="0085374F" w:rsidP="00A73C40">
      <w:pPr>
        <w:ind w:left="720" w:firstLine="720"/>
        <w:rPr>
          <w:rFonts w:asciiTheme="majorHAnsi" w:hAnsiTheme="majorHAnsi" w:cstheme="majorHAnsi"/>
          <w:color w:val="000000" w:themeColor="text1"/>
        </w:rPr>
      </w:pPr>
      <w:r w:rsidRPr="00A2423F">
        <w:rPr>
          <w:rFonts w:asciiTheme="majorHAnsi" w:hAnsiTheme="majorHAnsi" w:cstheme="majorHAnsi"/>
          <w:color w:val="000000" w:themeColor="text1"/>
        </w:rPr>
        <w:t>Wants to achieve a target</w:t>
      </w:r>
    </w:p>
    <w:p w14:paraId="6D8EE973" w14:textId="2A664B01" w:rsidR="0085374F" w:rsidRPr="00A2423F" w:rsidRDefault="0085374F" w:rsidP="00A73C40">
      <w:pPr>
        <w:ind w:left="1440" w:firstLine="720"/>
        <w:rPr>
          <w:rFonts w:asciiTheme="majorHAnsi" w:hAnsiTheme="majorHAnsi" w:cstheme="majorHAnsi"/>
          <w:color w:val="000000" w:themeColor="text1"/>
        </w:rPr>
      </w:pPr>
      <w:r w:rsidRPr="00A2423F">
        <w:rPr>
          <w:rFonts w:asciiTheme="majorHAnsi" w:hAnsiTheme="majorHAnsi" w:cstheme="majorHAnsi"/>
          <w:color w:val="000000" w:themeColor="text1"/>
        </w:rPr>
        <w:t>For a certain Reason</w:t>
      </w:r>
    </w:p>
    <w:p w14:paraId="2F3E0E18" w14:textId="77777777" w:rsidR="0085374F" w:rsidRPr="00A2423F" w:rsidRDefault="0085374F" w:rsidP="00A73C40">
      <w:pPr>
        <w:rPr>
          <w:rFonts w:asciiTheme="majorHAnsi" w:hAnsiTheme="majorHAnsi" w:cstheme="majorHAnsi"/>
          <w:color w:val="000000" w:themeColor="text1"/>
        </w:rPr>
      </w:pPr>
    </w:p>
    <w:p w14:paraId="1E9ED1EC" w14:textId="05032895"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teratively these stories are built up. Therefore instead of creating one huge requirements document they’re iteratively compiled. One of the main strengths of scrum are that it’s very simple to understand and straightforward. </w:t>
      </w:r>
      <w:r w:rsidR="00E56B6C"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jrZqlQRn","properties":{"formattedCitation":"(31,32)","plainCitation":"(31,32)"},"citationItems":[{"id":21,"uris":["http://zotero.org/users/local/BSV1JSya/items/PK7AII3D"],"uri":["http://zotero.org/users/local/BSV1JSya/items/PK7AII3D"],"itemData":{"id":21,"type":"webpage","title":"What is Scrum?","container-title":"Scrum.org","abstract":"To answer the question, what is Scrum, here you can find guides, articles, videos and much more to help you learn about Scrum.","URL":"http://www.scrum.org/resources/what-is-scrum","issued":{"date-parts":[["2017",11,12]]},"accessed":{"date-parts":[["2017",11,12]]}}},{"id":10,"uris":["http://zotero.org/users/local/BSV1JSya/items/7YQ34H7H"],"uri":["http://zotero.org/users/local/BSV1JSya/items/7YQ34H7H"],"itemData":{"id":10,"type":"post-weblog","title":"Getting Started with Agile Scrum Methodology: The Complete Guide for Software Developers and Testers — Software Testing Help","abstract":"This is the guide for software developers and testers to understand and start working on the very famous Agile SCRUM methodology for software development and testing. Learn the basic but important terminologies used in Agile Scrum process along with a real example of the complete process.","URL":"http://www.softwaretestinghelp.com/agile-scrum-methodology-for-development-and-testing/","shortTitle":"Getting Started with Agile Scrum Methodology","issued":{"date-parts":[["2017",11,5]]},"accessed":{"date-parts":[["2017",11,5]]}}}],"schema":"https://github.com/citation-style-language/schema/raw/master/csl-citation.json"} </w:instrText>
      </w:r>
      <w:r w:rsidR="00E56B6C"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1,32)</w:t>
      </w:r>
      <w:r w:rsidR="00E56B6C" w:rsidRPr="00A2423F">
        <w:rPr>
          <w:rFonts w:asciiTheme="majorHAnsi" w:hAnsiTheme="majorHAnsi" w:cstheme="majorHAnsi"/>
          <w:color w:val="000000" w:themeColor="text1"/>
        </w:rPr>
        <w:fldChar w:fldCharType="end"/>
      </w:r>
    </w:p>
    <w:p w14:paraId="7B2C8F19" w14:textId="77777777" w:rsidR="00917338" w:rsidRPr="00A2423F" w:rsidRDefault="0085374F"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0932EC37" wp14:editId="019CC031">
            <wp:extent cx="5722620" cy="2491740"/>
            <wp:effectExtent l="0" t="0" r="0" b="3810"/>
            <wp:docPr id="3" name="Picture 3" descr="C:\Users\Wijntjes\AppData\Local\Microsoft\Windows\INetCache\Content.Word\ScrumFramework_2000x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jntjes\AppData\Local\Microsoft\Windows\INetCache\Content.Word\ScrumFramework_2000x1000.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134" b="7887"/>
                    <a:stretch/>
                  </pic:blipFill>
                  <pic:spPr bwMode="auto">
                    <a:xfrm>
                      <a:off x="0" y="0"/>
                      <a:ext cx="5722620" cy="2491740"/>
                    </a:xfrm>
                    <a:prstGeom prst="rect">
                      <a:avLst/>
                    </a:prstGeom>
                    <a:noFill/>
                    <a:ln>
                      <a:noFill/>
                    </a:ln>
                    <a:extLst>
                      <a:ext uri="{53640926-AAD7-44D8-BBD7-CCE9431645EC}">
                        <a14:shadowObscured xmlns:a14="http://schemas.microsoft.com/office/drawing/2010/main"/>
                      </a:ext>
                    </a:extLst>
                  </pic:spPr>
                </pic:pic>
              </a:graphicData>
            </a:graphic>
          </wp:inline>
        </w:drawing>
      </w:r>
    </w:p>
    <w:p w14:paraId="4DE80900" w14:textId="182243DE" w:rsidR="0085374F" w:rsidRPr="00A2423F" w:rsidRDefault="00917338" w:rsidP="00D609F8">
      <w:pPr>
        <w:pStyle w:val="Caption"/>
        <w:jc w:val="center"/>
        <w:rPr>
          <w:rFonts w:asciiTheme="majorHAnsi" w:hAnsiTheme="majorHAnsi" w:cstheme="majorHAnsi"/>
          <w:color w:val="000000" w:themeColor="text1"/>
        </w:rPr>
      </w:pPr>
      <w:bookmarkStart w:id="42" w:name="_Toc499471509"/>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4</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Scrum Operation Flow</w:t>
      </w:r>
      <w:bookmarkEnd w:id="42"/>
    </w:p>
    <w:p w14:paraId="59AE1CAA" w14:textId="3A14B53D" w:rsidR="0085374F" w:rsidRPr="00A2423F" w:rsidRDefault="00E56B6C" w:rsidP="00A73C40">
      <w:pPr>
        <w:jc w:val="both"/>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U1EXFuXF","properties":{"formattedCitation":"(31)","plainCitation":"(31)"},"citationItems":[{"id":21,"uris":["http://zotero.org/users/local/BSV1JSya/items/PK7AII3D"],"uri":["http://zotero.org/users/local/BSV1JSya/items/PK7AII3D"],"itemData":{"id":21,"type":"webpage","title":"What is Scrum?","container-title":"Scrum.org","abstract":"To answer the question, what is Scrum, here you can find guides, articles, videos and much more to help you learn about Scrum.","URL":"http://www.scrum.org/resources/what-is-scrum","issued":{"date-parts":[["2017",11,12]]},"accessed":{"date-parts":[["2017",11,12]]}}}],"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1)</w:t>
      </w:r>
      <w:r w:rsidRPr="00A2423F">
        <w:rPr>
          <w:rFonts w:asciiTheme="majorHAnsi" w:hAnsiTheme="majorHAnsi" w:cstheme="majorHAnsi"/>
          <w:color w:val="000000" w:themeColor="text1"/>
        </w:rPr>
        <w:fldChar w:fldCharType="end"/>
      </w:r>
    </w:p>
    <w:p w14:paraId="3A47290F" w14:textId="77777777" w:rsidR="00900EB4" w:rsidRPr="00A2423F" w:rsidRDefault="00900EB4" w:rsidP="00A73C40">
      <w:pPr>
        <w:jc w:val="both"/>
        <w:rPr>
          <w:rFonts w:asciiTheme="majorHAnsi" w:hAnsiTheme="majorHAnsi" w:cstheme="majorHAnsi"/>
          <w:color w:val="000000" w:themeColor="text1"/>
        </w:rPr>
      </w:pPr>
    </w:p>
    <w:p w14:paraId="56FEFA51" w14:textId="77777777" w:rsidR="00900EB4" w:rsidRPr="00A2423F" w:rsidRDefault="00900EB4" w:rsidP="00A73C40">
      <w:pPr>
        <w:jc w:val="both"/>
        <w:rPr>
          <w:rFonts w:asciiTheme="majorHAnsi" w:hAnsiTheme="majorHAnsi" w:cstheme="majorHAnsi"/>
          <w:color w:val="000000" w:themeColor="text1"/>
        </w:rPr>
      </w:pPr>
    </w:p>
    <w:p w14:paraId="078E9388" w14:textId="77777777"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second technique is called the RUP. Originally designed as a software process product by Rational Software. This technique breaks testing down into 4 stages. </w:t>
      </w:r>
    </w:p>
    <w:p w14:paraId="3F43A7DD" w14:textId="77777777" w:rsidR="005D4B0C" w:rsidRPr="00A2423F" w:rsidRDefault="005D4B0C" w:rsidP="00A73C40">
      <w:pPr>
        <w:rPr>
          <w:rFonts w:asciiTheme="majorHAnsi" w:hAnsiTheme="majorHAnsi" w:cstheme="majorHAnsi"/>
          <w:color w:val="000000" w:themeColor="text1"/>
        </w:rPr>
      </w:pPr>
    </w:p>
    <w:p w14:paraId="03BE7FDB" w14:textId="77777777" w:rsidR="0085374F" w:rsidRPr="00A2423F" w:rsidRDefault="0085374F" w:rsidP="00A73C40">
      <w:pPr>
        <w:pStyle w:val="ListParagraph"/>
        <w:numPr>
          <w:ilvl w:val="0"/>
          <w:numId w:val="8"/>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Inception</w:t>
      </w:r>
    </w:p>
    <w:p w14:paraId="3E3BB7EB" w14:textId="77777777" w:rsidR="0085374F" w:rsidRPr="00A2423F" w:rsidRDefault="0085374F" w:rsidP="00A73C40">
      <w:pPr>
        <w:pStyle w:val="ListParagraph"/>
        <w:numPr>
          <w:ilvl w:val="1"/>
          <w:numId w:val="8"/>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idea for the project is defined and the project resources are checked to see if it is possible to complete.</w:t>
      </w:r>
    </w:p>
    <w:p w14:paraId="140B9787" w14:textId="77777777" w:rsidR="0085374F" w:rsidRPr="00A2423F" w:rsidRDefault="0085374F" w:rsidP="00A73C40">
      <w:pPr>
        <w:pStyle w:val="ListParagraph"/>
        <w:numPr>
          <w:ilvl w:val="0"/>
          <w:numId w:val="8"/>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Elaboration</w:t>
      </w:r>
    </w:p>
    <w:p w14:paraId="1BC0D1C3" w14:textId="77777777" w:rsidR="0085374F" w:rsidRPr="00A2423F" w:rsidRDefault="0085374F" w:rsidP="00A73C40">
      <w:pPr>
        <w:pStyle w:val="ListParagraph"/>
        <w:numPr>
          <w:ilvl w:val="1"/>
          <w:numId w:val="8"/>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project architecture and required resources are checked. Time lines and such things as costs are considered.</w:t>
      </w:r>
    </w:p>
    <w:p w14:paraId="4F3BF6C3" w14:textId="77777777" w:rsidR="0085374F" w:rsidRPr="00A2423F" w:rsidRDefault="0085374F" w:rsidP="00A73C40">
      <w:pPr>
        <w:pStyle w:val="ListParagraph"/>
        <w:numPr>
          <w:ilvl w:val="0"/>
          <w:numId w:val="8"/>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Construction</w:t>
      </w:r>
    </w:p>
    <w:p w14:paraId="4A767746" w14:textId="77777777" w:rsidR="0085374F" w:rsidRPr="00A2423F" w:rsidRDefault="0085374F" w:rsidP="00A73C40">
      <w:pPr>
        <w:pStyle w:val="ListParagraph"/>
        <w:numPr>
          <w:ilvl w:val="1"/>
          <w:numId w:val="8"/>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project is developed and completed. Software has been Designed, Written and Tested.</w:t>
      </w:r>
    </w:p>
    <w:p w14:paraId="3DCA8981" w14:textId="77777777" w:rsidR="0085374F" w:rsidRPr="00A2423F" w:rsidRDefault="0085374F" w:rsidP="00A73C40">
      <w:pPr>
        <w:pStyle w:val="ListParagraph"/>
        <w:numPr>
          <w:ilvl w:val="0"/>
          <w:numId w:val="8"/>
        </w:numPr>
        <w:spacing w:after="160"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Transition</w:t>
      </w:r>
    </w:p>
    <w:p w14:paraId="1DC98F8D" w14:textId="4B022B23" w:rsidR="00E73B19" w:rsidRPr="00A2423F" w:rsidRDefault="0085374F" w:rsidP="00A73C40">
      <w:pPr>
        <w:pStyle w:val="ListParagraph"/>
        <w:numPr>
          <w:ilvl w:val="1"/>
          <w:numId w:val="8"/>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Software is released to the public however some testing continues based on user-feedback.</w:t>
      </w:r>
    </w:p>
    <w:p w14:paraId="5E4157CD" w14:textId="4750AADE" w:rsidR="00CF6063" w:rsidRPr="00A2423F" w:rsidRDefault="00EF0DF4" w:rsidP="00CF6063">
      <w:pPr>
        <w:spacing w:after="16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anjubefm8c","properties":{"formattedCitation":"(45)","plainCitation":"(45)"},"citationItems":[{"id":37,"uris":["http://zotero.org/users/local/BSV1JSya/items/CDZ2PTFH"],"uri":["http://zotero.org/users/local/BSV1JSya/items/CDZ2PTFH"],"itemData":{"id":37,"type":"article-journal","title":"Rational Unified Process","container-title":"Rational Software","page":"18","source":"Google Scholar","abstract":"This paper presents an overview of the Rational Unified Process .the Rational Unified Process is a software engineering process, delivered through a web-enabled, searchable knowledge base.  The process enhances team productivity and delivers software best practices via guidelines, templates and tool mentors for all critical software lifecycle activities.  The knowledge base allows development teams to gain the full benefits of the industry-standard Unified Modeling Language (UML).","language":"English","issued":{"date-parts":[["1998"]]}}}],"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5)</w:t>
      </w:r>
      <w:r w:rsidRPr="00A2423F">
        <w:rPr>
          <w:rFonts w:asciiTheme="majorHAnsi" w:hAnsiTheme="majorHAnsi" w:cstheme="majorHAnsi"/>
          <w:color w:val="000000" w:themeColor="text1"/>
        </w:rPr>
        <w:fldChar w:fldCharType="end"/>
      </w:r>
    </w:p>
    <w:p w14:paraId="1E8864B6" w14:textId="77777777" w:rsidR="00917338" w:rsidRPr="00A2423F" w:rsidRDefault="0085374F"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6587856F" wp14:editId="33E9631D">
            <wp:extent cx="5501640" cy="2819400"/>
            <wp:effectExtent l="0" t="0" r="3810" b="0"/>
            <wp:docPr id="4" name="Picture 4" descr="Figure-3-The-Agile-Unified-Process-AUP-lifecycle-Source-Ambler-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3-The-Agile-Unified-Process-AUP-lifecycle-Source-Ambler-2006"/>
                    <pic:cNvPicPr>
                      <a:picLocks noChangeAspect="1" noChangeArrowheads="1"/>
                    </pic:cNvPicPr>
                  </pic:nvPicPr>
                  <pic:blipFill rotWithShape="1">
                    <a:blip r:embed="rId38">
                      <a:extLst>
                        <a:ext uri="{28A0092B-C50C-407E-A947-70E740481C1C}">
                          <a14:useLocalDpi xmlns:a14="http://schemas.microsoft.com/office/drawing/2010/main" val="0"/>
                        </a:ext>
                      </a:extLst>
                    </a:blip>
                    <a:srcRect l="3861" t="1332"/>
                    <a:stretch/>
                  </pic:blipFill>
                  <pic:spPr bwMode="auto">
                    <a:xfrm>
                      <a:off x="0" y="0"/>
                      <a:ext cx="5501640" cy="2819400"/>
                    </a:xfrm>
                    <a:prstGeom prst="rect">
                      <a:avLst/>
                    </a:prstGeom>
                    <a:noFill/>
                    <a:ln>
                      <a:noFill/>
                    </a:ln>
                    <a:extLst>
                      <a:ext uri="{53640926-AAD7-44D8-BBD7-CCE9431645EC}">
                        <a14:shadowObscured xmlns:a14="http://schemas.microsoft.com/office/drawing/2010/main"/>
                      </a:ext>
                    </a:extLst>
                  </pic:spPr>
                </pic:pic>
              </a:graphicData>
            </a:graphic>
          </wp:inline>
        </w:drawing>
      </w:r>
    </w:p>
    <w:p w14:paraId="7C2AF0D7" w14:textId="1DF8A0BA" w:rsidR="0085374F" w:rsidRPr="00A2423F" w:rsidRDefault="00917338" w:rsidP="00D609F8">
      <w:pPr>
        <w:pStyle w:val="Caption"/>
        <w:jc w:val="center"/>
        <w:rPr>
          <w:rFonts w:asciiTheme="majorHAnsi" w:hAnsiTheme="majorHAnsi" w:cstheme="majorHAnsi"/>
          <w:color w:val="000000" w:themeColor="text1"/>
        </w:rPr>
      </w:pPr>
      <w:bookmarkStart w:id="43" w:name="_Toc499471510"/>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5</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Rational Unified Process Flow</w:t>
      </w:r>
      <w:bookmarkEnd w:id="43"/>
    </w:p>
    <w:p w14:paraId="4C764ABE" w14:textId="77777777" w:rsidR="002023BE" w:rsidRPr="00A2423F" w:rsidRDefault="002023BE" w:rsidP="00A73C40">
      <w:pPr>
        <w:jc w:val="both"/>
        <w:rPr>
          <w:rFonts w:asciiTheme="majorHAnsi" w:hAnsiTheme="majorHAnsi" w:cstheme="majorHAnsi"/>
          <w:color w:val="000000" w:themeColor="text1"/>
        </w:rPr>
      </w:pPr>
    </w:p>
    <w:p w14:paraId="5BCB3C75" w14:textId="30092521" w:rsidR="004837FC"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strength of RUP is that it effectively reduces the costs of unexpected development costs. However I believe for this project the lifecycle of RUP is too l</w:t>
      </w:r>
      <w:r w:rsidR="002F29C3" w:rsidRPr="00A2423F">
        <w:rPr>
          <w:rFonts w:asciiTheme="majorHAnsi" w:hAnsiTheme="majorHAnsi" w:cstheme="majorHAnsi"/>
          <w:color w:val="000000" w:themeColor="text1"/>
        </w:rPr>
        <w:t>ong and scrum is more suitable.</w:t>
      </w:r>
      <w:r w:rsidR="00D11CE9" w:rsidRPr="00A2423F">
        <w:rPr>
          <w:rFonts w:asciiTheme="majorHAnsi" w:hAnsiTheme="majorHAnsi" w:cstheme="majorHAnsi"/>
          <w:color w:val="000000" w:themeColor="text1"/>
        </w:rPr>
        <w:t xml:space="preserve"> </w:t>
      </w:r>
    </w:p>
    <w:p w14:paraId="1EDB4ECA" w14:textId="77777777" w:rsidR="004837FC" w:rsidRPr="00A2423F" w:rsidRDefault="004837FC" w:rsidP="00A73C40">
      <w:pPr>
        <w:rPr>
          <w:rFonts w:asciiTheme="majorHAnsi" w:hAnsiTheme="majorHAnsi" w:cstheme="majorHAnsi"/>
          <w:color w:val="000000" w:themeColor="text1"/>
        </w:rPr>
      </w:pPr>
    </w:p>
    <w:p w14:paraId="7351D9D6" w14:textId="77777777" w:rsidR="00917338" w:rsidRPr="00A2423F" w:rsidRDefault="00917338" w:rsidP="00A73C40">
      <w:pPr>
        <w:rPr>
          <w:rFonts w:asciiTheme="majorHAnsi" w:hAnsiTheme="majorHAnsi" w:cstheme="majorHAnsi"/>
          <w:color w:val="000000" w:themeColor="text1"/>
        </w:rPr>
      </w:pPr>
    </w:p>
    <w:p w14:paraId="261EDB42" w14:textId="77777777" w:rsidR="00917338" w:rsidRPr="00A2423F" w:rsidRDefault="00917338" w:rsidP="00A73C40">
      <w:pPr>
        <w:jc w:val="both"/>
        <w:rPr>
          <w:rFonts w:asciiTheme="majorHAnsi" w:hAnsiTheme="majorHAnsi" w:cstheme="majorHAnsi"/>
          <w:color w:val="000000" w:themeColor="text1"/>
        </w:rPr>
      </w:pPr>
    </w:p>
    <w:p w14:paraId="2F034AE9" w14:textId="77777777" w:rsidR="00917338" w:rsidRPr="00A2423F" w:rsidRDefault="00917338" w:rsidP="00A73C40">
      <w:pPr>
        <w:jc w:val="both"/>
        <w:rPr>
          <w:rFonts w:asciiTheme="majorHAnsi" w:hAnsiTheme="majorHAnsi" w:cstheme="majorHAnsi"/>
          <w:color w:val="000000" w:themeColor="text1"/>
        </w:rPr>
      </w:pPr>
    </w:p>
    <w:p w14:paraId="2C5D8D02" w14:textId="77777777" w:rsidR="00917338" w:rsidRPr="00A2423F" w:rsidRDefault="00917338" w:rsidP="00A73C40">
      <w:pPr>
        <w:jc w:val="both"/>
        <w:rPr>
          <w:rFonts w:asciiTheme="majorHAnsi" w:hAnsiTheme="majorHAnsi" w:cstheme="majorHAnsi"/>
          <w:color w:val="000000" w:themeColor="text1"/>
        </w:rPr>
      </w:pPr>
    </w:p>
    <w:p w14:paraId="7A9F35BE" w14:textId="77777777" w:rsidR="002B458D" w:rsidRPr="00A2423F" w:rsidRDefault="002B458D" w:rsidP="00A73C40">
      <w:pPr>
        <w:jc w:val="both"/>
        <w:rPr>
          <w:rFonts w:asciiTheme="majorHAnsi" w:hAnsiTheme="majorHAnsi" w:cstheme="majorHAnsi"/>
          <w:color w:val="000000" w:themeColor="text1"/>
        </w:rPr>
      </w:pPr>
    </w:p>
    <w:p w14:paraId="48DDABC4" w14:textId="77777777" w:rsidR="002B458D" w:rsidRPr="00A2423F" w:rsidRDefault="002B458D" w:rsidP="00A73C40">
      <w:pPr>
        <w:jc w:val="both"/>
        <w:rPr>
          <w:rFonts w:asciiTheme="majorHAnsi" w:hAnsiTheme="majorHAnsi" w:cstheme="majorHAnsi"/>
          <w:color w:val="000000" w:themeColor="text1"/>
        </w:rPr>
      </w:pPr>
    </w:p>
    <w:p w14:paraId="7B134DD9" w14:textId="77777777" w:rsidR="002B458D" w:rsidRPr="00A2423F" w:rsidRDefault="002B458D" w:rsidP="00A73C40">
      <w:pPr>
        <w:jc w:val="both"/>
        <w:rPr>
          <w:rFonts w:asciiTheme="majorHAnsi" w:hAnsiTheme="majorHAnsi" w:cstheme="majorHAnsi"/>
          <w:color w:val="000000" w:themeColor="text1"/>
        </w:rPr>
      </w:pPr>
    </w:p>
    <w:p w14:paraId="2E9E8142" w14:textId="77777777" w:rsidR="002B458D" w:rsidRPr="00A2423F" w:rsidRDefault="002B458D" w:rsidP="00A73C40">
      <w:pPr>
        <w:jc w:val="both"/>
        <w:rPr>
          <w:rFonts w:asciiTheme="majorHAnsi" w:hAnsiTheme="majorHAnsi" w:cstheme="majorHAnsi"/>
          <w:color w:val="000000" w:themeColor="text1"/>
        </w:rPr>
      </w:pPr>
    </w:p>
    <w:p w14:paraId="11D18B89" w14:textId="77777777" w:rsidR="002B458D" w:rsidRPr="00A2423F" w:rsidRDefault="002B458D" w:rsidP="00A73C40">
      <w:pPr>
        <w:jc w:val="both"/>
        <w:rPr>
          <w:rFonts w:asciiTheme="majorHAnsi" w:hAnsiTheme="majorHAnsi" w:cstheme="majorHAnsi"/>
          <w:color w:val="000000" w:themeColor="text1"/>
        </w:rPr>
      </w:pPr>
    </w:p>
    <w:p w14:paraId="6F2D0DEE" w14:textId="77777777"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The reasons for this decision will be brought into more depth below.</w:t>
      </w:r>
    </w:p>
    <w:p w14:paraId="14F750D3" w14:textId="77777777" w:rsidR="00E75A23" w:rsidRPr="00A2423F" w:rsidRDefault="00E75A23" w:rsidP="00A73C40">
      <w:pPr>
        <w:rPr>
          <w:rFonts w:asciiTheme="majorHAnsi" w:hAnsiTheme="majorHAnsi" w:cstheme="majorHAnsi"/>
          <w:color w:val="000000" w:themeColor="text1"/>
        </w:rPr>
      </w:pPr>
    </w:p>
    <w:p w14:paraId="2E7C56B4" w14:textId="77777777" w:rsidR="0085374F" w:rsidRPr="00A2423F" w:rsidRDefault="0085374F" w:rsidP="00A73C40">
      <w:pPr>
        <w:pStyle w:val="ListParagraph"/>
        <w:numPr>
          <w:ilvl w:val="0"/>
          <w:numId w:val="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Scrum teams work very closely with the users and therefore can respond very quickly to user needs as a product backlog that is updated and prioritised aids this.</w:t>
      </w:r>
    </w:p>
    <w:p w14:paraId="4352C129" w14:textId="77777777" w:rsidR="00897C26" w:rsidRPr="00A2423F" w:rsidRDefault="00897C26" w:rsidP="00897C26">
      <w:pPr>
        <w:pStyle w:val="ListParagraph"/>
        <w:spacing w:after="160" w:line="240" w:lineRule="auto"/>
        <w:rPr>
          <w:rFonts w:asciiTheme="majorHAnsi" w:hAnsiTheme="majorHAnsi" w:cstheme="majorHAnsi"/>
          <w:color w:val="000000" w:themeColor="text1"/>
          <w:sz w:val="24"/>
          <w:szCs w:val="24"/>
        </w:rPr>
      </w:pPr>
    </w:p>
    <w:p w14:paraId="7316F8F3" w14:textId="77777777" w:rsidR="0085374F" w:rsidRPr="00A2423F" w:rsidRDefault="0085374F" w:rsidP="00A73C40">
      <w:pPr>
        <w:pStyle w:val="ListParagraph"/>
        <w:numPr>
          <w:ilvl w:val="0"/>
          <w:numId w:val="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 xml:space="preserve">Those who decide the stories are the ones going to be executing those stories and therefore they should be more manageable as they are specific to each member’s capabilities and performance. </w:t>
      </w:r>
    </w:p>
    <w:p w14:paraId="23C7CEBC" w14:textId="77777777" w:rsidR="00897C26" w:rsidRPr="00A2423F" w:rsidRDefault="00897C26" w:rsidP="00897C26">
      <w:pPr>
        <w:pStyle w:val="ListParagraph"/>
        <w:spacing w:after="160" w:line="240" w:lineRule="auto"/>
        <w:rPr>
          <w:rFonts w:asciiTheme="majorHAnsi" w:hAnsiTheme="majorHAnsi" w:cstheme="majorHAnsi"/>
          <w:color w:val="000000" w:themeColor="text1"/>
          <w:sz w:val="24"/>
          <w:szCs w:val="24"/>
        </w:rPr>
      </w:pPr>
    </w:p>
    <w:p w14:paraId="388152B7" w14:textId="4B9D9B61" w:rsidR="00897C26" w:rsidRPr="00A2423F" w:rsidRDefault="0085374F" w:rsidP="00897C26">
      <w:pPr>
        <w:pStyle w:val="ListParagraph"/>
        <w:numPr>
          <w:ilvl w:val="0"/>
          <w:numId w:val="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t has a high focus on communication among departments or sectors.</w:t>
      </w:r>
    </w:p>
    <w:p w14:paraId="58C92AF1" w14:textId="77777777" w:rsidR="00897C26" w:rsidRPr="00A2423F" w:rsidRDefault="00897C26" w:rsidP="00897C26">
      <w:pPr>
        <w:pStyle w:val="ListParagraph"/>
        <w:spacing w:after="160" w:line="240" w:lineRule="auto"/>
        <w:rPr>
          <w:rFonts w:asciiTheme="majorHAnsi" w:hAnsiTheme="majorHAnsi" w:cstheme="majorHAnsi"/>
          <w:color w:val="000000" w:themeColor="text1"/>
          <w:sz w:val="24"/>
          <w:szCs w:val="24"/>
        </w:rPr>
      </w:pPr>
    </w:p>
    <w:p w14:paraId="2B909EC6" w14:textId="77777777" w:rsidR="0085374F" w:rsidRPr="00A2423F" w:rsidRDefault="0085374F" w:rsidP="00A73C40">
      <w:pPr>
        <w:pStyle w:val="ListParagraph"/>
        <w:numPr>
          <w:ilvl w:val="0"/>
          <w:numId w:val="9"/>
        </w:numPr>
        <w:spacing w:after="160"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he Progress is very visible as daily scrums shed light upon it.</w:t>
      </w:r>
    </w:p>
    <w:p w14:paraId="539A19FD" w14:textId="71A92203" w:rsidR="00E73B19" w:rsidRPr="00A2423F" w:rsidRDefault="00E73B19" w:rsidP="00A73C40">
      <w:pPr>
        <w:spacing w:after="160"/>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I2w0QGaa","properties":{"formattedCitation":"(31,32,46)","plainCitation":"(31,32,46)"},"citationItems":[{"id":10,"uris":["http://zotero.org/users/local/BSV1JSya/items/7YQ34H7H"],"uri":["http://zotero.org/users/local/BSV1JSya/items/7YQ34H7H"],"itemData":{"id":10,"type":"post-weblog","title":"Getting Started with Agile Scrum Methodology: The Complete Guide for Software Developers and Testers — Software Testing Help","abstract":"This is the guide for software developers and testers to understand and start working on the very famous Agile SCRUM methodology for software development and testing. Learn the basic but important terminologies used in Agile Scrum process along with a real example of the complete process.","URL":"http://www.softwaretestinghelp.com/agile-scrum-methodology-for-development-and-testing/","shortTitle":"Getting Started with Agile Scrum Methodology","issued":{"date-parts":[["2017",11,5]]},"accessed":{"date-parts":[["2017",11,5]]}}},{"id":21,"uris":["http://zotero.org/users/local/BSV1JSya/items/PK7AII3D"],"uri":["http://zotero.org/users/local/BSV1JSya/items/PK7AII3D"],"itemData":{"id":21,"type":"webpage","title":"What is Scrum?","container-title":"Scrum.org","abstract":"To answer the question, what is Scrum, here you can find guides, articles, videos and much more to help you learn about Scrum.","URL":"http://www.scrum.org/resources/what-is-scrum","issued":{"date-parts":[["2017",11,12]]},"accessed":{"date-parts":[["2017",11,12]]}}},{"id":112,"uris":["http://zotero.org/users/local/BSV1JSya/items/7LAIXHEV"],"uri":["http://zotero.org/users/local/BSV1JSya/items/7LAIXHEV"],"itemData":{"id":112,"type":"post-weblog","title":"An Empirical Framework For Learning (Not a Methodology)","URL":"http://scrummethodology.com/","accessed":{"date-parts":[["2017",11,17]]}}}],"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31,32,46)</w:t>
      </w:r>
      <w:r w:rsidRPr="00A2423F">
        <w:rPr>
          <w:rFonts w:asciiTheme="majorHAnsi" w:hAnsiTheme="majorHAnsi" w:cstheme="majorHAnsi"/>
          <w:color w:val="000000" w:themeColor="text1"/>
        </w:rPr>
        <w:fldChar w:fldCharType="end"/>
      </w:r>
    </w:p>
    <w:p w14:paraId="6627E7CC" w14:textId="77777777" w:rsidR="0085374F" w:rsidRPr="00A2423F" w:rsidRDefault="0085374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conclusion the scrum technique is very effective with small teams or in my case it is most relevant to my project as I am the sole stakeholder in this project and I will be the sole decision maker.</w:t>
      </w:r>
    </w:p>
    <w:p w14:paraId="51A64B3B" w14:textId="77777777" w:rsidR="00904741" w:rsidRPr="00A2423F" w:rsidRDefault="00904741" w:rsidP="00A73C40">
      <w:pPr>
        <w:rPr>
          <w:rFonts w:asciiTheme="majorHAnsi" w:hAnsiTheme="majorHAnsi" w:cstheme="majorHAnsi"/>
          <w:color w:val="000000" w:themeColor="text1"/>
        </w:rPr>
      </w:pPr>
    </w:p>
    <w:p w14:paraId="05579335" w14:textId="77777777" w:rsidR="00E54DAD" w:rsidRPr="00A2423F" w:rsidRDefault="00E54DAD"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have also implemented a spreadsheet for tracking Bugs during testing procedures so that they would not cause issues in the later stages.</w:t>
      </w:r>
    </w:p>
    <w:p w14:paraId="0A29E103" w14:textId="77777777" w:rsidR="00E54DAD" w:rsidRPr="00A2423F" w:rsidRDefault="00E54DAD" w:rsidP="00A73C40">
      <w:pPr>
        <w:rPr>
          <w:rFonts w:asciiTheme="majorHAnsi" w:hAnsiTheme="majorHAnsi" w:cstheme="majorHAnsi"/>
          <w:color w:val="000000" w:themeColor="text1"/>
        </w:rPr>
      </w:pPr>
    </w:p>
    <w:p w14:paraId="2A1C7574" w14:textId="77777777" w:rsidR="009637ED" w:rsidRPr="00A2423F" w:rsidRDefault="00D609F8" w:rsidP="00A73C40">
      <w:pPr>
        <w:keepNext/>
        <w:rPr>
          <w:rFonts w:asciiTheme="majorHAnsi" w:hAnsiTheme="majorHAnsi" w:cstheme="majorHAnsi"/>
          <w:color w:val="000000" w:themeColor="text1"/>
        </w:rPr>
      </w:pPr>
      <w:r>
        <w:rPr>
          <w:rFonts w:asciiTheme="majorHAnsi" w:hAnsiTheme="majorHAnsi" w:cstheme="majorHAnsi"/>
          <w:color w:val="000000" w:themeColor="text1"/>
        </w:rPr>
        <w:pict w14:anchorId="674BA845">
          <v:shape id="_x0000_i1033" type="#_x0000_t75" style="width:414.6pt;height:49.2pt">
            <v:imagedata r:id="rId39" o:title="testing"/>
          </v:shape>
        </w:pict>
      </w:r>
    </w:p>
    <w:p w14:paraId="73A0EC60" w14:textId="37633D2F" w:rsidR="00904741" w:rsidRPr="00A2423F" w:rsidRDefault="009637ED" w:rsidP="00A73C40">
      <w:pPr>
        <w:pStyle w:val="Caption"/>
        <w:rPr>
          <w:rFonts w:asciiTheme="majorHAnsi" w:hAnsiTheme="majorHAnsi" w:cstheme="majorHAnsi"/>
          <w:color w:val="000000" w:themeColor="text1"/>
        </w:rPr>
      </w:pPr>
      <w:bookmarkStart w:id="44" w:name="_Toc499471511"/>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6</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Bug Tracking Spreadsheet</w:t>
      </w:r>
      <w:bookmarkEnd w:id="44"/>
    </w:p>
    <w:p w14:paraId="7F9905D3" w14:textId="77777777" w:rsidR="00904741" w:rsidRPr="00A2423F" w:rsidRDefault="00904741" w:rsidP="00A73C40">
      <w:pPr>
        <w:rPr>
          <w:rFonts w:asciiTheme="majorHAnsi" w:hAnsiTheme="majorHAnsi" w:cstheme="majorHAnsi"/>
          <w:color w:val="000000" w:themeColor="text1"/>
        </w:rPr>
      </w:pPr>
    </w:p>
    <w:p w14:paraId="03A9E571" w14:textId="1F0D4545"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w:t>
      </w:r>
      <w:r w:rsidR="00473595" w:rsidRPr="00A2423F">
        <w:rPr>
          <w:rFonts w:asciiTheme="majorHAnsi" w:eastAsia="SimSun" w:hAnsiTheme="majorHAnsi" w:cstheme="majorHAnsi"/>
          <w:color w:val="000000" w:themeColor="text1"/>
          <w:sz w:val="24"/>
          <w:szCs w:val="24"/>
          <w:lang w:eastAsia="zh-CN"/>
        </w:rPr>
        <w:t>: I</w:t>
      </w:r>
      <w:r w:rsidRPr="00A2423F">
        <w:rPr>
          <w:rFonts w:asciiTheme="majorHAnsi" w:eastAsia="SimSun" w:hAnsiTheme="majorHAnsi" w:cstheme="majorHAnsi"/>
          <w:color w:val="000000" w:themeColor="text1"/>
          <w:sz w:val="24"/>
          <w:szCs w:val="24"/>
          <w:lang w:eastAsia="zh-CN"/>
        </w:rPr>
        <w:t>s relative to the id number of the bug.</w:t>
      </w:r>
    </w:p>
    <w:p w14:paraId="4010CCD5" w14:textId="78ABDB37"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Bug</w:t>
      </w:r>
      <w:r w:rsidR="00473595" w:rsidRPr="00A2423F">
        <w:rPr>
          <w:rFonts w:asciiTheme="majorHAnsi" w:eastAsia="SimSun" w:hAnsiTheme="majorHAnsi" w:cstheme="majorHAnsi"/>
          <w:color w:val="000000" w:themeColor="text1"/>
          <w:sz w:val="24"/>
          <w:szCs w:val="24"/>
          <w:lang w:eastAsia="zh-CN"/>
        </w:rPr>
        <w:t>: I</w:t>
      </w:r>
      <w:r w:rsidRPr="00A2423F">
        <w:rPr>
          <w:rFonts w:asciiTheme="majorHAnsi" w:eastAsia="SimSun" w:hAnsiTheme="majorHAnsi" w:cstheme="majorHAnsi"/>
          <w:color w:val="000000" w:themeColor="text1"/>
          <w:sz w:val="24"/>
          <w:szCs w:val="24"/>
          <w:lang w:eastAsia="zh-CN"/>
        </w:rPr>
        <w:t>s relative to the section where the bug applies.</w:t>
      </w:r>
    </w:p>
    <w:p w14:paraId="0DDA8962" w14:textId="2E96FBD7"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Priority</w:t>
      </w:r>
      <w:r w:rsidR="00473595" w:rsidRPr="00A2423F">
        <w:rPr>
          <w:rFonts w:asciiTheme="majorHAnsi" w:eastAsia="SimSun" w:hAnsiTheme="majorHAnsi" w:cstheme="majorHAnsi"/>
          <w:color w:val="000000" w:themeColor="text1"/>
          <w:sz w:val="24"/>
          <w:szCs w:val="24"/>
          <w:lang w:eastAsia="zh-CN"/>
        </w:rPr>
        <w:t>: I</w:t>
      </w:r>
      <w:r w:rsidRPr="00A2423F">
        <w:rPr>
          <w:rFonts w:asciiTheme="majorHAnsi" w:eastAsia="SimSun" w:hAnsiTheme="majorHAnsi" w:cstheme="majorHAnsi"/>
          <w:color w:val="000000" w:themeColor="text1"/>
          <w:sz w:val="24"/>
          <w:szCs w:val="24"/>
          <w:lang w:eastAsia="zh-CN"/>
        </w:rPr>
        <w:t>s relative to the level of urgency in which it needs to be completed.</w:t>
      </w:r>
    </w:p>
    <w:p w14:paraId="13D5374A" w14:textId="0364FFF0"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Description</w:t>
      </w:r>
      <w:r w:rsidR="00473595" w:rsidRPr="00A2423F">
        <w:rPr>
          <w:rFonts w:asciiTheme="majorHAnsi" w:eastAsia="SimSun" w:hAnsiTheme="majorHAnsi" w:cstheme="majorHAnsi"/>
          <w:color w:val="000000" w:themeColor="text1"/>
          <w:sz w:val="24"/>
          <w:szCs w:val="24"/>
          <w:lang w:eastAsia="zh-CN"/>
        </w:rPr>
        <w:t>: G</w:t>
      </w:r>
      <w:r w:rsidRPr="00A2423F">
        <w:rPr>
          <w:rFonts w:asciiTheme="majorHAnsi" w:eastAsia="SimSun" w:hAnsiTheme="majorHAnsi" w:cstheme="majorHAnsi"/>
          <w:color w:val="000000" w:themeColor="text1"/>
          <w:sz w:val="24"/>
          <w:szCs w:val="24"/>
          <w:lang w:eastAsia="zh-CN"/>
        </w:rPr>
        <w:t xml:space="preserve">ives a more </w:t>
      </w:r>
      <w:r w:rsidR="001937F3" w:rsidRPr="00A2423F">
        <w:rPr>
          <w:rFonts w:asciiTheme="majorHAnsi" w:eastAsia="SimSun" w:hAnsiTheme="majorHAnsi" w:cstheme="majorHAnsi"/>
          <w:color w:val="000000" w:themeColor="text1"/>
          <w:sz w:val="24"/>
          <w:szCs w:val="24"/>
          <w:lang w:eastAsia="zh-CN"/>
        </w:rPr>
        <w:t>in-depth</w:t>
      </w:r>
      <w:r w:rsidRPr="00A2423F">
        <w:rPr>
          <w:rFonts w:asciiTheme="majorHAnsi" w:eastAsia="SimSun" w:hAnsiTheme="majorHAnsi" w:cstheme="majorHAnsi"/>
          <w:color w:val="000000" w:themeColor="text1"/>
          <w:sz w:val="24"/>
          <w:szCs w:val="24"/>
          <w:lang w:eastAsia="zh-CN"/>
        </w:rPr>
        <w:t xml:space="preserve"> description of the bug</w:t>
      </w:r>
      <w:r w:rsidR="00B8461D" w:rsidRPr="00A2423F">
        <w:rPr>
          <w:rFonts w:asciiTheme="majorHAnsi" w:eastAsia="SimSun" w:hAnsiTheme="majorHAnsi" w:cstheme="majorHAnsi"/>
          <w:color w:val="000000" w:themeColor="text1"/>
          <w:sz w:val="24"/>
          <w:szCs w:val="24"/>
          <w:lang w:eastAsia="zh-CN"/>
        </w:rPr>
        <w:t>.</w:t>
      </w:r>
    </w:p>
    <w:p w14:paraId="0389C063" w14:textId="11C1D815"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Reference</w:t>
      </w:r>
      <w:r w:rsidR="00473595" w:rsidRPr="00A2423F">
        <w:rPr>
          <w:rFonts w:asciiTheme="majorHAnsi" w:eastAsia="SimSun" w:hAnsiTheme="majorHAnsi" w:cstheme="majorHAnsi"/>
          <w:color w:val="000000" w:themeColor="text1"/>
          <w:sz w:val="24"/>
          <w:szCs w:val="24"/>
          <w:lang w:eastAsia="zh-CN"/>
        </w:rPr>
        <w:t>: P</w:t>
      </w:r>
      <w:r w:rsidRPr="00A2423F">
        <w:rPr>
          <w:rFonts w:asciiTheme="majorHAnsi" w:eastAsia="SimSun" w:hAnsiTheme="majorHAnsi" w:cstheme="majorHAnsi"/>
          <w:color w:val="000000" w:themeColor="text1"/>
          <w:sz w:val="24"/>
          <w:szCs w:val="24"/>
          <w:lang w:eastAsia="zh-CN"/>
        </w:rPr>
        <w:t>rovides a link from research to help fix the bug</w:t>
      </w:r>
      <w:r w:rsidR="00B8461D" w:rsidRPr="00A2423F">
        <w:rPr>
          <w:rFonts w:asciiTheme="majorHAnsi" w:eastAsia="SimSun" w:hAnsiTheme="majorHAnsi" w:cstheme="majorHAnsi"/>
          <w:color w:val="000000" w:themeColor="text1"/>
          <w:sz w:val="24"/>
          <w:szCs w:val="24"/>
          <w:lang w:eastAsia="zh-CN"/>
        </w:rPr>
        <w:t>.</w:t>
      </w:r>
    </w:p>
    <w:p w14:paraId="4284DAEF" w14:textId="3FFBEF1E"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eastAsia="SimSun" w:hAnsiTheme="majorHAnsi" w:cstheme="majorHAnsi"/>
          <w:b/>
          <w:color w:val="000000" w:themeColor="text1"/>
          <w:sz w:val="24"/>
          <w:szCs w:val="24"/>
          <w:lang w:eastAsia="zh-CN"/>
        </w:rPr>
        <w:t>Date</w:t>
      </w:r>
      <w:r w:rsidR="00473595" w:rsidRPr="00A2423F">
        <w:rPr>
          <w:rFonts w:asciiTheme="majorHAnsi" w:eastAsia="SimSun" w:hAnsiTheme="majorHAnsi" w:cstheme="majorHAnsi"/>
          <w:color w:val="000000" w:themeColor="text1"/>
          <w:sz w:val="24"/>
          <w:szCs w:val="24"/>
          <w:lang w:eastAsia="zh-CN"/>
        </w:rPr>
        <w:t>: W</w:t>
      </w:r>
      <w:r w:rsidRPr="00A2423F">
        <w:rPr>
          <w:rFonts w:asciiTheme="majorHAnsi" w:eastAsia="SimSun" w:hAnsiTheme="majorHAnsi" w:cstheme="majorHAnsi"/>
          <w:color w:val="000000" w:themeColor="text1"/>
          <w:sz w:val="24"/>
          <w:szCs w:val="24"/>
          <w:lang w:eastAsia="zh-CN"/>
        </w:rPr>
        <w:t>hen the bug was found to give an insight to how long it hasn’t been fixed</w:t>
      </w:r>
      <w:r w:rsidR="00B8461D" w:rsidRPr="00A2423F">
        <w:rPr>
          <w:rFonts w:asciiTheme="majorHAnsi" w:eastAsia="SimSun" w:hAnsiTheme="majorHAnsi" w:cstheme="majorHAnsi"/>
          <w:color w:val="000000" w:themeColor="text1"/>
          <w:sz w:val="24"/>
          <w:szCs w:val="24"/>
          <w:lang w:eastAsia="zh-CN"/>
        </w:rPr>
        <w:t>.</w:t>
      </w:r>
    </w:p>
    <w:p w14:paraId="1825EAF4" w14:textId="4E8AF8F5" w:rsidR="00E54DAD" w:rsidRPr="00A2423F" w:rsidRDefault="00E54DAD" w:rsidP="00A73C40">
      <w:pPr>
        <w:pStyle w:val="ListParagraph"/>
        <w:numPr>
          <w:ilvl w:val="0"/>
          <w:numId w:val="28"/>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b/>
          <w:color w:val="000000" w:themeColor="text1"/>
          <w:sz w:val="24"/>
          <w:szCs w:val="24"/>
        </w:rPr>
        <w:t>Stage</w:t>
      </w:r>
      <w:r w:rsidRPr="00A2423F">
        <w:rPr>
          <w:rFonts w:asciiTheme="majorHAnsi" w:hAnsiTheme="majorHAnsi" w:cstheme="majorHAnsi"/>
          <w:color w:val="000000" w:themeColor="text1"/>
          <w:sz w:val="24"/>
          <w:szCs w:val="24"/>
        </w:rPr>
        <w:t xml:space="preserve">: Green represents bug </w:t>
      </w:r>
      <w:r w:rsidR="001937F3" w:rsidRPr="00A2423F">
        <w:rPr>
          <w:rFonts w:asciiTheme="majorHAnsi" w:hAnsiTheme="majorHAnsi" w:cstheme="majorHAnsi"/>
          <w:color w:val="000000" w:themeColor="text1"/>
          <w:sz w:val="24"/>
          <w:szCs w:val="24"/>
        </w:rPr>
        <w:t>fixed,</w:t>
      </w:r>
      <w:r w:rsidRPr="00A2423F">
        <w:rPr>
          <w:rFonts w:asciiTheme="majorHAnsi" w:hAnsiTheme="majorHAnsi" w:cstheme="majorHAnsi"/>
          <w:color w:val="000000" w:themeColor="text1"/>
          <w:sz w:val="24"/>
          <w:szCs w:val="24"/>
        </w:rPr>
        <w:t xml:space="preserve"> yellow represents bug currently fixing, red represents not yet accepted.</w:t>
      </w:r>
    </w:p>
    <w:p w14:paraId="5DC38E80" w14:textId="78F78107" w:rsidR="00E73B19" w:rsidRPr="00A2423F" w:rsidRDefault="00E73B19" w:rsidP="00A73C40">
      <w:pPr>
        <w:rPr>
          <w:rFonts w:asciiTheme="majorHAnsi" w:hAnsiTheme="majorHAnsi" w:cstheme="majorHAnsi"/>
          <w:color w:val="000000" w:themeColor="text1"/>
        </w:rPr>
      </w:pPr>
      <w:r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N5scmR8t","properties":{"formattedCitation":"(47)","plainCitation":"(47)"},"citationItems":[{"id":114,"uris":["http://zotero.org/users/local/BSV1JSya/items/86CXISWZ"],"uri":["http://zotero.org/users/local/BSV1JSya/items/86CXISWZ"],"itemData":{"id":114,"type":"webpage","title":"CDC Works 24/7","container-title":"Centers for Disease Control and Prevention","abstract":"As the nation's health protection agency, CDC saves lives and protects people from health, safety, and security threats.","URL":"https://www.cdc.gov/index.htm","author":[{"family":"CDC","given":""}],"issued":{"date-parts":[["2017",4,26]]},"accessed":{"date-parts":[["2017",11,17]]}}}],"schema":"https://github.com/citation-style-language/schema/raw/master/csl-citation.json"} </w:instrText>
      </w:r>
      <w:r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7)</w:t>
      </w:r>
      <w:r w:rsidRPr="00A2423F">
        <w:rPr>
          <w:rFonts w:asciiTheme="majorHAnsi" w:hAnsiTheme="majorHAnsi" w:cstheme="majorHAnsi"/>
          <w:color w:val="000000" w:themeColor="text1"/>
        </w:rPr>
        <w:fldChar w:fldCharType="end"/>
      </w:r>
    </w:p>
    <w:p w14:paraId="0ADF1897" w14:textId="2EF50152" w:rsidR="00904741" w:rsidRPr="00A2423F" w:rsidRDefault="005E25C8"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spread sheet has been proved useful for keeping track of bugs across sprints so that if an error of the same type re-occurs it can be tracked down and a similar procedure for fixing can be applied.</w:t>
      </w:r>
    </w:p>
    <w:p w14:paraId="13FD9379" w14:textId="77777777" w:rsidR="00E73B19" w:rsidRPr="00A2423F" w:rsidRDefault="00E73B19" w:rsidP="00A73C40">
      <w:pPr>
        <w:rPr>
          <w:rFonts w:asciiTheme="majorHAnsi" w:hAnsiTheme="majorHAnsi" w:cstheme="majorHAnsi"/>
          <w:color w:val="000000" w:themeColor="text1"/>
        </w:rPr>
      </w:pPr>
    </w:p>
    <w:p w14:paraId="7E75B67E" w14:textId="77777777" w:rsidR="00E73B19" w:rsidRPr="00A2423F" w:rsidRDefault="00E73B19" w:rsidP="00A73C40">
      <w:pPr>
        <w:jc w:val="both"/>
        <w:rPr>
          <w:rFonts w:asciiTheme="majorHAnsi" w:hAnsiTheme="majorHAnsi" w:cstheme="majorHAnsi"/>
          <w:color w:val="000000" w:themeColor="text1"/>
        </w:rPr>
      </w:pPr>
    </w:p>
    <w:p w14:paraId="300029F9" w14:textId="598798C4" w:rsidR="00973DA0" w:rsidRPr="00A2423F" w:rsidRDefault="0090763B" w:rsidP="00A73C40">
      <w:pPr>
        <w:pStyle w:val="Heading1"/>
        <w:numPr>
          <w:ilvl w:val="0"/>
          <w:numId w:val="1"/>
        </w:numPr>
        <w:jc w:val="both"/>
        <w:rPr>
          <w:rFonts w:cstheme="majorHAnsi"/>
          <w:color w:val="000000" w:themeColor="text1"/>
        </w:rPr>
      </w:pPr>
      <w:bookmarkStart w:id="45" w:name="_Toc499471482"/>
      <w:r w:rsidRPr="00A2423F">
        <w:rPr>
          <w:rFonts w:cstheme="majorHAnsi"/>
          <w:color w:val="000000" w:themeColor="text1"/>
        </w:rPr>
        <w:lastRenderedPageBreak/>
        <w:t>Issues and Risks</w:t>
      </w:r>
      <w:bookmarkEnd w:id="45"/>
    </w:p>
    <w:p w14:paraId="1156FF6A"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t this stage of the project there has been many objectives that have been overcome but there also have been some issues in which have been more difficult to complete. Some of the main areas in which there has been problems are:</w:t>
      </w:r>
    </w:p>
    <w:p w14:paraId="2E6BEC5E" w14:textId="77777777" w:rsidR="00973DA0" w:rsidRPr="00A2423F" w:rsidRDefault="00973DA0" w:rsidP="00A73C40">
      <w:pPr>
        <w:rPr>
          <w:rFonts w:asciiTheme="majorHAnsi" w:hAnsiTheme="majorHAnsi" w:cstheme="majorHAnsi"/>
          <w:color w:val="000000" w:themeColor="text1"/>
        </w:rPr>
      </w:pPr>
    </w:p>
    <w:p w14:paraId="519143B3" w14:textId="77777777" w:rsidR="00973DA0" w:rsidRPr="00A2423F" w:rsidRDefault="00973DA0" w:rsidP="00A73C40">
      <w:pPr>
        <w:spacing w:after="160"/>
        <w:rPr>
          <w:rFonts w:asciiTheme="majorHAnsi" w:hAnsiTheme="majorHAnsi" w:cstheme="majorHAnsi"/>
          <w:b/>
          <w:color w:val="000000" w:themeColor="text1"/>
        </w:rPr>
      </w:pPr>
      <w:r w:rsidRPr="00A2423F">
        <w:rPr>
          <w:rFonts w:asciiTheme="majorHAnsi" w:hAnsiTheme="majorHAnsi" w:cstheme="majorHAnsi"/>
          <w:b/>
          <w:color w:val="000000" w:themeColor="text1"/>
        </w:rPr>
        <w:t>Finding good comparison articles</w:t>
      </w:r>
    </w:p>
    <w:p w14:paraId="4CDEFABA"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 xml:space="preserve">The meaning of this is that when search for articles about image classification with deep learning or without while they would discuss the underlying technology they would not often doing comparisons of other methods. </w:t>
      </w:r>
    </w:p>
    <w:p w14:paraId="3D502CB0" w14:textId="77777777" w:rsidR="00973DA0" w:rsidRPr="00A2423F" w:rsidRDefault="00973DA0" w:rsidP="00A73C40">
      <w:pPr>
        <w:rPr>
          <w:rFonts w:asciiTheme="majorHAnsi" w:hAnsiTheme="majorHAnsi" w:cstheme="majorHAnsi"/>
          <w:color w:val="000000" w:themeColor="text1"/>
        </w:rPr>
      </w:pPr>
    </w:p>
    <w:p w14:paraId="21457D1A"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is made it difficult to draw conclusions of which methods are better in different situations as many of the solutions were general.</w:t>
      </w:r>
    </w:p>
    <w:p w14:paraId="47CF28AA" w14:textId="77777777" w:rsidR="00973DA0" w:rsidRPr="00A2423F" w:rsidRDefault="00973DA0" w:rsidP="00A73C40">
      <w:pPr>
        <w:ind w:left="720"/>
        <w:rPr>
          <w:rFonts w:asciiTheme="majorHAnsi" w:hAnsiTheme="majorHAnsi" w:cstheme="majorHAnsi"/>
          <w:color w:val="000000" w:themeColor="text1"/>
        </w:rPr>
      </w:pPr>
    </w:p>
    <w:p w14:paraId="01DD0586"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However I would still be able to draw a very general conclusion such as which algorithm is useful for image classification and which are not.</w:t>
      </w:r>
    </w:p>
    <w:p w14:paraId="7157DB98" w14:textId="77777777" w:rsidR="00973DA0" w:rsidRPr="00A2423F" w:rsidRDefault="00973DA0" w:rsidP="00A73C40">
      <w:pPr>
        <w:rPr>
          <w:rFonts w:asciiTheme="majorHAnsi" w:hAnsiTheme="majorHAnsi" w:cstheme="majorHAnsi"/>
          <w:color w:val="000000" w:themeColor="text1"/>
        </w:rPr>
      </w:pPr>
    </w:p>
    <w:p w14:paraId="17298634"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An example of this would be the difference between Softmax regression and logistic regression. Softmax regression is good for many different classes while logistic is only good for determining if it is a positive class or a negative class hence the name logistic. Either a Positive or a Negative.</w:t>
      </w:r>
    </w:p>
    <w:p w14:paraId="2F0E25ED" w14:textId="77777777" w:rsidR="00973DA0" w:rsidRPr="00A2423F" w:rsidRDefault="00973DA0" w:rsidP="00A73C40">
      <w:pPr>
        <w:rPr>
          <w:rFonts w:asciiTheme="majorHAnsi" w:hAnsiTheme="majorHAnsi" w:cstheme="majorHAnsi"/>
          <w:color w:val="000000" w:themeColor="text1"/>
        </w:rPr>
      </w:pPr>
    </w:p>
    <w:p w14:paraId="4CD1C5F2" w14:textId="77777777" w:rsidR="00973DA0" w:rsidRPr="00A2423F" w:rsidRDefault="00973DA0" w:rsidP="00A73C40">
      <w:pPr>
        <w:spacing w:after="160"/>
        <w:rPr>
          <w:rFonts w:asciiTheme="majorHAnsi" w:hAnsiTheme="majorHAnsi" w:cstheme="majorHAnsi"/>
          <w:b/>
          <w:color w:val="000000" w:themeColor="text1"/>
        </w:rPr>
      </w:pPr>
      <w:r w:rsidRPr="00A2423F">
        <w:rPr>
          <w:rFonts w:asciiTheme="majorHAnsi" w:hAnsiTheme="majorHAnsi" w:cstheme="majorHAnsi"/>
          <w:b/>
          <w:color w:val="000000" w:themeColor="text1"/>
        </w:rPr>
        <w:t>Too broad research</w:t>
      </w:r>
    </w:p>
    <w:p w14:paraId="26A3AE61"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In the beginning I didn’t really know exactly what I wanted to do and therefore that would cause problems for later on.</w:t>
      </w:r>
    </w:p>
    <w:p w14:paraId="52904E41" w14:textId="77777777" w:rsidR="00973DA0" w:rsidRPr="00A2423F" w:rsidRDefault="00973DA0" w:rsidP="00A73C40">
      <w:pPr>
        <w:ind w:left="720"/>
        <w:rPr>
          <w:rFonts w:asciiTheme="majorHAnsi" w:hAnsiTheme="majorHAnsi" w:cstheme="majorHAnsi"/>
          <w:color w:val="000000" w:themeColor="text1"/>
        </w:rPr>
      </w:pPr>
    </w:p>
    <w:p w14:paraId="7065946E"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However I managed to fix this very broad sense of research by adjusting my research spectrum.</w:t>
      </w:r>
    </w:p>
    <w:p w14:paraId="0516ED28" w14:textId="77777777" w:rsidR="00973DA0" w:rsidRPr="00A2423F" w:rsidRDefault="00973DA0" w:rsidP="00A73C40">
      <w:pPr>
        <w:ind w:left="720"/>
        <w:rPr>
          <w:rFonts w:asciiTheme="majorHAnsi" w:hAnsiTheme="majorHAnsi" w:cstheme="majorHAnsi"/>
          <w:color w:val="000000" w:themeColor="text1"/>
        </w:rPr>
      </w:pPr>
    </w:p>
    <w:p w14:paraId="03FC2DF6"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I started with Machine Learning and Image Classification which was too broad and then changed to neural networks and image classification, but now I am focused on the applications of image classification in deep learning.</w:t>
      </w:r>
    </w:p>
    <w:p w14:paraId="5B94CD54" w14:textId="77777777" w:rsidR="00973DA0" w:rsidRPr="00A2423F" w:rsidRDefault="00973DA0" w:rsidP="00A73C40">
      <w:pPr>
        <w:ind w:left="720"/>
        <w:rPr>
          <w:rFonts w:asciiTheme="majorHAnsi" w:hAnsiTheme="majorHAnsi" w:cstheme="majorHAnsi"/>
          <w:color w:val="000000" w:themeColor="text1"/>
        </w:rPr>
      </w:pPr>
    </w:p>
    <w:p w14:paraId="7C7BDC5A"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is spectrum allows me to do research into machine learning while also giving some room to non-machine learning tactics in order to compare effectiveness among a few descriptors.</w:t>
      </w:r>
    </w:p>
    <w:p w14:paraId="3154B8FE" w14:textId="77777777" w:rsidR="00371567" w:rsidRPr="00A2423F" w:rsidRDefault="00371567" w:rsidP="00A73C40">
      <w:pPr>
        <w:spacing w:after="160"/>
        <w:rPr>
          <w:rFonts w:asciiTheme="majorHAnsi" w:hAnsiTheme="majorHAnsi" w:cstheme="majorHAnsi"/>
          <w:b/>
          <w:color w:val="000000" w:themeColor="text1"/>
        </w:rPr>
      </w:pPr>
    </w:p>
    <w:p w14:paraId="3436FDAC" w14:textId="77777777" w:rsidR="0049596B" w:rsidRPr="00A2423F" w:rsidRDefault="0049596B" w:rsidP="00A73C40">
      <w:pPr>
        <w:spacing w:after="160"/>
        <w:rPr>
          <w:rFonts w:asciiTheme="majorHAnsi" w:hAnsiTheme="majorHAnsi" w:cstheme="majorHAnsi"/>
          <w:b/>
          <w:color w:val="000000" w:themeColor="text1"/>
        </w:rPr>
      </w:pPr>
    </w:p>
    <w:p w14:paraId="3CAE734C" w14:textId="77777777" w:rsidR="0049596B" w:rsidRPr="00A2423F" w:rsidRDefault="0049596B" w:rsidP="00A73C40">
      <w:pPr>
        <w:spacing w:after="160"/>
        <w:rPr>
          <w:rFonts w:asciiTheme="majorHAnsi" w:hAnsiTheme="majorHAnsi" w:cstheme="majorHAnsi"/>
          <w:b/>
          <w:color w:val="000000" w:themeColor="text1"/>
        </w:rPr>
      </w:pPr>
    </w:p>
    <w:p w14:paraId="0B89ECD9" w14:textId="77777777" w:rsidR="0049596B" w:rsidRPr="00A2423F" w:rsidRDefault="0049596B" w:rsidP="00A73C40">
      <w:pPr>
        <w:spacing w:after="160"/>
        <w:rPr>
          <w:rFonts w:asciiTheme="majorHAnsi" w:hAnsiTheme="majorHAnsi" w:cstheme="majorHAnsi"/>
          <w:b/>
          <w:color w:val="000000" w:themeColor="text1"/>
        </w:rPr>
      </w:pPr>
    </w:p>
    <w:p w14:paraId="45500A30" w14:textId="77777777" w:rsidR="0049596B" w:rsidRPr="00A2423F" w:rsidRDefault="0049596B" w:rsidP="00A73C40">
      <w:pPr>
        <w:spacing w:after="160"/>
        <w:rPr>
          <w:rFonts w:asciiTheme="majorHAnsi" w:hAnsiTheme="majorHAnsi" w:cstheme="majorHAnsi"/>
          <w:b/>
          <w:color w:val="000000" w:themeColor="text1"/>
        </w:rPr>
      </w:pPr>
    </w:p>
    <w:p w14:paraId="2AA3A69C" w14:textId="77777777" w:rsidR="0049596B" w:rsidRPr="00A2423F" w:rsidRDefault="0049596B" w:rsidP="00A73C40">
      <w:pPr>
        <w:spacing w:after="160"/>
        <w:rPr>
          <w:rFonts w:asciiTheme="majorHAnsi" w:hAnsiTheme="majorHAnsi" w:cstheme="majorHAnsi"/>
          <w:b/>
          <w:color w:val="000000" w:themeColor="text1"/>
        </w:rPr>
      </w:pPr>
    </w:p>
    <w:p w14:paraId="35692B4D" w14:textId="77777777" w:rsidR="00973DA0" w:rsidRPr="00A2423F" w:rsidRDefault="00973DA0" w:rsidP="00A73C40">
      <w:pPr>
        <w:spacing w:after="160"/>
        <w:rPr>
          <w:rFonts w:asciiTheme="majorHAnsi" w:hAnsiTheme="majorHAnsi" w:cstheme="majorHAnsi"/>
          <w:b/>
          <w:color w:val="000000" w:themeColor="text1"/>
        </w:rPr>
      </w:pPr>
      <w:r w:rsidRPr="00A2423F">
        <w:rPr>
          <w:rFonts w:asciiTheme="majorHAnsi" w:hAnsiTheme="majorHAnsi" w:cstheme="majorHAnsi"/>
          <w:b/>
          <w:color w:val="000000" w:themeColor="text1"/>
        </w:rPr>
        <w:lastRenderedPageBreak/>
        <w:t>Technology</w:t>
      </w:r>
    </w:p>
    <w:p w14:paraId="1EAEE811"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 xml:space="preserve">After about a month into the project my main laptop broke with a lot of important software that could not have been backed up. </w:t>
      </w:r>
    </w:p>
    <w:p w14:paraId="6AFB3392" w14:textId="77777777" w:rsidR="00104FD5" w:rsidRPr="00A2423F" w:rsidRDefault="00104FD5" w:rsidP="00A73C40">
      <w:pPr>
        <w:ind w:left="720"/>
        <w:rPr>
          <w:rFonts w:asciiTheme="majorHAnsi" w:hAnsiTheme="majorHAnsi" w:cstheme="majorHAnsi"/>
          <w:color w:val="000000" w:themeColor="text1"/>
        </w:rPr>
      </w:pPr>
    </w:p>
    <w:p w14:paraId="37098568"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Although I managed to save all my data due to constant backups of my crucial data into the cloud, some of the software lost was used in articles I had wrote.</w:t>
      </w:r>
    </w:p>
    <w:p w14:paraId="633B79F9" w14:textId="77777777" w:rsidR="0049596B" w:rsidRPr="00A2423F" w:rsidRDefault="0049596B" w:rsidP="00A73C40">
      <w:pPr>
        <w:ind w:left="720"/>
        <w:rPr>
          <w:rFonts w:asciiTheme="majorHAnsi" w:hAnsiTheme="majorHAnsi" w:cstheme="majorHAnsi"/>
          <w:color w:val="000000" w:themeColor="text1"/>
        </w:rPr>
      </w:pPr>
    </w:p>
    <w:p w14:paraId="034FA739" w14:textId="77777777" w:rsidR="00973DA0" w:rsidRPr="00A2423F" w:rsidRDefault="00973DA0"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erefore the timeframe in which I originally thought out had to be adapted to suit the new requirements in that specific iteration.</w:t>
      </w:r>
    </w:p>
    <w:p w14:paraId="21CEF147" w14:textId="77777777" w:rsidR="00973DA0" w:rsidRPr="00A2423F" w:rsidRDefault="00973DA0" w:rsidP="00A73C40">
      <w:pPr>
        <w:ind w:left="1440"/>
        <w:rPr>
          <w:rFonts w:asciiTheme="majorHAnsi" w:hAnsiTheme="majorHAnsi" w:cstheme="majorHAnsi"/>
          <w:color w:val="000000" w:themeColor="text1"/>
        </w:rPr>
      </w:pPr>
    </w:p>
    <w:p w14:paraId="0333D227" w14:textId="77777777" w:rsidR="00E87B7F" w:rsidRPr="00A2423F" w:rsidRDefault="00E87B7F" w:rsidP="00A73C40">
      <w:pPr>
        <w:rPr>
          <w:rFonts w:asciiTheme="majorHAnsi" w:hAnsiTheme="majorHAnsi" w:cstheme="majorHAnsi"/>
          <w:color w:val="000000" w:themeColor="text1"/>
        </w:rPr>
      </w:pPr>
    </w:p>
    <w:p w14:paraId="1B0AF3C9"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Now that the main areas of high priority risk have been assessed it is important to implement a type of Risk Strategy or create your own by adapting a known strategy to suit the requirements of your system. I chose to implement my own strategy of Risk Management – RM.</w:t>
      </w:r>
    </w:p>
    <w:p w14:paraId="669C00AE" w14:textId="77777777" w:rsidR="00973DA0" w:rsidRPr="00A2423F" w:rsidRDefault="00973DA0" w:rsidP="00A73C40">
      <w:pPr>
        <w:rPr>
          <w:rFonts w:asciiTheme="majorHAnsi" w:hAnsiTheme="majorHAnsi" w:cstheme="majorHAnsi"/>
          <w:color w:val="000000" w:themeColor="text1"/>
        </w:rPr>
      </w:pPr>
    </w:p>
    <w:p w14:paraId="0E3718F9" w14:textId="14C60ADA"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w:t>
      </w:r>
      <w:r w:rsidR="00ED3376" w:rsidRPr="00A2423F">
        <w:rPr>
          <w:rFonts w:asciiTheme="majorHAnsi" w:hAnsiTheme="majorHAnsi" w:cstheme="majorHAnsi"/>
          <w:color w:val="000000" w:themeColor="text1"/>
        </w:rPr>
        <w:t>s techniques implements the three</w:t>
      </w:r>
      <w:r w:rsidRPr="00A2423F">
        <w:rPr>
          <w:rFonts w:asciiTheme="majorHAnsi" w:hAnsiTheme="majorHAnsi" w:cstheme="majorHAnsi"/>
          <w:color w:val="000000" w:themeColor="text1"/>
        </w:rPr>
        <w:t xml:space="preserve"> main areas that risk management may fall into. Such categories are listed below for reference:</w:t>
      </w:r>
    </w:p>
    <w:p w14:paraId="7066EC58" w14:textId="084072EC" w:rsidR="00104FD5" w:rsidRPr="00A2423F" w:rsidRDefault="00104FD5" w:rsidP="00A73C40">
      <w:pPr>
        <w:rPr>
          <w:rFonts w:asciiTheme="majorHAnsi" w:hAnsiTheme="majorHAnsi" w:cstheme="majorHAnsi"/>
          <w:color w:val="000000" w:themeColor="text1"/>
        </w:rPr>
      </w:pPr>
    </w:p>
    <w:p w14:paraId="787F4661" w14:textId="34C897DA" w:rsidR="00104FD5" w:rsidRPr="00A2423F" w:rsidRDefault="00104FD5"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voidance – Eliminate or Disassociate.</w:t>
      </w:r>
    </w:p>
    <w:p w14:paraId="722AD303"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voidance of a Risk may seem harmless but it is also a bad practise as if nothing is gained and nothing is lost then there has not been any improvements nor any negative areas that feedback can be derived from in order to improve the system as a whole.</w:t>
      </w:r>
    </w:p>
    <w:p w14:paraId="7DB1E847" w14:textId="77777777" w:rsidR="00104FD5" w:rsidRPr="00A2423F" w:rsidRDefault="00104FD5" w:rsidP="00A73C40">
      <w:pPr>
        <w:rPr>
          <w:rFonts w:asciiTheme="majorHAnsi" w:hAnsiTheme="majorHAnsi" w:cstheme="majorHAnsi"/>
          <w:color w:val="000000" w:themeColor="text1"/>
        </w:rPr>
      </w:pPr>
    </w:p>
    <w:p w14:paraId="6FEE14F8" w14:textId="096A431E"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voidance of a risk would be not research into an area of neural networks as you may think it’s too complex. Simply avoiding it would mean that you would lose beneficial information due to the unknown.</w:t>
      </w:r>
      <w:r w:rsidR="00E73B1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s23PL556","properties":{"formattedCitation":"{\\rtf (48\\uc0\\u8211{}50)}","plainCitation":"(48–50)"},"citationItems":[{"id":17,"uris":["http://zotero.org/users/local/BSV1JSya/items/WNMECKJK"],"uri":["http://zotero.org/users/local/BSV1JSya/items/WNMECKJK"],"itemData":{"id":17,"type":"book","title":"Introduction to Risk Management and Insurance","publisher":"Prentice Hall","publisher-place":"Englewood Cliffs","event-place":"Englewood Cliffs","ISBN":"0-13-224227-3","author":[{"family":"Dorfman","given":"Mark S."}],"issued":{"date-parts":[["2007"]]}}},{"id":116,"uris":["http://zotero.org/users/local/BSV1JSya/items/NJMZUE9J"],"uri":["http://zotero.org/users/local/BSV1JSya/items/NJMZUE9J"],"itemData":{"id":116,"type":"webpage","title":"Risk Reduction and Avoidance","container-title":"Risk Management","abstract":"Risk management is the acceptance of responsibility for recognizing, identifying, and controlling the exposures to loss or injury which are created by the activities of the University. Recognizing the need and responsibility to preserve the University’s resources, the following information has been prepared to assist employees and students in reducing and/or avoiding risk exposures. Depending … Read More","URL":"https://sites.laverne.edu/risk-management/risk-reduction-avoidance/","author":[{"family":"Verne","given":"University of La Verne 1950 Third Street La"},{"family":"Verne","given":"CA 91750593-3511 © University of La"}],"issued":{"date-parts":[["2011",1,20]]},"accessed":{"date-parts":[["2017",11,17]]}}},{"id":118,"uris":["http://zotero.org/users/local/BSV1JSya/items/E43I54X2"],"uri":["http://zotero.org/users/local/BSV1JSya/items/E43I54X2"],"itemData":{"id":118,"type":"book","title":"The Failure of Risk Management: Why It's Broken and How to Fix It","publisher":"John Wiley &amp; Sons","number-of-pages":"46","author":[{"family":"Hubbard","given":"Douglas"}],"issued":{"date-parts":[["2009"]]}}}],"schema":"https://github.com/citation-style-language/schema/raw/master/csl-citation.json"} </w:instrText>
      </w:r>
      <w:r w:rsidR="00E73B1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8–50)</w:t>
      </w:r>
      <w:r w:rsidR="00E73B19" w:rsidRPr="00A2423F">
        <w:rPr>
          <w:rFonts w:asciiTheme="majorHAnsi" w:hAnsiTheme="majorHAnsi" w:cstheme="majorHAnsi"/>
          <w:color w:val="000000" w:themeColor="text1"/>
        </w:rPr>
        <w:fldChar w:fldCharType="end"/>
      </w:r>
    </w:p>
    <w:p w14:paraId="2693E1D6" w14:textId="77777777" w:rsidR="00687F6C" w:rsidRPr="00A2423F" w:rsidRDefault="00687F6C" w:rsidP="00A73C40">
      <w:pPr>
        <w:rPr>
          <w:rFonts w:asciiTheme="majorHAnsi" w:hAnsiTheme="majorHAnsi" w:cstheme="majorHAnsi"/>
          <w:color w:val="000000" w:themeColor="text1"/>
        </w:rPr>
      </w:pPr>
    </w:p>
    <w:p w14:paraId="124BA4B0" w14:textId="66C1DE47" w:rsidR="00687F6C" w:rsidRPr="00A2423F" w:rsidRDefault="00687F6C"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made sure to research into all areas in which were open to me in order to avoid this risk and if I became stuck on an issue I would schedule to go through it in-depth at another time.</w:t>
      </w:r>
    </w:p>
    <w:p w14:paraId="0DBE7CDC" w14:textId="77777777" w:rsidR="0085374F" w:rsidRPr="00A2423F" w:rsidRDefault="0085374F" w:rsidP="00A73C40">
      <w:pPr>
        <w:rPr>
          <w:rFonts w:asciiTheme="majorHAnsi" w:hAnsiTheme="majorHAnsi" w:cstheme="majorHAnsi"/>
          <w:color w:val="000000" w:themeColor="text1"/>
        </w:rPr>
      </w:pPr>
    </w:p>
    <w:p w14:paraId="1BA76A1A" w14:textId="77777777" w:rsidR="00973DA0" w:rsidRPr="00A2423F" w:rsidRDefault="00973DA0" w:rsidP="00A73C40">
      <w:pPr>
        <w:rPr>
          <w:rFonts w:asciiTheme="majorHAnsi" w:hAnsiTheme="majorHAnsi" w:cstheme="majorHAnsi"/>
          <w:color w:val="000000" w:themeColor="text1"/>
        </w:rPr>
      </w:pPr>
    </w:p>
    <w:p w14:paraId="63F37438" w14:textId="5FC8C8B4" w:rsidR="0085374F" w:rsidRPr="00A2423F" w:rsidRDefault="00104FD5"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Reduction – Optimize through Mitigation.</w:t>
      </w:r>
    </w:p>
    <w:p w14:paraId="009E329A" w14:textId="0D7DCC71"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Reduction of a Risk or better known as risk optimisation. While reduction of risks as a concept is acceptable there are also other factors at play that may limit or hinder the paradigms implementation. This area of risk management takes a reduction strategy and weights the positive and negative outcomes and therefore try’s to find either a balance of negative and positive or attempts to find a strategy that positive outlies the negative.</w:t>
      </w:r>
      <w:r w:rsidR="00E73B19"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5YC6VsEh","properties":{"formattedCitation":"{\\rtf (48\\uc0\\u8211{}50)}","plainCitation":"(48–50)"},"citationItems":[{"id":17,"uris":["http://zotero.org/users/local/BSV1JSya/items/WNMECKJK"],"uri":["http://zotero.org/users/local/BSV1JSya/items/WNMECKJK"],"itemData":{"id":17,"type":"book","title":"Introduction to Risk Management and Insurance","publisher":"Prentice Hall","publisher-place":"Englewood Cliffs","event-place":"Englewood Cliffs","ISBN":"0-13-224227-3","author":[{"family":"Dorfman","given":"Mark S."}],"issued":{"date-parts":[["2007"]]}}},{"id":116,"uris":["http://zotero.org/users/local/BSV1JSya/items/NJMZUE9J"],"uri":["http://zotero.org/users/local/BSV1JSya/items/NJMZUE9J"],"itemData":{"id":116,"type":"webpage","title":"Risk Reduction and Avoidance","container-title":"Risk Management","abstract":"Risk management is the acceptance of responsibility for recognizing, identifying, and controlling the exposures to loss or injury which are created by the activities of the University. Recognizing the need and responsibility to preserve the University’s resources, the following information has been prepared to assist employees and students in reducing and/or avoiding risk exposures. Depending … Read More","URL":"https://sites.laverne.edu/risk-management/risk-reduction-avoidance/","author":[{"family":"Verne","given":"University of La Verne 1950 Third Street La"},{"family":"Verne","given":"CA 91750593-3511 © University of La"}],"issued":{"date-parts":[["2011",1,20]]},"accessed":{"date-parts":[["2017",11,17]]}}},{"id":118,"uris":["http://zotero.org/users/local/BSV1JSya/items/E43I54X2"],"uri":["http://zotero.org/users/local/BSV1JSya/items/E43I54X2"],"itemData":{"id":118,"type":"book","title":"The Failure of Risk Management: Why It's Broken and How to Fix It","publisher":"John Wiley &amp; Sons","number-of-pages":"46","author":[{"family":"Hubbard","given":"Douglas"}],"issued":{"date-parts":[["2009"]]}}}],"schema":"https://github.com/citation-style-language/schema/raw/master/csl-citation.json"} </w:instrText>
      </w:r>
      <w:r w:rsidR="00E73B19"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8–50)</w:t>
      </w:r>
      <w:r w:rsidR="00E73B19" w:rsidRPr="00A2423F">
        <w:rPr>
          <w:rFonts w:asciiTheme="majorHAnsi" w:hAnsiTheme="majorHAnsi" w:cstheme="majorHAnsi"/>
          <w:color w:val="000000" w:themeColor="text1"/>
        </w:rPr>
        <w:fldChar w:fldCharType="end"/>
      </w:r>
    </w:p>
    <w:p w14:paraId="36106755" w14:textId="77777777" w:rsidR="004837CB" w:rsidRPr="00A2423F" w:rsidRDefault="004837CB" w:rsidP="00A73C40">
      <w:pPr>
        <w:rPr>
          <w:rFonts w:asciiTheme="majorHAnsi" w:hAnsiTheme="majorHAnsi" w:cstheme="majorHAnsi"/>
          <w:color w:val="000000" w:themeColor="text1"/>
        </w:rPr>
      </w:pPr>
    </w:p>
    <w:p w14:paraId="2D28F00B" w14:textId="77777777" w:rsidR="00104FD5" w:rsidRPr="00A2423F" w:rsidRDefault="00104FD5" w:rsidP="00A73C40">
      <w:pPr>
        <w:rPr>
          <w:rFonts w:asciiTheme="majorHAnsi" w:hAnsiTheme="majorHAnsi" w:cstheme="majorHAnsi"/>
          <w:color w:val="000000" w:themeColor="text1"/>
        </w:rPr>
      </w:pPr>
    </w:p>
    <w:p w14:paraId="2E58F954" w14:textId="77777777" w:rsidR="004837CB" w:rsidRPr="00A2423F" w:rsidRDefault="004837CB" w:rsidP="00A73C40">
      <w:pPr>
        <w:rPr>
          <w:rFonts w:asciiTheme="majorHAnsi" w:hAnsiTheme="majorHAnsi" w:cstheme="majorHAnsi"/>
          <w:color w:val="000000" w:themeColor="text1"/>
        </w:rPr>
      </w:pPr>
    </w:p>
    <w:p w14:paraId="2661D001" w14:textId="154CC68D" w:rsidR="004837CB" w:rsidRPr="00A2423F" w:rsidRDefault="004837CB"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 xml:space="preserve">In the beginning I had a bad working example of a complex ANN. It was running off </w:t>
      </w:r>
      <w:r w:rsidR="00ED3376" w:rsidRPr="00A2423F">
        <w:rPr>
          <w:rFonts w:asciiTheme="majorHAnsi" w:hAnsiTheme="majorHAnsi" w:cstheme="majorHAnsi"/>
          <w:color w:val="000000" w:themeColor="text1"/>
        </w:rPr>
        <w:t>Docker</w:t>
      </w:r>
      <w:r w:rsidRPr="00A2423F">
        <w:rPr>
          <w:rFonts w:asciiTheme="majorHAnsi" w:hAnsiTheme="majorHAnsi" w:cstheme="majorHAnsi"/>
          <w:color w:val="000000" w:themeColor="text1"/>
        </w:rPr>
        <w:t xml:space="preserve"> which caused many complications and therefore to reduce the risk </w:t>
      </w:r>
      <w:r w:rsidR="00EF0A9D" w:rsidRPr="00A2423F">
        <w:rPr>
          <w:rFonts w:asciiTheme="majorHAnsi" w:hAnsiTheme="majorHAnsi" w:cstheme="majorHAnsi"/>
          <w:color w:val="000000" w:themeColor="text1"/>
        </w:rPr>
        <w:t>, I found a way to implement</w:t>
      </w:r>
      <w:r w:rsidRPr="00A2423F">
        <w:rPr>
          <w:rFonts w:asciiTheme="majorHAnsi" w:hAnsiTheme="majorHAnsi" w:cstheme="majorHAnsi"/>
          <w:color w:val="000000" w:themeColor="text1"/>
        </w:rPr>
        <w:t xml:space="preserve"> it </w:t>
      </w:r>
      <w:r w:rsidR="00EF0A9D" w:rsidRPr="00A2423F">
        <w:rPr>
          <w:rFonts w:asciiTheme="majorHAnsi" w:hAnsiTheme="majorHAnsi" w:cstheme="majorHAnsi"/>
          <w:color w:val="000000" w:themeColor="text1"/>
        </w:rPr>
        <w:t>without the use of docker.</w:t>
      </w:r>
    </w:p>
    <w:p w14:paraId="6513FCE8" w14:textId="77777777" w:rsidR="00371567" w:rsidRPr="00A2423F" w:rsidRDefault="00371567" w:rsidP="00A73C40">
      <w:pPr>
        <w:rPr>
          <w:rFonts w:asciiTheme="majorHAnsi" w:hAnsiTheme="majorHAnsi" w:cstheme="majorHAnsi"/>
          <w:b/>
          <w:color w:val="000000" w:themeColor="text1"/>
        </w:rPr>
      </w:pPr>
    </w:p>
    <w:p w14:paraId="2A0512B0" w14:textId="77777777" w:rsidR="00104FD5" w:rsidRPr="00A2423F" w:rsidRDefault="00104FD5" w:rsidP="00A73C40">
      <w:pPr>
        <w:rPr>
          <w:rFonts w:asciiTheme="majorHAnsi" w:hAnsiTheme="majorHAnsi" w:cstheme="majorHAnsi"/>
          <w:color w:val="000000" w:themeColor="text1"/>
        </w:rPr>
      </w:pPr>
    </w:p>
    <w:p w14:paraId="1FAAC4FA" w14:textId="1E51CD5F" w:rsidR="00104FD5" w:rsidRPr="00A2423F" w:rsidRDefault="00104FD5"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Retention – Accept and Budget.</w:t>
      </w:r>
    </w:p>
    <w:p w14:paraId="0A381133" w14:textId="0AEFC74B"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Risk Retention is the acceptance of the risk when the cost of insuring against the risk would be greater over time than the total losses sustained.</w:t>
      </w:r>
      <w:r w:rsidR="00FB3AD7"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JvHKS8xx","properties":{"formattedCitation":"{\\rtf (48\\uc0\\u8211{}50)}","plainCitation":"(48–50)"},"citationItems":[{"id":17,"uris":["http://zotero.org/users/local/BSV1JSya/items/WNMECKJK"],"uri":["http://zotero.org/users/local/BSV1JSya/items/WNMECKJK"],"itemData":{"id":17,"type":"book","title":"Introduction to Risk Management and Insurance","publisher":"Prentice Hall","publisher-place":"Englewood Cliffs","event-place":"Englewood Cliffs","ISBN":"0-13-224227-3","author":[{"family":"Dorfman","given":"Mark S."}],"issued":{"date-parts":[["2007"]]}}},{"id":116,"uris":["http://zotero.org/users/local/BSV1JSya/items/NJMZUE9J"],"uri":["http://zotero.org/users/local/BSV1JSya/items/NJMZUE9J"],"itemData":{"id":116,"type":"webpage","title":"Risk Reduction and Avoidance","container-title":"Risk Management","abstract":"Risk management is the acceptance of responsibility for recognizing, identifying, and controlling the exposures to loss or injury which are created by the activities of the University. Recognizing the need and responsibility to preserve the University’s resources, the following information has been prepared to assist employees and students in reducing and/or avoiding risk exposures. Depending … Read More","URL":"https://sites.laverne.edu/risk-management/risk-reduction-avoidance/","author":[{"family":"Verne","given":"University of La Verne 1950 Third Street La"},{"family":"Verne","given":"CA 91750593-3511 © University of La"}],"issued":{"date-parts":[["2011",1,20]]},"accessed":{"date-parts":[["2017",11,17]]}}},{"id":118,"uris":["http://zotero.org/users/local/BSV1JSya/items/E43I54X2"],"uri":["http://zotero.org/users/local/BSV1JSya/items/E43I54X2"],"itemData":{"id":118,"type":"book","title":"The Failure of Risk Management: Why It's Broken and How to Fix It","publisher":"John Wiley &amp; Sons","number-of-pages":"46","author":[{"family":"Hubbard","given":"Douglas"}],"issued":{"date-parts":[["2009"]]}}}],"schema":"https://github.com/citation-style-language/schema/raw/master/csl-citation.json"} </w:instrText>
      </w:r>
      <w:r w:rsidR="00FB3AD7"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48–50)</w:t>
      </w:r>
      <w:r w:rsidR="00FB3AD7" w:rsidRPr="00A2423F">
        <w:rPr>
          <w:rFonts w:asciiTheme="majorHAnsi" w:hAnsiTheme="majorHAnsi" w:cstheme="majorHAnsi"/>
          <w:color w:val="000000" w:themeColor="text1"/>
        </w:rPr>
        <w:fldChar w:fldCharType="end"/>
      </w:r>
    </w:p>
    <w:p w14:paraId="03ECD112" w14:textId="77777777" w:rsidR="00316C06" w:rsidRPr="00A2423F" w:rsidRDefault="00316C06" w:rsidP="00A73C40">
      <w:pPr>
        <w:rPr>
          <w:rFonts w:asciiTheme="majorHAnsi" w:hAnsiTheme="majorHAnsi" w:cstheme="majorHAnsi"/>
          <w:color w:val="000000" w:themeColor="text1"/>
        </w:rPr>
      </w:pPr>
    </w:p>
    <w:p w14:paraId="2F1D5DCE" w14:textId="63AA7394" w:rsidR="00316C06" w:rsidRPr="00A2423F" w:rsidRDefault="00316C0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Originally I didn’t have some functionalities working in my ANN example however I didn’t want to change my file system </w:t>
      </w:r>
      <w:r w:rsidR="002B458D" w:rsidRPr="00A2423F">
        <w:rPr>
          <w:rFonts w:asciiTheme="majorHAnsi" w:hAnsiTheme="majorHAnsi" w:cstheme="majorHAnsi"/>
          <w:color w:val="000000" w:themeColor="text1"/>
        </w:rPr>
        <w:t>in case</w:t>
      </w:r>
      <w:r w:rsidRPr="00A2423F">
        <w:rPr>
          <w:rFonts w:asciiTheme="majorHAnsi" w:hAnsiTheme="majorHAnsi" w:cstheme="majorHAnsi"/>
          <w:color w:val="000000" w:themeColor="text1"/>
        </w:rPr>
        <w:t xml:space="preserve"> the ANN stopped working. However the I deemed that accepting the risk was not of value and that it was more </w:t>
      </w:r>
      <w:r w:rsidR="002B458D" w:rsidRPr="00A2423F">
        <w:rPr>
          <w:rFonts w:asciiTheme="majorHAnsi" w:hAnsiTheme="majorHAnsi" w:cstheme="majorHAnsi"/>
          <w:color w:val="000000" w:themeColor="text1"/>
        </w:rPr>
        <w:t>necessary</w:t>
      </w:r>
      <w:r w:rsidRPr="00A2423F">
        <w:rPr>
          <w:rFonts w:asciiTheme="majorHAnsi" w:hAnsiTheme="majorHAnsi" w:cstheme="majorHAnsi"/>
          <w:color w:val="000000" w:themeColor="text1"/>
        </w:rPr>
        <w:t xml:space="preserve"> to apply the fixes.</w:t>
      </w:r>
    </w:p>
    <w:p w14:paraId="23F88920" w14:textId="7EF2BF42" w:rsidR="00973DA0" w:rsidRPr="00A2423F" w:rsidRDefault="00973DA0" w:rsidP="00A73C40">
      <w:pPr>
        <w:rPr>
          <w:rFonts w:asciiTheme="majorHAnsi" w:hAnsiTheme="majorHAnsi" w:cstheme="majorHAnsi"/>
          <w:color w:val="000000" w:themeColor="text1"/>
        </w:rPr>
      </w:pPr>
    </w:p>
    <w:p w14:paraId="10B161ED" w14:textId="77777777" w:rsidR="00973DA0" w:rsidRPr="00A2423F" w:rsidRDefault="00973DA0" w:rsidP="00A73C40">
      <w:pPr>
        <w:ind w:left="1440"/>
        <w:rPr>
          <w:rFonts w:asciiTheme="majorHAnsi" w:hAnsiTheme="majorHAnsi" w:cstheme="majorHAnsi"/>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color w:val="000000" w:themeColor="text1"/>
        </w:rPr>
        <w:tab/>
      </w:r>
    </w:p>
    <w:p w14:paraId="000677A6"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Risk analysis</w:t>
      </w:r>
      <w:r w:rsidRPr="00A2423F">
        <w:rPr>
          <w:rFonts w:asciiTheme="majorHAnsi" w:hAnsiTheme="majorHAnsi" w:cstheme="majorHAnsi"/>
          <w:color w:val="000000" w:themeColor="text1"/>
        </w:rPr>
        <w:t xml:space="preserve"> involves in the assessment of risks through the usage of qualitative and quantitative strategies to further define a situation and therefore recognise threats.</w:t>
      </w:r>
    </w:p>
    <w:p w14:paraId="1328D7C6" w14:textId="6A428774"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Anything in moderation is acceptable although when the extremes of an entity are taken then </w:t>
      </w:r>
      <w:r w:rsidR="00DC0548" w:rsidRPr="00A2423F">
        <w:rPr>
          <w:rFonts w:asciiTheme="majorHAnsi" w:hAnsiTheme="majorHAnsi" w:cstheme="majorHAnsi"/>
          <w:color w:val="000000" w:themeColor="text1"/>
        </w:rPr>
        <w:t>they are to cause</w:t>
      </w:r>
      <w:r w:rsidRPr="00A2423F">
        <w:rPr>
          <w:rFonts w:asciiTheme="majorHAnsi" w:hAnsiTheme="majorHAnsi" w:cstheme="majorHAnsi"/>
          <w:color w:val="000000" w:themeColor="text1"/>
        </w:rPr>
        <w:t xml:space="preserve"> issues. The same applies to risk management in the form of hindrance.</w:t>
      </w:r>
      <w:r w:rsidR="00D11CE9" w:rsidRPr="00A2423F">
        <w:rPr>
          <w:rFonts w:asciiTheme="majorHAnsi" w:hAnsiTheme="majorHAnsi" w:cstheme="majorHAnsi"/>
          <w:color w:val="000000" w:themeColor="text1"/>
        </w:rPr>
        <w:t xml:space="preserve"> </w:t>
      </w:r>
      <w:r w:rsidR="00FB3AD7"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twKeX1LB","properties":{"formattedCitation":"(50)","plainCitation":"(50)"},"citationItems":[{"id":118,"uris":["http://zotero.org/users/local/BSV1JSya/items/E43I54X2"],"uri":["http://zotero.org/users/local/BSV1JSya/items/E43I54X2"],"itemData":{"id":118,"type":"book","title":"The Failure of Risk Management: Why It's Broken and How to Fix It","publisher":"John Wiley &amp; Sons","number-of-pages":"46","author":[{"family":"Hubbard","given":"Douglas"}],"issued":{"date-parts":[["2009"]]}}}],"schema":"https://github.com/citation-style-language/schema/raw/master/csl-citation.json"} </w:instrText>
      </w:r>
      <w:r w:rsidR="00FB3AD7"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50)</w:t>
      </w:r>
      <w:r w:rsidR="00FB3AD7" w:rsidRPr="00A2423F">
        <w:rPr>
          <w:rFonts w:asciiTheme="majorHAnsi" w:hAnsiTheme="majorHAnsi" w:cstheme="majorHAnsi"/>
          <w:color w:val="000000" w:themeColor="text1"/>
        </w:rPr>
        <w:fldChar w:fldCharType="end"/>
      </w:r>
    </w:p>
    <w:p w14:paraId="42B55DCD" w14:textId="77777777" w:rsidR="00104FD5" w:rsidRPr="00A2423F" w:rsidRDefault="00104FD5" w:rsidP="00A73C40">
      <w:pPr>
        <w:rPr>
          <w:rFonts w:asciiTheme="majorHAnsi" w:hAnsiTheme="majorHAnsi" w:cstheme="majorHAnsi"/>
          <w:color w:val="000000" w:themeColor="text1"/>
        </w:rPr>
      </w:pPr>
    </w:p>
    <w:p w14:paraId="20EA90D0"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Factors that may hinder this process are:</w:t>
      </w:r>
    </w:p>
    <w:p w14:paraId="30570ECC" w14:textId="77777777" w:rsidR="00797BF9" w:rsidRPr="00A2423F" w:rsidRDefault="00797BF9" w:rsidP="00A73C40">
      <w:pPr>
        <w:rPr>
          <w:rFonts w:asciiTheme="majorHAnsi" w:hAnsiTheme="majorHAnsi" w:cstheme="majorHAnsi"/>
          <w:color w:val="000000" w:themeColor="text1"/>
        </w:rPr>
      </w:pPr>
    </w:p>
    <w:p w14:paraId="61C24070" w14:textId="77777777" w:rsidR="00973DA0" w:rsidRPr="00A2423F" w:rsidRDefault="00973DA0" w:rsidP="00A73C40">
      <w:pPr>
        <w:rPr>
          <w:rFonts w:asciiTheme="majorHAnsi" w:hAnsiTheme="majorHAnsi" w:cstheme="majorHAnsi"/>
          <w:b/>
          <w:color w:val="000000" w:themeColor="text1"/>
        </w:rPr>
      </w:pPr>
      <w:r w:rsidRPr="00A2423F">
        <w:rPr>
          <w:rFonts w:asciiTheme="majorHAnsi" w:hAnsiTheme="majorHAnsi" w:cstheme="majorHAnsi"/>
          <w:color w:val="000000" w:themeColor="text1"/>
        </w:rPr>
        <w:tab/>
      </w:r>
      <w:r w:rsidRPr="00A2423F">
        <w:rPr>
          <w:rFonts w:asciiTheme="majorHAnsi" w:hAnsiTheme="majorHAnsi" w:cstheme="majorHAnsi"/>
          <w:b/>
          <w:color w:val="000000" w:themeColor="text1"/>
        </w:rPr>
        <w:t>Over Complexity</w:t>
      </w:r>
    </w:p>
    <w:p w14:paraId="742EFE3F" w14:textId="77777777" w:rsidR="00973DA0" w:rsidRPr="00A2423F" w:rsidRDefault="00973DA0"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b/>
        <w:t>Uncertainty</w:t>
      </w:r>
    </w:p>
    <w:p w14:paraId="49DCB6DD" w14:textId="77777777" w:rsidR="00973DA0" w:rsidRPr="00A2423F" w:rsidRDefault="00973DA0"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b/>
        <w:t>Resource Wastage</w:t>
      </w:r>
    </w:p>
    <w:p w14:paraId="57A00119" w14:textId="77777777" w:rsidR="00797BF9" w:rsidRPr="00A2423F" w:rsidRDefault="00797BF9" w:rsidP="00A73C40">
      <w:pPr>
        <w:jc w:val="both"/>
        <w:rPr>
          <w:rFonts w:asciiTheme="majorHAnsi" w:hAnsiTheme="majorHAnsi" w:cstheme="majorHAnsi"/>
          <w:color w:val="000000" w:themeColor="text1"/>
        </w:rPr>
      </w:pPr>
    </w:p>
    <w:p w14:paraId="327F293C" w14:textId="193EB482" w:rsidR="00FB3AD7"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f the system which aids in risk management is too complex for the requirements then the overall process is slowed beyond the point of reason. </w:t>
      </w:r>
      <w:r w:rsidR="00FB3AD7"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DXwrONGL","properties":{"formattedCitation":"(51)","plainCitation":"(51)"},"citationItems":[{"id":119,"uris":["http://zotero.org/users/local/BSV1JSya/items/JYBCSLEJ"],"uri":["http://zotero.org/users/local/BSV1JSya/items/JYBCSLEJ"],"itemData":{"id":119,"type":"post-weblog","title":"Understanding and Managing Complexity Risk","container-title":"MIT Sloan Management Review","URL":"http://sloanreview.mit.edu/article/understanding-and-managing-complexity-risk/","author":[{"family":"Technology","given":"Copyright © Massachusetts Institute","dropping-particle":"of"},{"family":"reserved","given":"1977-2017 All","dropping-particle":"rights"}],"accessed":{"date-parts":[["2017",11,17]]}}}],"schema":"https://github.com/citation-style-language/schema/raw/master/csl-citation.json"} </w:instrText>
      </w:r>
      <w:r w:rsidR="00FB3AD7"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51)</w:t>
      </w:r>
      <w:r w:rsidR="00FB3AD7" w:rsidRPr="00A2423F">
        <w:rPr>
          <w:rFonts w:asciiTheme="majorHAnsi" w:hAnsiTheme="majorHAnsi" w:cstheme="majorHAnsi"/>
          <w:color w:val="000000" w:themeColor="text1"/>
        </w:rPr>
        <w:fldChar w:fldCharType="end"/>
      </w:r>
    </w:p>
    <w:p w14:paraId="4D8231BE" w14:textId="77777777" w:rsidR="00FB3AD7" w:rsidRPr="00A2423F" w:rsidRDefault="00FB3AD7" w:rsidP="00A73C40">
      <w:pPr>
        <w:rPr>
          <w:rFonts w:asciiTheme="majorHAnsi" w:hAnsiTheme="majorHAnsi" w:cstheme="majorHAnsi"/>
          <w:color w:val="000000" w:themeColor="text1"/>
        </w:rPr>
      </w:pPr>
    </w:p>
    <w:p w14:paraId="33601F6B" w14:textId="535DB8AA"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For example if I am conducting research but I require second and third authenticators and letters of authenticity then this levels of risk management would be too much for checking information from a supposed legitimate source. </w:t>
      </w:r>
    </w:p>
    <w:p w14:paraId="56E1E0F0" w14:textId="77777777" w:rsidR="00FB3AD7" w:rsidRPr="00A2423F" w:rsidRDefault="00FB3AD7" w:rsidP="00A73C40">
      <w:pPr>
        <w:rPr>
          <w:rFonts w:asciiTheme="majorHAnsi" w:hAnsiTheme="majorHAnsi" w:cstheme="majorHAnsi"/>
          <w:color w:val="000000" w:themeColor="text1"/>
        </w:rPr>
      </w:pPr>
    </w:p>
    <w:p w14:paraId="09A20B44" w14:textId="77777777"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However if it were from a source that isn’t as legitimate then perhaps an email requesting their references surely would be sufficient.</w:t>
      </w:r>
    </w:p>
    <w:p w14:paraId="2896D671" w14:textId="77777777" w:rsidR="00973DA0" w:rsidRPr="00A2423F" w:rsidRDefault="00973DA0" w:rsidP="00A73C40">
      <w:pPr>
        <w:rPr>
          <w:rFonts w:asciiTheme="majorHAnsi" w:hAnsiTheme="majorHAnsi" w:cstheme="majorHAnsi"/>
          <w:color w:val="000000" w:themeColor="text1"/>
          <w:sz w:val="28"/>
        </w:rPr>
      </w:pPr>
    </w:p>
    <w:p w14:paraId="3DAD835E" w14:textId="2E908716" w:rsidR="00973DA0" w:rsidRPr="00A2423F" w:rsidRDefault="00973DA0" w:rsidP="00A73C40">
      <w:pPr>
        <w:rPr>
          <w:rFonts w:asciiTheme="majorHAnsi" w:hAnsiTheme="majorHAnsi" w:cstheme="majorHAnsi"/>
          <w:color w:val="000000" w:themeColor="text1"/>
        </w:rPr>
      </w:pPr>
      <w:r w:rsidRPr="00A2423F">
        <w:rPr>
          <w:rFonts w:asciiTheme="majorHAnsi" w:hAnsiTheme="majorHAnsi" w:cstheme="majorHAnsi"/>
          <w:b/>
          <w:color w:val="000000" w:themeColor="text1"/>
        </w:rPr>
        <w:t>Uncertainty</w:t>
      </w:r>
      <w:r w:rsidRPr="00A2423F">
        <w:rPr>
          <w:rFonts w:asciiTheme="majorHAnsi" w:hAnsiTheme="majorHAnsi" w:cstheme="majorHAnsi"/>
          <w:color w:val="000000" w:themeColor="text1"/>
        </w:rPr>
        <w:t xml:space="preserve"> is one the main factors that degrade the risk management system. This involves in the moderators of the system being uncertain of how to conduct a risk assessment and therefore much time would be wasted. </w:t>
      </w:r>
      <w:r w:rsidR="00FB3AD7" w:rsidRPr="00A2423F">
        <w:rPr>
          <w:rFonts w:asciiTheme="majorHAnsi" w:hAnsiTheme="majorHAnsi" w:cstheme="majorHAnsi"/>
          <w:color w:val="000000" w:themeColor="text1"/>
        </w:rPr>
        <w:fldChar w:fldCharType="begin"/>
      </w:r>
      <w:r w:rsidR="006C6778" w:rsidRPr="00A2423F">
        <w:rPr>
          <w:rFonts w:asciiTheme="majorHAnsi" w:hAnsiTheme="majorHAnsi" w:cstheme="majorHAnsi"/>
          <w:color w:val="000000" w:themeColor="text1"/>
        </w:rPr>
        <w:instrText xml:space="preserve"> ADDIN ZOTERO_ITEM CSL_CITATION {"citationID":"tKu0AmAI","properties":{"formattedCitation":"(52)","plainCitation":"(52)"},"citationItems":[{"id":122,"uris":["http://zotero.org/users/local/BSV1JSya/items/TXPFFKAZ"],"uri":["http://zotero.org/users/local/BSV1JSya/items/TXPFFKAZ"],"itemData":{"id":122,"type":"article-journal","title":"Defining risk and a framework for moving towards resilience in agriculture","container-title":"Colorado State University","source":"Google Scholar","author":[{"family":"Kaan","given":"Dennis"}],"issued":{"date-parts":[["2002"]]}}}],"schema":"https://github.com/citation-style-language/schema/raw/master/csl-citation.json"} </w:instrText>
      </w:r>
      <w:r w:rsidR="00FB3AD7" w:rsidRPr="00A2423F">
        <w:rPr>
          <w:rFonts w:asciiTheme="majorHAnsi" w:hAnsiTheme="majorHAnsi" w:cstheme="majorHAnsi"/>
          <w:color w:val="000000" w:themeColor="text1"/>
        </w:rPr>
        <w:fldChar w:fldCharType="separate"/>
      </w:r>
      <w:r w:rsidR="006C6778" w:rsidRPr="00A2423F">
        <w:rPr>
          <w:rFonts w:ascii="Calibri" w:hAnsi="Calibri" w:cs="Calibri"/>
          <w:color w:val="000000" w:themeColor="text1"/>
        </w:rPr>
        <w:t>(52)</w:t>
      </w:r>
      <w:r w:rsidR="00FB3AD7" w:rsidRPr="00A2423F">
        <w:rPr>
          <w:rFonts w:asciiTheme="majorHAnsi" w:hAnsiTheme="majorHAnsi" w:cstheme="majorHAnsi"/>
          <w:color w:val="000000" w:themeColor="text1"/>
        </w:rPr>
        <w:fldChar w:fldCharType="end"/>
      </w:r>
    </w:p>
    <w:p w14:paraId="6CB34766" w14:textId="77777777" w:rsidR="009B7C82" w:rsidRPr="00A2423F" w:rsidRDefault="009B7C82" w:rsidP="00A73C40">
      <w:pPr>
        <w:rPr>
          <w:rFonts w:asciiTheme="majorHAnsi" w:hAnsiTheme="majorHAnsi" w:cstheme="majorHAnsi"/>
          <w:color w:val="000000" w:themeColor="text1"/>
        </w:rPr>
      </w:pPr>
    </w:p>
    <w:p w14:paraId="048C258F" w14:textId="7B55D2AE" w:rsidR="00B53168" w:rsidRPr="00A2423F" w:rsidRDefault="00973DA0"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is kind of factor can usually be overcome with the implementation of experienced analysists who using logic and experience can make informed solutions to Risks</w:t>
      </w:r>
      <w:r w:rsidR="00D11CE9" w:rsidRPr="00A2423F">
        <w:rPr>
          <w:rFonts w:asciiTheme="majorHAnsi" w:hAnsiTheme="majorHAnsi" w:cstheme="majorHAnsi"/>
          <w:color w:val="000000" w:themeColor="text1"/>
        </w:rPr>
        <w:t xml:space="preserve">. </w:t>
      </w:r>
    </w:p>
    <w:p w14:paraId="493485F2" w14:textId="77777777" w:rsidR="00B53168" w:rsidRPr="00A2423F" w:rsidRDefault="00B53168" w:rsidP="00A73C40">
      <w:pPr>
        <w:rPr>
          <w:rFonts w:asciiTheme="majorHAnsi" w:hAnsiTheme="majorHAnsi" w:cstheme="majorHAnsi"/>
          <w:color w:val="000000" w:themeColor="text1"/>
        </w:rPr>
      </w:pPr>
    </w:p>
    <w:p w14:paraId="5D18758E" w14:textId="0E62C20C" w:rsidR="00937823" w:rsidRPr="00A2423F" w:rsidRDefault="00B53168" w:rsidP="00A73C40">
      <w:pPr>
        <w:rPr>
          <w:rFonts w:asciiTheme="majorHAnsi" w:hAnsiTheme="majorHAnsi" w:cstheme="majorHAnsi"/>
          <w:color w:val="000000" w:themeColor="text1"/>
        </w:rPr>
      </w:pPr>
      <w:r w:rsidRPr="00A2423F">
        <w:rPr>
          <w:rFonts w:asciiTheme="majorHAnsi" w:hAnsiTheme="majorHAnsi" w:cstheme="majorHAnsi"/>
          <w:color w:val="000000" w:themeColor="text1"/>
        </w:rPr>
        <w:lastRenderedPageBreak/>
        <w:t>During the process of handling Issues and Risks I implemented a spreadsheet in order to manage issues and risks throughout the week so that I can accordingly keep track of them. The headers used are:</w:t>
      </w:r>
    </w:p>
    <w:p w14:paraId="39DF7A4B" w14:textId="77777777" w:rsidR="00B53168" w:rsidRPr="00A2423F" w:rsidRDefault="00B53168" w:rsidP="00A73C40">
      <w:pPr>
        <w:rPr>
          <w:rFonts w:asciiTheme="majorHAnsi" w:hAnsiTheme="majorHAnsi" w:cstheme="majorHAnsi"/>
          <w:color w:val="000000" w:themeColor="text1"/>
        </w:rPr>
      </w:pPr>
    </w:p>
    <w:p w14:paraId="2922820F" w14:textId="21A1700E" w:rsidR="00B53168" w:rsidRPr="00A2423F" w:rsidRDefault="00B53168"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Issue Number</w:t>
      </w:r>
    </w:p>
    <w:p w14:paraId="29736054" w14:textId="4A432F50" w:rsidR="00B53168" w:rsidRPr="00A2423F" w:rsidRDefault="00B53168"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So that Issues can be easily referenced and if multiple people are working together that the spreadsheet can be easily managed.</w:t>
      </w:r>
    </w:p>
    <w:p w14:paraId="79E0015E" w14:textId="0CE4CC32" w:rsidR="00B53168" w:rsidRPr="00A2423F" w:rsidRDefault="00B8461D"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Issues and Risks ( Title )</w:t>
      </w:r>
    </w:p>
    <w:p w14:paraId="0E7ADDC4" w14:textId="30CFBBF5" w:rsidR="00B53168" w:rsidRPr="00A2423F" w:rsidRDefault="00B53168"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o give a quick and simple name to the area in which the risk or issues affects.</w:t>
      </w:r>
    </w:p>
    <w:p w14:paraId="49549B22" w14:textId="7273FD23" w:rsidR="00B53168" w:rsidRPr="00A2423F" w:rsidRDefault="00B53168"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Priority</w:t>
      </w:r>
    </w:p>
    <w:p w14:paraId="01372167" w14:textId="3788448F" w:rsidR="00BB5ACF" w:rsidRPr="00A2423F" w:rsidRDefault="00BB5ACF"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 xml:space="preserve">The level of priority relates to the urgency of the issue or risk. In this case putting together the interim report is of high importance all round. </w:t>
      </w:r>
    </w:p>
    <w:p w14:paraId="48C96D54" w14:textId="68E7A838" w:rsidR="00B53168" w:rsidRPr="00A2423F" w:rsidRDefault="00B53168"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Description</w:t>
      </w:r>
    </w:p>
    <w:p w14:paraId="422EA0F2" w14:textId="1AA23EE7" w:rsidR="002D002F" w:rsidRPr="00A2423F" w:rsidRDefault="002D002F"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Gives a more in detail description of what the issues and risks are as it helps to describe the problem.</w:t>
      </w:r>
    </w:p>
    <w:p w14:paraId="66C32ECF" w14:textId="41C2D249" w:rsidR="00B53168" w:rsidRPr="00A2423F" w:rsidRDefault="002D002F"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Date</w:t>
      </w:r>
    </w:p>
    <w:p w14:paraId="74782F7D" w14:textId="6A0A085E" w:rsidR="002D002F" w:rsidRPr="00A2423F" w:rsidRDefault="002D002F"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o keep track of how long the issue has been left unresolved so that its priority may be raised or lowered.</w:t>
      </w:r>
    </w:p>
    <w:p w14:paraId="1A2D5133" w14:textId="6AB128B4" w:rsidR="00B53168" w:rsidRPr="00A2423F" w:rsidRDefault="00B53168" w:rsidP="00A73C40">
      <w:pPr>
        <w:pStyle w:val="ListParagraph"/>
        <w:numPr>
          <w:ilvl w:val="0"/>
          <w:numId w:val="22"/>
        </w:numPr>
        <w:spacing w:line="240" w:lineRule="auto"/>
        <w:rPr>
          <w:rFonts w:asciiTheme="majorHAnsi" w:hAnsiTheme="majorHAnsi" w:cstheme="majorHAnsi"/>
          <w:b/>
          <w:color w:val="000000" w:themeColor="text1"/>
          <w:sz w:val="24"/>
          <w:szCs w:val="24"/>
        </w:rPr>
      </w:pPr>
      <w:r w:rsidRPr="00A2423F">
        <w:rPr>
          <w:rFonts w:asciiTheme="majorHAnsi" w:hAnsiTheme="majorHAnsi" w:cstheme="majorHAnsi"/>
          <w:b/>
          <w:color w:val="000000" w:themeColor="text1"/>
          <w:sz w:val="24"/>
          <w:szCs w:val="24"/>
        </w:rPr>
        <w:t>Stage</w:t>
      </w:r>
    </w:p>
    <w:p w14:paraId="0524F214" w14:textId="2179B676" w:rsidR="00904741" w:rsidRPr="00A2423F" w:rsidRDefault="00FB4050" w:rsidP="00A73C40">
      <w:pPr>
        <w:pStyle w:val="ListParagraph"/>
        <w:numPr>
          <w:ilvl w:val="1"/>
          <w:numId w:val="22"/>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To keep track of the issue or risk to make sure none slip through the cracks and cause a problem at a later sprint.</w:t>
      </w:r>
    </w:p>
    <w:p w14:paraId="1064249E" w14:textId="77777777" w:rsidR="009637ED" w:rsidRPr="00A2423F" w:rsidRDefault="00937823" w:rsidP="00A73C40">
      <w:pPr>
        <w:keepNext/>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7DBB0AB1" wp14:editId="5D8F8646">
            <wp:extent cx="5265420" cy="1722120"/>
            <wp:effectExtent l="0" t="0" r="0" b="0"/>
            <wp:docPr id="25" name="Picture 25" descr="C:\Users\robert\AppData\Local\Microsoft\Windows\INetCache\Content.Word\IssueRi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bert\AppData\Local\Microsoft\Windows\INetCache\Content.Word\IssueRisk.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5420" cy="1722120"/>
                    </a:xfrm>
                    <a:prstGeom prst="rect">
                      <a:avLst/>
                    </a:prstGeom>
                    <a:noFill/>
                    <a:ln>
                      <a:noFill/>
                    </a:ln>
                  </pic:spPr>
                </pic:pic>
              </a:graphicData>
            </a:graphic>
          </wp:inline>
        </w:drawing>
      </w:r>
    </w:p>
    <w:p w14:paraId="47F2DB65" w14:textId="0158AB58" w:rsidR="00FB3AD7" w:rsidRPr="00A2423F" w:rsidRDefault="009637ED" w:rsidP="00EF0A9D">
      <w:pPr>
        <w:pStyle w:val="Caption"/>
        <w:jc w:val="center"/>
        <w:rPr>
          <w:rFonts w:asciiTheme="majorHAnsi" w:hAnsiTheme="majorHAnsi" w:cstheme="majorHAnsi"/>
          <w:color w:val="000000" w:themeColor="text1"/>
        </w:rPr>
      </w:pPr>
      <w:bookmarkStart w:id="46" w:name="_Toc499471512"/>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7</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Issues and Risks Tracking Spreadsheet</w:t>
      </w:r>
      <w:bookmarkEnd w:id="46"/>
    </w:p>
    <w:p w14:paraId="185BDB11" w14:textId="7BB2487A" w:rsidR="00CD6BAD" w:rsidRPr="00A2423F" w:rsidRDefault="00937823"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The Colour of stage is relative to whether or not the issue or risk has been accepted and therefore we clearly see what is left to work on and should still be worked on.</w:t>
      </w:r>
    </w:p>
    <w:p w14:paraId="2F975E99" w14:textId="77777777" w:rsidR="00937823" w:rsidRPr="00A2423F" w:rsidRDefault="00937823" w:rsidP="00A73C40">
      <w:pPr>
        <w:rPr>
          <w:rFonts w:asciiTheme="majorHAnsi" w:hAnsiTheme="majorHAnsi" w:cstheme="majorHAnsi"/>
          <w:color w:val="000000" w:themeColor="text1"/>
        </w:rPr>
      </w:pPr>
    </w:p>
    <w:p w14:paraId="63B024B4" w14:textId="72F615EC" w:rsidR="00937823" w:rsidRPr="00A2423F" w:rsidRDefault="00937823" w:rsidP="00A73C40">
      <w:pPr>
        <w:pStyle w:val="ListParagraph"/>
        <w:numPr>
          <w:ilvl w:val="0"/>
          <w:numId w:val="24"/>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Green: Complete.</w:t>
      </w:r>
    </w:p>
    <w:p w14:paraId="777CEFC5" w14:textId="438F7E89" w:rsidR="00937823" w:rsidRPr="00A2423F" w:rsidRDefault="00937823" w:rsidP="00A73C40">
      <w:pPr>
        <w:pStyle w:val="ListParagraph"/>
        <w:numPr>
          <w:ilvl w:val="0"/>
          <w:numId w:val="2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Yellow: Currently in Progress.</w:t>
      </w:r>
    </w:p>
    <w:p w14:paraId="66CE4277" w14:textId="11D8C1CD" w:rsidR="00937823" w:rsidRPr="00A2423F" w:rsidRDefault="00937823" w:rsidP="00A73C40">
      <w:pPr>
        <w:pStyle w:val="ListParagraph"/>
        <w:numPr>
          <w:ilvl w:val="0"/>
          <w:numId w:val="2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Red: Not yet Accepted.</w:t>
      </w:r>
    </w:p>
    <w:p w14:paraId="33E5B876" w14:textId="11FE25DA" w:rsidR="00904741" w:rsidRPr="00A2423F" w:rsidRDefault="00B57170" w:rsidP="00A73C40">
      <w:pPr>
        <w:pStyle w:val="ListParagraph"/>
        <w:numPr>
          <w:ilvl w:val="0"/>
          <w:numId w:val="2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Grey: No Risk Found yet.</w:t>
      </w:r>
    </w:p>
    <w:p w14:paraId="4AD785C3" w14:textId="77777777" w:rsidR="00FB3AD7" w:rsidRPr="00A2423F" w:rsidRDefault="00FB3AD7" w:rsidP="00A73C40">
      <w:pPr>
        <w:jc w:val="both"/>
        <w:rPr>
          <w:rFonts w:asciiTheme="majorHAnsi" w:hAnsiTheme="majorHAnsi" w:cstheme="majorHAnsi"/>
          <w:color w:val="000000" w:themeColor="text1"/>
        </w:rPr>
      </w:pPr>
    </w:p>
    <w:p w14:paraId="74A85CA1" w14:textId="77777777" w:rsidR="00FB3AD7" w:rsidRPr="00A2423F" w:rsidRDefault="00FB3AD7" w:rsidP="00A73C40">
      <w:pPr>
        <w:jc w:val="both"/>
        <w:rPr>
          <w:rFonts w:asciiTheme="majorHAnsi" w:hAnsiTheme="majorHAnsi" w:cstheme="majorHAnsi"/>
          <w:color w:val="000000" w:themeColor="text1"/>
        </w:rPr>
      </w:pPr>
    </w:p>
    <w:p w14:paraId="57F4956B" w14:textId="77777777" w:rsidR="00FB3AD7" w:rsidRPr="00A2423F" w:rsidRDefault="00FB3AD7" w:rsidP="00A73C40">
      <w:pPr>
        <w:jc w:val="both"/>
        <w:rPr>
          <w:rFonts w:asciiTheme="majorHAnsi" w:hAnsiTheme="majorHAnsi" w:cstheme="majorHAnsi"/>
          <w:color w:val="000000" w:themeColor="text1"/>
        </w:rPr>
      </w:pPr>
    </w:p>
    <w:p w14:paraId="2336ACD5" w14:textId="77777777" w:rsidR="00804BB8" w:rsidRPr="00A2423F" w:rsidRDefault="00804BB8" w:rsidP="00A73C40">
      <w:pPr>
        <w:jc w:val="both"/>
        <w:rPr>
          <w:rFonts w:asciiTheme="majorHAnsi" w:hAnsiTheme="majorHAnsi" w:cstheme="majorHAnsi"/>
          <w:color w:val="000000" w:themeColor="text1"/>
        </w:rPr>
      </w:pPr>
    </w:p>
    <w:p w14:paraId="0713DD76" w14:textId="2023A99F" w:rsidR="0090763B" w:rsidRPr="00A2423F" w:rsidRDefault="0090763B" w:rsidP="00A73C40">
      <w:pPr>
        <w:pStyle w:val="Heading1"/>
        <w:numPr>
          <w:ilvl w:val="0"/>
          <w:numId w:val="1"/>
        </w:numPr>
        <w:jc w:val="both"/>
        <w:rPr>
          <w:rFonts w:cstheme="majorHAnsi"/>
          <w:color w:val="000000" w:themeColor="text1"/>
        </w:rPr>
      </w:pPr>
      <w:bookmarkStart w:id="47" w:name="_Toc499471483"/>
      <w:r w:rsidRPr="00A2423F">
        <w:rPr>
          <w:rFonts w:cstheme="majorHAnsi"/>
          <w:color w:val="000000" w:themeColor="text1"/>
        </w:rPr>
        <w:lastRenderedPageBreak/>
        <w:t>Plan and Future Work</w:t>
      </w:r>
      <w:bookmarkEnd w:id="47"/>
    </w:p>
    <w:p w14:paraId="514D44DA" w14:textId="77777777" w:rsidR="00C55596" w:rsidRPr="00A2423F" w:rsidRDefault="00C55596" w:rsidP="00A73C40">
      <w:pPr>
        <w:rPr>
          <w:rFonts w:asciiTheme="majorHAnsi" w:hAnsiTheme="majorHAnsi" w:cstheme="majorHAnsi"/>
          <w:color w:val="000000" w:themeColor="text1"/>
        </w:rPr>
      </w:pPr>
    </w:p>
    <w:p w14:paraId="583CDBEC" w14:textId="77777777" w:rsidR="00C55596" w:rsidRPr="00A2423F" w:rsidRDefault="00C5559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s of the submission date I have accomplished nearly all objectives that were set out both in the Gant Chart and in the Scrum Iterations.</w:t>
      </w:r>
    </w:p>
    <w:p w14:paraId="0E730654" w14:textId="77777777" w:rsidR="00C55596" w:rsidRPr="00A2423F" w:rsidRDefault="00C55596" w:rsidP="00A73C40">
      <w:pPr>
        <w:rPr>
          <w:rFonts w:asciiTheme="majorHAnsi" w:hAnsiTheme="majorHAnsi" w:cstheme="majorHAnsi"/>
          <w:color w:val="000000" w:themeColor="text1"/>
        </w:rPr>
      </w:pPr>
    </w:p>
    <w:p w14:paraId="31CDD8DB" w14:textId="77777777" w:rsidR="00C55596" w:rsidRPr="00A2423F" w:rsidRDefault="00C5559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However there is still much work that is needed to be done as the project has only passed the halfway mark. Some areas in which I will soon begin work on are listed below:</w:t>
      </w:r>
    </w:p>
    <w:p w14:paraId="6DC671EB" w14:textId="77777777" w:rsidR="00C55596" w:rsidRPr="00A2423F" w:rsidRDefault="00C55596" w:rsidP="00A73C40">
      <w:pPr>
        <w:rPr>
          <w:rFonts w:asciiTheme="majorHAnsi" w:hAnsiTheme="majorHAnsi" w:cstheme="majorHAnsi"/>
          <w:color w:val="000000" w:themeColor="text1"/>
        </w:rPr>
      </w:pPr>
    </w:p>
    <w:p w14:paraId="41052785" w14:textId="77777777" w:rsidR="00C55596" w:rsidRPr="00A2423F" w:rsidRDefault="00C55596"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Further Analysis of Deep learning Techniques</w:t>
      </w:r>
    </w:p>
    <w:p w14:paraId="641776D1" w14:textId="77777777" w:rsidR="00C55596" w:rsidRPr="00A2423F" w:rsidRDefault="00C55596" w:rsidP="00A73C40">
      <w:pPr>
        <w:rPr>
          <w:rFonts w:asciiTheme="majorHAnsi" w:hAnsiTheme="majorHAnsi" w:cstheme="majorHAnsi"/>
          <w:color w:val="000000" w:themeColor="text1"/>
        </w:rPr>
      </w:pPr>
    </w:p>
    <w:p w14:paraId="7DC9EA9C" w14:textId="77777777" w:rsidR="00C55596" w:rsidRPr="00A2423F" w:rsidRDefault="00C55596"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 xml:space="preserve">Although I have already conducted a thorough investigation into deep learning as set out by deadlines I still believe there is much I can learn from the area. When going forward to do more research into Image Processing and Image Classification I believe there will be topics that are relatable and therefore useful in the project. </w:t>
      </w:r>
    </w:p>
    <w:p w14:paraId="73361B4C" w14:textId="77777777" w:rsidR="00C55596" w:rsidRPr="00A2423F" w:rsidRDefault="00C55596" w:rsidP="00A73C40">
      <w:pPr>
        <w:ind w:left="720"/>
        <w:rPr>
          <w:rFonts w:asciiTheme="majorHAnsi" w:hAnsiTheme="majorHAnsi" w:cstheme="majorHAnsi"/>
          <w:color w:val="000000" w:themeColor="text1"/>
        </w:rPr>
      </w:pPr>
    </w:p>
    <w:p w14:paraId="463A65F2" w14:textId="77777777" w:rsidR="00C55596" w:rsidRPr="00A2423F" w:rsidRDefault="00C55596"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Analysis into different techniques for image classification</w:t>
      </w:r>
    </w:p>
    <w:p w14:paraId="7DC2179C" w14:textId="77777777" w:rsidR="00C55596" w:rsidRPr="00A2423F" w:rsidRDefault="00C55596" w:rsidP="00A73C40">
      <w:pPr>
        <w:rPr>
          <w:rFonts w:asciiTheme="majorHAnsi" w:hAnsiTheme="majorHAnsi" w:cstheme="majorHAnsi"/>
          <w:b/>
          <w:color w:val="000000" w:themeColor="text1"/>
        </w:rPr>
      </w:pPr>
    </w:p>
    <w:p w14:paraId="1A10B62F" w14:textId="2AB2B8B9" w:rsidR="00C55596" w:rsidRPr="00A2423F" w:rsidRDefault="00C55596"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So far I have done research into deep learning techniques for classification and different kinds of learning paradigms and analysis however I still believe there is a decent amount which can be learned about specific image classification in relation to Deep Learning. Such headings as:</w:t>
      </w:r>
    </w:p>
    <w:p w14:paraId="25654C37" w14:textId="77777777" w:rsidR="00C55596" w:rsidRPr="00A2423F" w:rsidRDefault="00C55596" w:rsidP="00A73C40">
      <w:pPr>
        <w:ind w:left="720"/>
        <w:rPr>
          <w:rFonts w:asciiTheme="majorHAnsi" w:hAnsiTheme="majorHAnsi" w:cstheme="majorHAnsi"/>
          <w:color w:val="000000" w:themeColor="text1"/>
        </w:rPr>
      </w:pPr>
    </w:p>
    <w:p w14:paraId="76E7DFED" w14:textId="2D811E2B" w:rsidR="00C55596" w:rsidRPr="00A2423F" w:rsidRDefault="00C55596" w:rsidP="00A73C40">
      <w:pPr>
        <w:pStyle w:val="ListParagraph"/>
        <w:numPr>
          <w:ilvl w:val="0"/>
          <w:numId w:val="1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mage Classification Algorithms</w:t>
      </w:r>
    </w:p>
    <w:p w14:paraId="38868175" w14:textId="0C045EB5" w:rsidR="00C55596" w:rsidRPr="00A2423F" w:rsidRDefault="00C55596" w:rsidP="00A73C40">
      <w:pPr>
        <w:pStyle w:val="ListParagraph"/>
        <w:numPr>
          <w:ilvl w:val="0"/>
          <w:numId w:val="1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omparisons of different algorithms</w:t>
      </w:r>
    </w:p>
    <w:p w14:paraId="1B2130CF" w14:textId="4E6602C1" w:rsidR="00C55596" w:rsidRPr="00A2423F" w:rsidRDefault="00C55596" w:rsidP="00A73C40">
      <w:pPr>
        <w:pStyle w:val="ListParagraph"/>
        <w:numPr>
          <w:ilvl w:val="0"/>
          <w:numId w:val="1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eparation of the Datasets for Image Classification</w:t>
      </w:r>
    </w:p>
    <w:p w14:paraId="54B0D6D6" w14:textId="38E67033" w:rsidR="00C55596" w:rsidRPr="00A2423F" w:rsidRDefault="00C55596" w:rsidP="00A73C40">
      <w:pPr>
        <w:pStyle w:val="ListParagraph"/>
        <w:numPr>
          <w:ilvl w:val="0"/>
          <w:numId w:val="10"/>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rocedure of Image Classification</w:t>
      </w:r>
      <w:r w:rsidRPr="00A2423F">
        <w:rPr>
          <w:rFonts w:asciiTheme="majorHAnsi" w:hAnsiTheme="majorHAnsi" w:cstheme="majorHAnsi"/>
          <w:color w:val="000000" w:themeColor="text1"/>
          <w:sz w:val="24"/>
          <w:szCs w:val="24"/>
        </w:rPr>
        <w:tab/>
      </w:r>
    </w:p>
    <w:p w14:paraId="76C01BC6" w14:textId="77777777" w:rsidR="00C55596" w:rsidRPr="00A2423F" w:rsidRDefault="00C55596"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Image Processing Techniques</w:t>
      </w:r>
    </w:p>
    <w:p w14:paraId="66400821" w14:textId="77777777" w:rsidR="00A04241" w:rsidRPr="00A2423F" w:rsidRDefault="00A04241" w:rsidP="00A73C40">
      <w:pPr>
        <w:rPr>
          <w:rFonts w:asciiTheme="majorHAnsi" w:hAnsiTheme="majorHAnsi" w:cstheme="majorHAnsi"/>
          <w:b/>
          <w:color w:val="000000" w:themeColor="text1"/>
        </w:rPr>
      </w:pPr>
    </w:p>
    <w:p w14:paraId="42F680C0" w14:textId="77777777" w:rsidR="00C55596" w:rsidRPr="00A2423F" w:rsidRDefault="00C55596"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Image processing is a topic which often is relatable to the area of image classification as it often involves the modifying of images through the usage of libraries like OPENCV to better suit the system’s needs.</w:t>
      </w:r>
    </w:p>
    <w:p w14:paraId="05B62F7A" w14:textId="77777777" w:rsidR="00C55596" w:rsidRPr="00A2423F" w:rsidRDefault="00C55596" w:rsidP="00A73C40">
      <w:pPr>
        <w:ind w:firstLine="720"/>
        <w:rPr>
          <w:rFonts w:asciiTheme="majorHAnsi" w:hAnsiTheme="majorHAnsi" w:cstheme="majorHAnsi"/>
          <w:color w:val="000000" w:themeColor="text1"/>
        </w:rPr>
      </w:pPr>
      <w:r w:rsidRPr="00A2423F">
        <w:rPr>
          <w:rFonts w:asciiTheme="majorHAnsi" w:hAnsiTheme="majorHAnsi" w:cstheme="majorHAnsi"/>
          <w:color w:val="000000" w:themeColor="text1"/>
        </w:rPr>
        <w:t>Such modifications could be:</w:t>
      </w:r>
    </w:p>
    <w:p w14:paraId="407A49E5" w14:textId="77777777" w:rsidR="00B8461D" w:rsidRPr="00A2423F" w:rsidRDefault="00B8461D" w:rsidP="00A73C40">
      <w:pPr>
        <w:ind w:firstLine="720"/>
        <w:rPr>
          <w:rFonts w:asciiTheme="majorHAnsi" w:hAnsiTheme="majorHAnsi" w:cstheme="majorHAnsi"/>
          <w:color w:val="000000" w:themeColor="text1"/>
        </w:rPr>
      </w:pPr>
    </w:p>
    <w:p w14:paraId="39481A1C" w14:textId="38C768B9" w:rsidR="00C55596" w:rsidRPr="00A2423F" w:rsidRDefault="00C55596" w:rsidP="00A73C40">
      <w:pPr>
        <w:pStyle w:val="ListParagraph"/>
        <w:numPr>
          <w:ilvl w:val="0"/>
          <w:numId w:val="1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hanging the Colour Scale</w:t>
      </w:r>
    </w:p>
    <w:p w14:paraId="1E1E8641" w14:textId="11D2D652" w:rsidR="00C55596" w:rsidRPr="00A2423F" w:rsidRDefault="00C55596" w:rsidP="00A73C40">
      <w:pPr>
        <w:pStyle w:val="ListParagraph"/>
        <w:numPr>
          <w:ilvl w:val="0"/>
          <w:numId w:val="1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olour Segmentation</w:t>
      </w:r>
    </w:p>
    <w:p w14:paraId="14113C8A" w14:textId="3CA015F8" w:rsidR="00C55596" w:rsidRPr="00A2423F" w:rsidRDefault="00C55596" w:rsidP="00A73C40">
      <w:pPr>
        <w:pStyle w:val="ListParagraph"/>
        <w:numPr>
          <w:ilvl w:val="0"/>
          <w:numId w:val="1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Morphing of Images</w:t>
      </w:r>
    </w:p>
    <w:p w14:paraId="744C3433" w14:textId="3316FBB4" w:rsidR="00C55596" w:rsidRPr="00A2423F" w:rsidRDefault="00C55596" w:rsidP="00A73C40">
      <w:pPr>
        <w:pStyle w:val="ListParagraph"/>
        <w:numPr>
          <w:ilvl w:val="0"/>
          <w:numId w:val="11"/>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mproving of images through noise reduction techniques</w:t>
      </w:r>
    </w:p>
    <w:p w14:paraId="2A7B7FF7" w14:textId="77777777" w:rsidR="00C55596" w:rsidRPr="00A2423F" w:rsidRDefault="00C55596" w:rsidP="00A73C40">
      <w:pPr>
        <w:jc w:val="both"/>
        <w:rPr>
          <w:rFonts w:asciiTheme="majorHAnsi" w:hAnsiTheme="majorHAnsi" w:cstheme="majorHAnsi"/>
          <w:b/>
          <w:color w:val="000000" w:themeColor="text1"/>
        </w:rPr>
      </w:pPr>
    </w:p>
    <w:p w14:paraId="7B6B23CC" w14:textId="77777777" w:rsidR="00A04241" w:rsidRPr="00A2423F" w:rsidRDefault="00A04241" w:rsidP="00A73C40">
      <w:pPr>
        <w:jc w:val="both"/>
        <w:rPr>
          <w:rFonts w:asciiTheme="majorHAnsi" w:hAnsiTheme="majorHAnsi" w:cstheme="majorHAnsi"/>
          <w:b/>
          <w:color w:val="000000" w:themeColor="text1"/>
        </w:rPr>
      </w:pPr>
    </w:p>
    <w:p w14:paraId="5849500E" w14:textId="77777777" w:rsidR="00A04241" w:rsidRPr="00A2423F" w:rsidRDefault="00A04241" w:rsidP="00A73C40">
      <w:pPr>
        <w:jc w:val="both"/>
        <w:rPr>
          <w:rFonts w:asciiTheme="majorHAnsi" w:hAnsiTheme="majorHAnsi" w:cstheme="majorHAnsi"/>
          <w:b/>
          <w:color w:val="000000" w:themeColor="text1"/>
        </w:rPr>
      </w:pPr>
    </w:p>
    <w:p w14:paraId="0F91082C" w14:textId="77777777" w:rsidR="00A04241" w:rsidRPr="00A2423F" w:rsidRDefault="00A04241" w:rsidP="00A73C40">
      <w:pPr>
        <w:jc w:val="both"/>
        <w:rPr>
          <w:rFonts w:asciiTheme="majorHAnsi" w:hAnsiTheme="majorHAnsi" w:cstheme="majorHAnsi"/>
          <w:b/>
          <w:color w:val="000000" w:themeColor="text1"/>
        </w:rPr>
      </w:pPr>
    </w:p>
    <w:p w14:paraId="12ED3C9D" w14:textId="77777777" w:rsidR="00FB3AD7" w:rsidRPr="00A2423F" w:rsidRDefault="00FB3AD7" w:rsidP="00A73C40">
      <w:pPr>
        <w:jc w:val="both"/>
        <w:rPr>
          <w:rFonts w:asciiTheme="majorHAnsi" w:hAnsiTheme="majorHAnsi" w:cstheme="majorHAnsi"/>
          <w:b/>
          <w:color w:val="000000" w:themeColor="text1"/>
        </w:rPr>
      </w:pPr>
    </w:p>
    <w:p w14:paraId="5EE8EEE3" w14:textId="77777777" w:rsidR="00C55596" w:rsidRPr="00A2423F" w:rsidRDefault="00C55596"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lastRenderedPageBreak/>
        <w:t xml:space="preserve">Background research </w:t>
      </w:r>
    </w:p>
    <w:p w14:paraId="49F346B7" w14:textId="77777777" w:rsidR="00A04241" w:rsidRPr="00A2423F" w:rsidRDefault="00A04241" w:rsidP="00A73C40">
      <w:pPr>
        <w:rPr>
          <w:rFonts w:asciiTheme="majorHAnsi" w:hAnsiTheme="majorHAnsi" w:cstheme="majorHAnsi"/>
          <w:b/>
          <w:color w:val="000000" w:themeColor="text1"/>
        </w:rPr>
      </w:pPr>
    </w:p>
    <w:p w14:paraId="2921513C" w14:textId="60A17861" w:rsidR="00C55596" w:rsidRPr="00A2423F" w:rsidRDefault="00C55596"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While I believe I need to do research into the other entities in which I want to research and implement, I still need to do the underlying technology research for them.</w:t>
      </w:r>
    </w:p>
    <w:p w14:paraId="5B8D8E85" w14:textId="77777777" w:rsidR="00C55596" w:rsidRPr="00A2423F" w:rsidRDefault="00C55596" w:rsidP="00A73C40">
      <w:pPr>
        <w:ind w:left="720"/>
        <w:rPr>
          <w:rFonts w:asciiTheme="majorHAnsi" w:hAnsiTheme="majorHAnsi" w:cstheme="majorHAnsi"/>
          <w:color w:val="000000" w:themeColor="text1"/>
        </w:rPr>
      </w:pPr>
    </w:p>
    <w:p w14:paraId="7E362B4F" w14:textId="77777777" w:rsidR="00C55596" w:rsidRPr="00A2423F" w:rsidRDefault="00C55596"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is could be what kind of languages or environments are needed to effectively carry out the investigation</w:t>
      </w:r>
    </w:p>
    <w:p w14:paraId="73C0180C" w14:textId="77777777" w:rsidR="00085C44" w:rsidRPr="00A2423F" w:rsidRDefault="00085C44" w:rsidP="00A73C40">
      <w:pPr>
        <w:ind w:left="720"/>
        <w:rPr>
          <w:rFonts w:asciiTheme="majorHAnsi" w:hAnsiTheme="majorHAnsi" w:cstheme="majorHAnsi"/>
          <w:color w:val="000000" w:themeColor="text1"/>
        </w:rPr>
      </w:pPr>
    </w:p>
    <w:p w14:paraId="2B678384" w14:textId="65797249" w:rsidR="00085C44" w:rsidRPr="00A2423F" w:rsidRDefault="00085C44" w:rsidP="00A73C40">
      <w:pPr>
        <w:ind w:left="720"/>
        <w:rPr>
          <w:rFonts w:asciiTheme="majorHAnsi" w:hAnsiTheme="majorHAnsi" w:cstheme="majorHAnsi"/>
          <w:color w:val="000000" w:themeColor="text1"/>
        </w:rPr>
      </w:pPr>
      <w:r w:rsidRPr="00A2423F">
        <w:rPr>
          <w:rFonts w:asciiTheme="majorHAnsi" w:hAnsiTheme="majorHAnsi" w:cstheme="majorHAnsi"/>
          <w:color w:val="000000" w:themeColor="text1"/>
        </w:rPr>
        <w:t>The plan in which I will follow will be the same as specified in the gate chart except it will continue on from the current iteration and date.</w:t>
      </w:r>
      <w:r w:rsidR="007060F5" w:rsidRPr="00A2423F">
        <w:rPr>
          <w:rFonts w:asciiTheme="majorHAnsi" w:hAnsiTheme="majorHAnsi" w:cstheme="majorHAnsi"/>
          <w:color w:val="000000" w:themeColor="text1"/>
        </w:rPr>
        <w:t xml:space="preserve"> </w:t>
      </w:r>
    </w:p>
    <w:p w14:paraId="1C573CEF" w14:textId="77777777" w:rsidR="00C55596" w:rsidRPr="00A2423F" w:rsidRDefault="00C55596" w:rsidP="00A73C40">
      <w:pPr>
        <w:rPr>
          <w:rFonts w:asciiTheme="majorHAnsi" w:hAnsiTheme="majorHAnsi" w:cstheme="majorHAnsi"/>
          <w:color w:val="000000" w:themeColor="text1"/>
        </w:rPr>
      </w:pPr>
    </w:p>
    <w:p w14:paraId="59C95937" w14:textId="77777777" w:rsidR="00C55596" w:rsidRPr="00A2423F" w:rsidRDefault="00C55596" w:rsidP="00A73C40">
      <w:pPr>
        <w:rPr>
          <w:rFonts w:asciiTheme="majorHAnsi" w:hAnsiTheme="majorHAnsi" w:cstheme="majorHAnsi"/>
          <w:color w:val="000000" w:themeColor="text1"/>
        </w:rPr>
      </w:pPr>
    </w:p>
    <w:p w14:paraId="3C3E931C" w14:textId="77777777" w:rsidR="009637ED" w:rsidRPr="00A2423F" w:rsidRDefault="007060F5" w:rsidP="00BA0714">
      <w:pPr>
        <w:keepNext/>
        <w:jc w:val="center"/>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drawing>
          <wp:inline distT="0" distB="0" distL="0" distR="0" wp14:anchorId="603DC7A0" wp14:editId="100979E7">
            <wp:extent cx="3299460" cy="2849880"/>
            <wp:effectExtent l="0" t="0" r="0" b="7620"/>
            <wp:docPr id="5" name="Picture 5"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rotWithShape="1">
                    <a:blip r:embed="rId41">
                      <a:extLst>
                        <a:ext uri="{28A0092B-C50C-407E-A947-70E740481C1C}">
                          <a14:useLocalDpi xmlns:a14="http://schemas.microsoft.com/office/drawing/2010/main" val="0"/>
                        </a:ext>
                      </a:extLst>
                    </a:blip>
                    <a:srcRect l="37337"/>
                    <a:stretch/>
                  </pic:blipFill>
                  <pic:spPr bwMode="auto">
                    <a:xfrm>
                      <a:off x="0" y="0"/>
                      <a:ext cx="3299460" cy="2849880"/>
                    </a:xfrm>
                    <a:prstGeom prst="rect">
                      <a:avLst/>
                    </a:prstGeom>
                    <a:noFill/>
                    <a:ln>
                      <a:noFill/>
                    </a:ln>
                    <a:extLst>
                      <a:ext uri="{53640926-AAD7-44D8-BBD7-CCE9431645EC}">
                        <a14:shadowObscured xmlns:a14="http://schemas.microsoft.com/office/drawing/2010/main"/>
                      </a:ext>
                    </a:extLst>
                  </pic:spPr>
                </pic:pic>
              </a:graphicData>
            </a:graphic>
          </wp:inline>
        </w:drawing>
      </w:r>
    </w:p>
    <w:p w14:paraId="1C707C42" w14:textId="0CBBC39B" w:rsidR="00C55596" w:rsidRPr="00A2423F" w:rsidRDefault="009637ED" w:rsidP="00BA0714">
      <w:pPr>
        <w:pStyle w:val="Caption"/>
        <w:jc w:val="center"/>
        <w:rPr>
          <w:rFonts w:asciiTheme="majorHAnsi" w:hAnsiTheme="majorHAnsi" w:cstheme="majorHAnsi"/>
          <w:color w:val="000000" w:themeColor="text1"/>
        </w:rPr>
      </w:pPr>
      <w:bookmarkStart w:id="48" w:name="_Toc499471513"/>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8</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Current Gant Timeline</w:t>
      </w:r>
      <w:bookmarkEnd w:id="48"/>
    </w:p>
    <w:p w14:paraId="1A16C506" w14:textId="77777777" w:rsidR="007060F5" w:rsidRPr="00A2423F" w:rsidRDefault="007060F5" w:rsidP="00A73C40">
      <w:pPr>
        <w:jc w:val="both"/>
        <w:rPr>
          <w:rFonts w:asciiTheme="majorHAnsi" w:hAnsiTheme="majorHAnsi" w:cstheme="majorHAnsi"/>
          <w:color w:val="000000" w:themeColor="text1"/>
        </w:rPr>
      </w:pPr>
    </w:p>
    <w:p w14:paraId="3BB94E36" w14:textId="6B6B56B1" w:rsidR="007060F5" w:rsidRPr="00A2423F" w:rsidRDefault="00A04241"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n the G</w:t>
      </w:r>
      <w:r w:rsidR="007060F5" w:rsidRPr="00A2423F">
        <w:rPr>
          <w:rFonts w:asciiTheme="majorHAnsi" w:hAnsiTheme="majorHAnsi" w:cstheme="majorHAnsi"/>
          <w:color w:val="000000" w:themeColor="text1"/>
        </w:rPr>
        <w:t>ant chart above it illustrates the date timelines in which will follow the submission however since these are only done by month and the scrum chart follows this , the scrum chart will be more in detail for the weekly objectives as it is designed to be dynamic and react well to changes and deliverables.</w:t>
      </w:r>
    </w:p>
    <w:p w14:paraId="4EFA3938" w14:textId="77777777" w:rsidR="007060F5" w:rsidRPr="00A2423F" w:rsidRDefault="007060F5" w:rsidP="00A73C40">
      <w:pPr>
        <w:rPr>
          <w:rFonts w:asciiTheme="majorHAnsi" w:hAnsiTheme="majorHAnsi" w:cstheme="majorHAnsi"/>
          <w:color w:val="000000" w:themeColor="text1"/>
        </w:rPr>
      </w:pPr>
    </w:p>
    <w:p w14:paraId="7071FDBF" w14:textId="5D49047F" w:rsidR="007060F5" w:rsidRPr="00A2423F" w:rsidRDefault="006342ED"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Now that we have reached month 3 in the Gant charts progression we can see the kind of work that is planned to take place. </w:t>
      </w:r>
    </w:p>
    <w:p w14:paraId="2F369D9B" w14:textId="77777777" w:rsidR="006342ED" w:rsidRPr="00A2423F" w:rsidRDefault="006342ED" w:rsidP="00A73C40">
      <w:pPr>
        <w:rPr>
          <w:rFonts w:asciiTheme="majorHAnsi" w:hAnsiTheme="majorHAnsi" w:cstheme="majorHAnsi"/>
          <w:color w:val="000000" w:themeColor="text1"/>
        </w:rPr>
      </w:pPr>
    </w:p>
    <w:p w14:paraId="7E0EB62E" w14:textId="3065093B" w:rsidR="006342ED" w:rsidRPr="00A2423F" w:rsidRDefault="006342ED" w:rsidP="00A73C40">
      <w:pPr>
        <w:pStyle w:val="ListParagraph"/>
        <w:numPr>
          <w:ilvl w:val="0"/>
          <w:numId w:val="1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mplementation of Deep Learning / Continue Research.</w:t>
      </w:r>
    </w:p>
    <w:p w14:paraId="6802F241" w14:textId="7C84E9D5" w:rsidR="006342ED" w:rsidRPr="00A2423F" w:rsidRDefault="006342ED" w:rsidP="00A73C40">
      <w:pPr>
        <w:pStyle w:val="ListParagraph"/>
        <w:numPr>
          <w:ilvl w:val="0"/>
          <w:numId w:val="1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 xml:space="preserve">Image Classification Research and </w:t>
      </w:r>
      <w:r w:rsidR="00B06406" w:rsidRPr="00A2423F">
        <w:rPr>
          <w:rFonts w:asciiTheme="majorHAnsi" w:hAnsiTheme="majorHAnsi" w:cstheme="majorHAnsi"/>
          <w:color w:val="000000" w:themeColor="text1"/>
          <w:sz w:val="24"/>
          <w:szCs w:val="24"/>
        </w:rPr>
        <w:t>continue</w:t>
      </w:r>
      <w:r w:rsidRPr="00A2423F">
        <w:rPr>
          <w:rFonts w:asciiTheme="majorHAnsi" w:hAnsiTheme="majorHAnsi" w:cstheme="majorHAnsi"/>
          <w:color w:val="000000" w:themeColor="text1"/>
          <w:sz w:val="24"/>
          <w:szCs w:val="24"/>
        </w:rPr>
        <w:t xml:space="preserve"> a little Deep Learning.</w:t>
      </w:r>
    </w:p>
    <w:p w14:paraId="329186FC" w14:textId="093B1E74" w:rsidR="006342ED" w:rsidRPr="00A2423F" w:rsidRDefault="006342ED" w:rsidP="00A73C40">
      <w:pPr>
        <w:pStyle w:val="ListParagraph"/>
        <w:numPr>
          <w:ilvl w:val="0"/>
          <w:numId w:val="1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mage Classification Research and Implementation.</w:t>
      </w:r>
    </w:p>
    <w:p w14:paraId="1CFA3247" w14:textId="65124703" w:rsidR="006342ED" w:rsidRPr="00A2423F" w:rsidRDefault="006342ED" w:rsidP="00A73C40">
      <w:pPr>
        <w:pStyle w:val="ListParagraph"/>
        <w:numPr>
          <w:ilvl w:val="0"/>
          <w:numId w:val="1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Implement Testing Phase and Plan Scrum for final Iterations.</w:t>
      </w:r>
    </w:p>
    <w:p w14:paraId="329CDA49" w14:textId="2A38EE14" w:rsidR="006342ED" w:rsidRPr="00A2423F" w:rsidRDefault="006342ED" w:rsidP="00A73C40">
      <w:pPr>
        <w:pStyle w:val="ListParagraph"/>
        <w:numPr>
          <w:ilvl w:val="0"/>
          <w:numId w:val="13"/>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Plan on Adding the Finishing touches to the Main Document.</w:t>
      </w:r>
    </w:p>
    <w:p w14:paraId="42C972B0" w14:textId="77777777" w:rsidR="006342ED" w:rsidRPr="00A2423F" w:rsidRDefault="006342ED" w:rsidP="00A73C40">
      <w:pPr>
        <w:rPr>
          <w:rFonts w:asciiTheme="majorHAnsi" w:hAnsiTheme="majorHAnsi" w:cstheme="majorHAnsi"/>
          <w:color w:val="000000" w:themeColor="text1"/>
        </w:rPr>
      </w:pPr>
    </w:p>
    <w:p w14:paraId="085C40E6" w14:textId="77777777" w:rsidR="009637ED" w:rsidRPr="00A2423F" w:rsidRDefault="007060F5" w:rsidP="00A73C40">
      <w:pPr>
        <w:keepNext/>
        <w:jc w:val="both"/>
        <w:rPr>
          <w:rFonts w:asciiTheme="majorHAnsi" w:hAnsiTheme="majorHAnsi" w:cstheme="majorHAnsi"/>
          <w:color w:val="000000" w:themeColor="text1"/>
        </w:rPr>
      </w:pPr>
      <w:r w:rsidRPr="00A2423F">
        <w:rPr>
          <w:rFonts w:asciiTheme="majorHAnsi" w:hAnsiTheme="majorHAnsi" w:cstheme="majorHAnsi"/>
          <w:noProof/>
          <w:color w:val="000000" w:themeColor="text1"/>
          <w:lang w:eastAsia="zh-CN"/>
        </w:rPr>
        <w:lastRenderedPageBreak/>
        <w:drawing>
          <wp:inline distT="0" distB="0" distL="0" distR="0" wp14:anchorId="5EBAACAE" wp14:editId="0F44B7B6">
            <wp:extent cx="5265420" cy="899160"/>
            <wp:effectExtent l="0" t="0" r="0" b="0"/>
            <wp:docPr id="6" name="Picture 6"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ta"/>
                    <pic:cNvPicPr>
                      <a:picLocks noChangeAspect="1" noChangeArrowheads="1"/>
                    </pic:cNvPicPr>
                  </pic:nvPicPr>
                  <pic:blipFill rotWithShape="1">
                    <a:blip r:embed="rId42">
                      <a:extLst>
                        <a:ext uri="{28A0092B-C50C-407E-A947-70E740481C1C}">
                          <a14:useLocalDpi xmlns:a14="http://schemas.microsoft.com/office/drawing/2010/main" val="0"/>
                        </a:ext>
                      </a:extLst>
                    </a:blip>
                    <a:srcRect t="36559"/>
                    <a:stretch/>
                  </pic:blipFill>
                  <pic:spPr bwMode="auto">
                    <a:xfrm>
                      <a:off x="0" y="0"/>
                      <a:ext cx="5265420" cy="899160"/>
                    </a:xfrm>
                    <a:prstGeom prst="rect">
                      <a:avLst/>
                    </a:prstGeom>
                    <a:noFill/>
                    <a:ln>
                      <a:noFill/>
                    </a:ln>
                    <a:extLst>
                      <a:ext uri="{53640926-AAD7-44D8-BBD7-CCE9431645EC}">
                        <a14:shadowObscured xmlns:a14="http://schemas.microsoft.com/office/drawing/2010/main"/>
                      </a:ext>
                    </a:extLst>
                  </pic:spPr>
                </pic:pic>
              </a:graphicData>
            </a:graphic>
          </wp:inline>
        </w:drawing>
      </w:r>
    </w:p>
    <w:p w14:paraId="225BAB52" w14:textId="21326A11" w:rsidR="00C55596" w:rsidRPr="00A2423F" w:rsidRDefault="009637ED" w:rsidP="00A73C40">
      <w:pPr>
        <w:pStyle w:val="Caption"/>
        <w:jc w:val="both"/>
        <w:rPr>
          <w:rFonts w:asciiTheme="majorHAnsi" w:hAnsiTheme="majorHAnsi" w:cstheme="majorHAnsi"/>
          <w:color w:val="000000" w:themeColor="text1"/>
        </w:rPr>
      </w:pPr>
      <w:bookmarkStart w:id="49" w:name="_Toc499471514"/>
      <w:r w:rsidRPr="00A2423F">
        <w:rPr>
          <w:rFonts w:asciiTheme="majorHAnsi" w:hAnsiTheme="majorHAnsi" w:cstheme="majorHAnsi"/>
          <w:color w:val="000000" w:themeColor="text1"/>
        </w:rPr>
        <w:t xml:space="preserve">Figure </w:t>
      </w:r>
      <w:r w:rsidRPr="00A2423F">
        <w:rPr>
          <w:rFonts w:asciiTheme="majorHAnsi" w:hAnsiTheme="majorHAnsi" w:cstheme="majorHAnsi"/>
          <w:color w:val="000000" w:themeColor="text1"/>
        </w:rPr>
        <w:fldChar w:fldCharType="begin"/>
      </w:r>
      <w:r w:rsidRPr="00A2423F">
        <w:rPr>
          <w:rFonts w:asciiTheme="majorHAnsi" w:hAnsiTheme="majorHAnsi" w:cstheme="majorHAnsi"/>
          <w:color w:val="000000" w:themeColor="text1"/>
        </w:rPr>
        <w:instrText xml:space="preserve"> SEQ Figure \* ARABIC </w:instrText>
      </w:r>
      <w:r w:rsidRPr="00A2423F">
        <w:rPr>
          <w:rFonts w:asciiTheme="majorHAnsi" w:hAnsiTheme="majorHAnsi" w:cstheme="majorHAnsi"/>
          <w:color w:val="000000" w:themeColor="text1"/>
        </w:rPr>
        <w:fldChar w:fldCharType="separate"/>
      </w:r>
      <w:r w:rsidR="003B0137" w:rsidRPr="00A2423F">
        <w:rPr>
          <w:rFonts w:asciiTheme="majorHAnsi" w:hAnsiTheme="majorHAnsi" w:cstheme="majorHAnsi"/>
          <w:noProof/>
          <w:color w:val="000000" w:themeColor="text1"/>
        </w:rPr>
        <w:t>29</w:t>
      </w:r>
      <w:r w:rsidRPr="00A2423F">
        <w:rPr>
          <w:rFonts w:asciiTheme="majorHAnsi" w:hAnsiTheme="majorHAnsi" w:cstheme="majorHAnsi"/>
          <w:color w:val="000000" w:themeColor="text1"/>
        </w:rPr>
        <w:fldChar w:fldCharType="end"/>
      </w:r>
      <w:r w:rsidRPr="00A2423F">
        <w:rPr>
          <w:rFonts w:asciiTheme="majorHAnsi" w:hAnsiTheme="majorHAnsi" w:cstheme="majorHAnsi"/>
          <w:color w:val="000000" w:themeColor="text1"/>
        </w:rPr>
        <w:t xml:space="preserve"> - Current Gant Workload Breakdown</w:t>
      </w:r>
      <w:bookmarkEnd w:id="49"/>
    </w:p>
    <w:p w14:paraId="120B8725" w14:textId="77777777" w:rsidR="00B06406" w:rsidRPr="00A2423F" w:rsidRDefault="00B06406" w:rsidP="00A73C40">
      <w:pPr>
        <w:jc w:val="both"/>
        <w:rPr>
          <w:rFonts w:asciiTheme="majorHAnsi" w:hAnsiTheme="majorHAnsi" w:cstheme="majorHAnsi"/>
          <w:color w:val="000000" w:themeColor="text1"/>
        </w:rPr>
      </w:pPr>
    </w:p>
    <w:p w14:paraId="5F4C462B" w14:textId="18339B0E" w:rsidR="00B06406" w:rsidRPr="00A2423F" w:rsidRDefault="00B06406"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n example Scrum Chart Iteration within the month #5 could be:</w:t>
      </w:r>
    </w:p>
    <w:p w14:paraId="03D944EB" w14:textId="77777777" w:rsidR="00A04241" w:rsidRPr="00A2423F" w:rsidRDefault="00A04241" w:rsidP="00A73C40">
      <w:pPr>
        <w:rPr>
          <w:rFonts w:asciiTheme="majorHAnsi" w:hAnsiTheme="majorHAnsi" w:cstheme="majorHAnsi"/>
          <w:color w:val="000000" w:themeColor="text1"/>
        </w:rPr>
      </w:pPr>
    </w:p>
    <w:p w14:paraId="2EE166DB" w14:textId="40253AD6" w:rsidR="00B06406" w:rsidRPr="00A2423F" w:rsidRDefault="00B06406" w:rsidP="00A73C40">
      <w:pPr>
        <w:pStyle w:val="ListParagraph"/>
        <w:numPr>
          <w:ilvl w:val="0"/>
          <w:numId w:val="14"/>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Finding a comparative paper.</w:t>
      </w:r>
    </w:p>
    <w:p w14:paraId="49ED1814" w14:textId="4EB2E5C3" w:rsidR="00B06406" w:rsidRPr="00A2423F" w:rsidRDefault="00B06406" w:rsidP="00A73C40">
      <w:pPr>
        <w:pStyle w:val="ListParagraph"/>
        <w:numPr>
          <w:ilvl w:val="0"/>
          <w:numId w:val="14"/>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Finding an Insightful book.</w:t>
      </w:r>
    </w:p>
    <w:p w14:paraId="28C42B2B" w14:textId="0826AC76" w:rsidR="00B06406" w:rsidRPr="00A2423F" w:rsidRDefault="00B06406" w:rsidP="00A73C40">
      <w:pPr>
        <w:pStyle w:val="ListParagraph"/>
        <w:numPr>
          <w:ilvl w:val="0"/>
          <w:numId w:val="14"/>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onduct Project Management Design.</w:t>
      </w:r>
    </w:p>
    <w:p w14:paraId="08B8E931" w14:textId="0629C4CE" w:rsidR="00B06406" w:rsidRPr="00A2423F" w:rsidRDefault="00AE28AB" w:rsidP="00A73C40">
      <w:pPr>
        <w:pStyle w:val="ListParagraph"/>
        <w:numPr>
          <w:ilvl w:val="0"/>
          <w:numId w:val="14"/>
        </w:numPr>
        <w:spacing w:line="240" w:lineRule="auto"/>
        <w:rPr>
          <w:rFonts w:asciiTheme="majorHAnsi" w:hAnsiTheme="majorHAnsi" w:cstheme="majorHAnsi"/>
          <w:color w:val="000000" w:themeColor="text1"/>
          <w:sz w:val="24"/>
          <w:szCs w:val="24"/>
        </w:rPr>
      </w:pPr>
      <w:r w:rsidRPr="00A2423F">
        <w:rPr>
          <w:rFonts w:asciiTheme="majorHAnsi" w:hAnsiTheme="majorHAnsi" w:cstheme="majorHAnsi"/>
          <w:color w:val="000000" w:themeColor="text1"/>
          <w:sz w:val="24"/>
          <w:szCs w:val="24"/>
        </w:rPr>
        <w:t>Check Past Written Documents for Error.</w:t>
      </w:r>
    </w:p>
    <w:p w14:paraId="45295918" w14:textId="77777777" w:rsidR="009872FA" w:rsidRPr="00A2423F" w:rsidRDefault="009872FA" w:rsidP="00A73C40">
      <w:pPr>
        <w:rPr>
          <w:rFonts w:asciiTheme="majorHAnsi" w:hAnsiTheme="majorHAnsi" w:cstheme="majorHAnsi"/>
          <w:color w:val="000000" w:themeColor="text1"/>
        </w:rPr>
      </w:pPr>
    </w:p>
    <w:p w14:paraId="149D3259" w14:textId="77777777" w:rsidR="009872FA" w:rsidRPr="00A2423F" w:rsidRDefault="009872FA" w:rsidP="00A73C40">
      <w:pPr>
        <w:rPr>
          <w:rFonts w:asciiTheme="majorHAnsi" w:hAnsiTheme="majorHAnsi" w:cstheme="majorHAnsi"/>
          <w:color w:val="000000" w:themeColor="text1"/>
        </w:rPr>
      </w:pPr>
    </w:p>
    <w:p w14:paraId="0D002020" w14:textId="77777777" w:rsidR="009872FA" w:rsidRPr="00A2423F" w:rsidRDefault="009872FA" w:rsidP="00A73C40">
      <w:pPr>
        <w:rPr>
          <w:rFonts w:asciiTheme="majorHAnsi" w:hAnsiTheme="majorHAnsi" w:cstheme="majorHAnsi"/>
          <w:color w:val="000000" w:themeColor="text1"/>
        </w:rPr>
      </w:pPr>
    </w:p>
    <w:p w14:paraId="0D654E09" w14:textId="59C7E640" w:rsidR="009872FA" w:rsidRPr="00A2423F" w:rsidRDefault="009872FA" w:rsidP="00A73C40">
      <w:pPr>
        <w:jc w:val="both"/>
        <w:rPr>
          <w:rFonts w:asciiTheme="majorHAnsi" w:hAnsiTheme="majorHAnsi" w:cstheme="majorHAnsi"/>
          <w:color w:val="000000" w:themeColor="text1"/>
        </w:rPr>
      </w:pPr>
    </w:p>
    <w:p w14:paraId="64D8FF29" w14:textId="77777777" w:rsidR="00E87B7F" w:rsidRPr="00A2423F" w:rsidRDefault="00E87B7F" w:rsidP="00A73C40">
      <w:pPr>
        <w:jc w:val="both"/>
        <w:rPr>
          <w:rFonts w:asciiTheme="majorHAnsi" w:hAnsiTheme="majorHAnsi" w:cstheme="majorHAnsi"/>
          <w:color w:val="000000" w:themeColor="text1"/>
        </w:rPr>
      </w:pPr>
    </w:p>
    <w:p w14:paraId="73C1C6E5" w14:textId="77777777" w:rsidR="00E87B7F" w:rsidRPr="00A2423F" w:rsidRDefault="00E87B7F" w:rsidP="00A73C40">
      <w:pPr>
        <w:jc w:val="both"/>
        <w:rPr>
          <w:rFonts w:asciiTheme="majorHAnsi" w:hAnsiTheme="majorHAnsi" w:cstheme="majorHAnsi"/>
          <w:color w:val="000000" w:themeColor="text1"/>
        </w:rPr>
      </w:pPr>
    </w:p>
    <w:p w14:paraId="6BF83AD2" w14:textId="77777777" w:rsidR="00E87B7F" w:rsidRPr="00A2423F" w:rsidRDefault="00E87B7F" w:rsidP="00A73C40">
      <w:pPr>
        <w:jc w:val="both"/>
        <w:rPr>
          <w:rFonts w:asciiTheme="majorHAnsi" w:hAnsiTheme="majorHAnsi" w:cstheme="majorHAnsi"/>
          <w:color w:val="000000" w:themeColor="text1"/>
        </w:rPr>
      </w:pPr>
    </w:p>
    <w:p w14:paraId="2CF57F67" w14:textId="77777777" w:rsidR="00E87B7F" w:rsidRPr="00A2423F" w:rsidRDefault="00E87B7F" w:rsidP="00A73C40">
      <w:pPr>
        <w:jc w:val="both"/>
        <w:rPr>
          <w:rFonts w:asciiTheme="majorHAnsi" w:hAnsiTheme="majorHAnsi" w:cstheme="majorHAnsi"/>
          <w:color w:val="000000" w:themeColor="text1"/>
        </w:rPr>
      </w:pPr>
    </w:p>
    <w:p w14:paraId="612568A9" w14:textId="77777777" w:rsidR="00E87B7F" w:rsidRPr="00A2423F" w:rsidRDefault="00E87B7F" w:rsidP="00A73C40">
      <w:pPr>
        <w:jc w:val="both"/>
        <w:rPr>
          <w:rFonts w:asciiTheme="majorHAnsi" w:hAnsiTheme="majorHAnsi" w:cstheme="majorHAnsi"/>
          <w:color w:val="000000" w:themeColor="text1"/>
        </w:rPr>
      </w:pPr>
    </w:p>
    <w:p w14:paraId="732CF7DA" w14:textId="77777777" w:rsidR="00E87B7F" w:rsidRPr="00A2423F" w:rsidRDefault="00E87B7F" w:rsidP="00A73C40">
      <w:pPr>
        <w:jc w:val="both"/>
        <w:rPr>
          <w:rFonts w:asciiTheme="majorHAnsi" w:hAnsiTheme="majorHAnsi" w:cstheme="majorHAnsi"/>
          <w:color w:val="000000" w:themeColor="text1"/>
        </w:rPr>
      </w:pPr>
    </w:p>
    <w:p w14:paraId="1F2D6BF2" w14:textId="77777777" w:rsidR="00E87B7F" w:rsidRPr="00A2423F" w:rsidRDefault="00E87B7F" w:rsidP="00A73C40">
      <w:pPr>
        <w:jc w:val="both"/>
        <w:rPr>
          <w:rFonts w:asciiTheme="majorHAnsi" w:hAnsiTheme="majorHAnsi" w:cstheme="majorHAnsi"/>
          <w:color w:val="000000" w:themeColor="text1"/>
        </w:rPr>
      </w:pPr>
    </w:p>
    <w:p w14:paraId="2C92DF3C" w14:textId="77777777" w:rsidR="00E87B7F" w:rsidRPr="00A2423F" w:rsidRDefault="00E87B7F" w:rsidP="00A73C40">
      <w:pPr>
        <w:jc w:val="both"/>
        <w:rPr>
          <w:rFonts w:asciiTheme="majorHAnsi" w:hAnsiTheme="majorHAnsi" w:cstheme="majorHAnsi"/>
          <w:color w:val="000000" w:themeColor="text1"/>
        </w:rPr>
      </w:pPr>
    </w:p>
    <w:p w14:paraId="198ABCBE" w14:textId="77777777" w:rsidR="00E87B7F" w:rsidRPr="00A2423F" w:rsidRDefault="00E87B7F" w:rsidP="00A73C40">
      <w:pPr>
        <w:jc w:val="both"/>
        <w:rPr>
          <w:rFonts w:asciiTheme="majorHAnsi" w:hAnsiTheme="majorHAnsi" w:cstheme="majorHAnsi"/>
          <w:color w:val="000000" w:themeColor="text1"/>
        </w:rPr>
      </w:pPr>
    </w:p>
    <w:p w14:paraId="7A77847C" w14:textId="77777777" w:rsidR="00E87B7F" w:rsidRPr="00A2423F" w:rsidRDefault="00E87B7F" w:rsidP="00A73C40">
      <w:pPr>
        <w:jc w:val="both"/>
        <w:rPr>
          <w:rFonts w:asciiTheme="majorHAnsi" w:hAnsiTheme="majorHAnsi" w:cstheme="majorHAnsi"/>
          <w:color w:val="000000" w:themeColor="text1"/>
        </w:rPr>
      </w:pPr>
    </w:p>
    <w:p w14:paraId="5622837B" w14:textId="77777777" w:rsidR="00E87B7F" w:rsidRPr="00A2423F" w:rsidRDefault="00E87B7F" w:rsidP="00A73C40">
      <w:pPr>
        <w:jc w:val="both"/>
        <w:rPr>
          <w:rFonts w:asciiTheme="majorHAnsi" w:hAnsiTheme="majorHAnsi" w:cstheme="majorHAnsi"/>
          <w:color w:val="000000" w:themeColor="text1"/>
        </w:rPr>
      </w:pPr>
    </w:p>
    <w:p w14:paraId="051AD809" w14:textId="77777777" w:rsidR="00E87B7F" w:rsidRPr="00A2423F" w:rsidRDefault="00E87B7F" w:rsidP="00A73C40">
      <w:pPr>
        <w:jc w:val="both"/>
        <w:rPr>
          <w:rFonts w:asciiTheme="majorHAnsi" w:hAnsiTheme="majorHAnsi" w:cstheme="majorHAnsi"/>
          <w:color w:val="000000" w:themeColor="text1"/>
        </w:rPr>
      </w:pPr>
    </w:p>
    <w:p w14:paraId="71DE7648" w14:textId="77777777" w:rsidR="00E87B7F" w:rsidRPr="00A2423F" w:rsidRDefault="00E87B7F" w:rsidP="00A73C40">
      <w:pPr>
        <w:jc w:val="both"/>
        <w:rPr>
          <w:rFonts w:asciiTheme="majorHAnsi" w:hAnsiTheme="majorHAnsi" w:cstheme="majorHAnsi"/>
          <w:color w:val="000000" w:themeColor="text1"/>
        </w:rPr>
      </w:pPr>
    </w:p>
    <w:p w14:paraId="7E6C9E04" w14:textId="77777777" w:rsidR="00E87B7F" w:rsidRPr="00A2423F" w:rsidRDefault="00E87B7F" w:rsidP="00A73C40">
      <w:pPr>
        <w:jc w:val="both"/>
        <w:rPr>
          <w:rFonts w:asciiTheme="majorHAnsi" w:hAnsiTheme="majorHAnsi" w:cstheme="majorHAnsi"/>
          <w:color w:val="000000" w:themeColor="text1"/>
        </w:rPr>
      </w:pPr>
    </w:p>
    <w:p w14:paraId="27F6F504" w14:textId="77777777" w:rsidR="00E87B7F" w:rsidRPr="00A2423F" w:rsidRDefault="00E87B7F" w:rsidP="00A73C40">
      <w:pPr>
        <w:jc w:val="both"/>
        <w:rPr>
          <w:rFonts w:asciiTheme="majorHAnsi" w:hAnsiTheme="majorHAnsi" w:cstheme="majorHAnsi"/>
          <w:color w:val="000000" w:themeColor="text1"/>
        </w:rPr>
      </w:pPr>
    </w:p>
    <w:p w14:paraId="48227424" w14:textId="77777777" w:rsidR="00E87B7F" w:rsidRPr="00A2423F" w:rsidRDefault="00E87B7F" w:rsidP="00A73C40">
      <w:pPr>
        <w:jc w:val="both"/>
        <w:rPr>
          <w:rFonts w:asciiTheme="majorHAnsi" w:hAnsiTheme="majorHAnsi" w:cstheme="majorHAnsi"/>
          <w:color w:val="000000" w:themeColor="text1"/>
        </w:rPr>
      </w:pPr>
    </w:p>
    <w:p w14:paraId="6CCE732D" w14:textId="77777777" w:rsidR="00E87B7F" w:rsidRPr="00A2423F" w:rsidRDefault="00E87B7F" w:rsidP="00A73C40">
      <w:pPr>
        <w:jc w:val="both"/>
        <w:rPr>
          <w:rFonts w:asciiTheme="majorHAnsi" w:hAnsiTheme="majorHAnsi" w:cstheme="majorHAnsi"/>
          <w:color w:val="000000" w:themeColor="text1"/>
        </w:rPr>
      </w:pPr>
    </w:p>
    <w:p w14:paraId="472566FB" w14:textId="77777777" w:rsidR="00E87B7F" w:rsidRPr="00A2423F" w:rsidRDefault="00E87B7F" w:rsidP="00A73C40">
      <w:pPr>
        <w:jc w:val="both"/>
        <w:rPr>
          <w:rFonts w:asciiTheme="majorHAnsi" w:hAnsiTheme="majorHAnsi" w:cstheme="majorHAnsi"/>
          <w:color w:val="000000" w:themeColor="text1"/>
        </w:rPr>
      </w:pPr>
    </w:p>
    <w:p w14:paraId="00EC78BD" w14:textId="77777777" w:rsidR="00E87B7F" w:rsidRPr="00A2423F" w:rsidRDefault="00E87B7F" w:rsidP="00A73C40">
      <w:pPr>
        <w:jc w:val="both"/>
        <w:rPr>
          <w:rFonts w:asciiTheme="majorHAnsi" w:hAnsiTheme="majorHAnsi" w:cstheme="majorHAnsi"/>
          <w:color w:val="000000" w:themeColor="text1"/>
        </w:rPr>
      </w:pPr>
    </w:p>
    <w:p w14:paraId="0AE09E11" w14:textId="77777777" w:rsidR="00E87B7F" w:rsidRPr="00A2423F" w:rsidRDefault="00E87B7F" w:rsidP="00A73C40">
      <w:pPr>
        <w:jc w:val="both"/>
        <w:rPr>
          <w:rFonts w:asciiTheme="majorHAnsi" w:hAnsiTheme="majorHAnsi" w:cstheme="majorHAnsi"/>
          <w:color w:val="000000" w:themeColor="text1"/>
        </w:rPr>
      </w:pPr>
    </w:p>
    <w:p w14:paraId="661C9684" w14:textId="77777777" w:rsidR="00E87B7F" w:rsidRPr="00A2423F" w:rsidRDefault="00E87B7F" w:rsidP="00A73C40">
      <w:pPr>
        <w:jc w:val="both"/>
        <w:rPr>
          <w:rFonts w:asciiTheme="majorHAnsi" w:hAnsiTheme="majorHAnsi" w:cstheme="majorHAnsi"/>
          <w:color w:val="000000" w:themeColor="text1"/>
        </w:rPr>
      </w:pPr>
    </w:p>
    <w:p w14:paraId="71C72EF6" w14:textId="77777777" w:rsidR="00E87B7F" w:rsidRPr="00A2423F" w:rsidRDefault="00E87B7F" w:rsidP="00A73C40">
      <w:pPr>
        <w:jc w:val="both"/>
        <w:rPr>
          <w:rFonts w:asciiTheme="majorHAnsi" w:hAnsiTheme="majorHAnsi" w:cstheme="majorHAnsi"/>
          <w:color w:val="000000" w:themeColor="text1"/>
        </w:rPr>
      </w:pPr>
    </w:p>
    <w:p w14:paraId="01619632" w14:textId="77777777" w:rsidR="00E87B7F" w:rsidRPr="00A2423F" w:rsidRDefault="00E87B7F" w:rsidP="00A73C40">
      <w:pPr>
        <w:jc w:val="both"/>
        <w:rPr>
          <w:rFonts w:asciiTheme="majorHAnsi" w:hAnsiTheme="majorHAnsi" w:cstheme="majorHAnsi"/>
          <w:color w:val="000000" w:themeColor="text1"/>
        </w:rPr>
      </w:pPr>
    </w:p>
    <w:p w14:paraId="17CBB556" w14:textId="77777777" w:rsidR="00E87B7F" w:rsidRPr="00A2423F" w:rsidRDefault="00E87B7F" w:rsidP="00A73C40">
      <w:pPr>
        <w:jc w:val="both"/>
        <w:rPr>
          <w:rFonts w:asciiTheme="majorHAnsi" w:hAnsiTheme="majorHAnsi" w:cstheme="majorHAnsi"/>
          <w:color w:val="000000" w:themeColor="text1"/>
        </w:rPr>
      </w:pPr>
    </w:p>
    <w:p w14:paraId="7CF86E6B" w14:textId="77777777" w:rsidR="00E87B7F" w:rsidRPr="00A2423F" w:rsidRDefault="00E87B7F" w:rsidP="00A73C40">
      <w:pPr>
        <w:jc w:val="both"/>
        <w:rPr>
          <w:rFonts w:asciiTheme="majorHAnsi" w:hAnsiTheme="majorHAnsi" w:cstheme="majorHAnsi"/>
          <w:color w:val="000000" w:themeColor="text1"/>
        </w:rPr>
      </w:pPr>
    </w:p>
    <w:p w14:paraId="026F5D48" w14:textId="77777777" w:rsidR="009872FA" w:rsidRPr="00A2423F" w:rsidRDefault="009872FA" w:rsidP="00A73C40">
      <w:pPr>
        <w:jc w:val="both"/>
        <w:rPr>
          <w:rFonts w:asciiTheme="majorHAnsi" w:hAnsiTheme="majorHAnsi" w:cstheme="majorHAnsi"/>
          <w:color w:val="000000" w:themeColor="text1"/>
        </w:rPr>
      </w:pPr>
    </w:p>
    <w:p w14:paraId="75F0400D" w14:textId="1CD632A1" w:rsidR="0090763B" w:rsidRPr="00A2423F" w:rsidRDefault="0090763B" w:rsidP="00A73C40">
      <w:pPr>
        <w:pStyle w:val="Heading1"/>
        <w:numPr>
          <w:ilvl w:val="0"/>
          <w:numId w:val="1"/>
        </w:numPr>
        <w:jc w:val="both"/>
        <w:rPr>
          <w:rFonts w:cstheme="majorHAnsi"/>
          <w:color w:val="000000" w:themeColor="text1"/>
        </w:rPr>
      </w:pPr>
      <w:bookmarkStart w:id="50" w:name="_Toc499471484"/>
      <w:r w:rsidRPr="00A2423F">
        <w:rPr>
          <w:rFonts w:cstheme="majorHAnsi"/>
          <w:color w:val="000000" w:themeColor="text1"/>
        </w:rPr>
        <w:lastRenderedPageBreak/>
        <w:t>Conclusions</w:t>
      </w:r>
      <w:bookmarkEnd w:id="50"/>
    </w:p>
    <w:p w14:paraId="1ED296C4"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During the course of the investigation I have come to draw conclusions through the comparison and clarification of topics. Some of the main conclusions I have found thus far are:</w:t>
      </w:r>
    </w:p>
    <w:p w14:paraId="0FEE9E9E" w14:textId="77777777" w:rsidR="00E87B7F" w:rsidRPr="00A2423F" w:rsidRDefault="00E87B7F" w:rsidP="00A73C40">
      <w:pPr>
        <w:rPr>
          <w:rFonts w:asciiTheme="majorHAnsi" w:hAnsiTheme="majorHAnsi" w:cstheme="majorHAnsi"/>
          <w:color w:val="000000" w:themeColor="text1"/>
        </w:rPr>
      </w:pPr>
    </w:p>
    <w:p w14:paraId="5047DCD4" w14:textId="6E132061"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Supervised Unsupervised</w:t>
      </w:r>
    </w:p>
    <w:p w14:paraId="6FEF8B27"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found out that supervised learning is very efficient for non-linear datasets while unsupervised learning is efficient for linear datasets. This is according to the article written by Sathya and research collected from numerous books I had studied.</w:t>
      </w:r>
    </w:p>
    <w:p w14:paraId="53BA44B6" w14:textId="77777777" w:rsidR="00E87B7F" w:rsidRPr="00A2423F" w:rsidRDefault="00E87B7F" w:rsidP="00A73C40">
      <w:pPr>
        <w:rPr>
          <w:rFonts w:asciiTheme="majorHAnsi" w:hAnsiTheme="majorHAnsi" w:cstheme="majorHAnsi"/>
          <w:color w:val="000000" w:themeColor="text1"/>
        </w:rPr>
      </w:pPr>
    </w:p>
    <w:p w14:paraId="2BEAE989" w14:textId="77777777"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Softmax Logistical Regression</w:t>
      </w:r>
    </w:p>
    <w:p w14:paraId="6E0E0A6D"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found out the key differences between a basic Logistic Regression and a Softmax Logistical Regression and that in the case in which I would like to implement that a Softmax Logistical regression would be more beneficial as it works well with many classes.</w:t>
      </w:r>
    </w:p>
    <w:p w14:paraId="2BB2F9C0" w14:textId="77777777" w:rsidR="00E87B7F" w:rsidRPr="00A2423F" w:rsidRDefault="00E87B7F" w:rsidP="00A73C40">
      <w:pPr>
        <w:rPr>
          <w:rFonts w:asciiTheme="majorHAnsi" w:hAnsiTheme="majorHAnsi" w:cstheme="majorHAnsi"/>
          <w:color w:val="000000" w:themeColor="text1"/>
        </w:rPr>
      </w:pPr>
    </w:p>
    <w:p w14:paraId="0C2401DC" w14:textId="77777777"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Layering of Neural Networks</w:t>
      </w:r>
    </w:p>
    <w:p w14:paraId="5C6816DB" w14:textId="1A44649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discovered that there are many different kinds of neural networks and then again within those categories exist further deviations of those kinds. For example a forward propagation neural network with MLP implemented.</w:t>
      </w:r>
    </w:p>
    <w:p w14:paraId="2041C9C5" w14:textId="77777777" w:rsidR="00E87B7F" w:rsidRPr="00A2423F" w:rsidRDefault="00E87B7F" w:rsidP="00A73C40">
      <w:pPr>
        <w:rPr>
          <w:rFonts w:asciiTheme="majorHAnsi" w:hAnsiTheme="majorHAnsi" w:cstheme="majorHAnsi"/>
          <w:b/>
          <w:color w:val="000000" w:themeColor="text1"/>
        </w:rPr>
      </w:pPr>
    </w:p>
    <w:p w14:paraId="16E647DC" w14:textId="77777777"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Regression</w:t>
      </w:r>
    </w:p>
    <w:p w14:paraId="1B5F8CBB"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had to do a lot of research into the area of what regression actually is and through the implementation of a linear regression model and heavy research into more complex structures such as Softmax Logistical Regression and Logistical Regression I found out that regression models are often used for the prediction of data.</w:t>
      </w:r>
      <w:bookmarkStart w:id="51" w:name="_GoBack"/>
      <w:bookmarkEnd w:id="51"/>
    </w:p>
    <w:p w14:paraId="542903F6" w14:textId="77777777" w:rsidR="00E87B7F" w:rsidRPr="00A2423F" w:rsidRDefault="00E87B7F" w:rsidP="00A73C40">
      <w:pPr>
        <w:rPr>
          <w:rFonts w:asciiTheme="majorHAnsi" w:hAnsiTheme="majorHAnsi" w:cstheme="majorHAnsi"/>
          <w:color w:val="000000" w:themeColor="text1"/>
        </w:rPr>
      </w:pPr>
    </w:p>
    <w:p w14:paraId="4489D70C" w14:textId="77777777" w:rsidR="00E87B7F" w:rsidRPr="00A2423F" w:rsidRDefault="00E87B7F" w:rsidP="00A73C40">
      <w:pPr>
        <w:rPr>
          <w:rFonts w:asciiTheme="majorHAnsi" w:hAnsiTheme="majorHAnsi" w:cstheme="majorHAnsi"/>
          <w:color w:val="000000" w:themeColor="text1"/>
        </w:rPr>
      </w:pPr>
    </w:p>
    <w:p w14:paraId="00431462" w14:textId="77777777"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Data Mining</w:t>
      </w:r>
    </w:p>
    <w:p w14:paraId="7BA60D67" w14:textId="7C9947CD"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gained a greater understanding in the area of the data mining process that would be incorporated into a Machine Learning system. Such things as its general structure and different methods for finding patterns and therefore learning that it’s possible to extract further data embedded into datasets once thought to have been exhausted of information.</w:t>
      </w:r>
    </w:p>
    <w:p w14:paraId="7ADB3F5A" w14:textId="77777777" w:rsidR="00E87B7F" w:rsidRPr="00A2423F" w:rsidRDefault="00E87B7F" w:rsidP="00A73C40">
      <w:pPr>
        <w:rPr>
          <w:rFonts w:asciiTheme="majorHAnsi" w:hAnsiTheme="majorHAnsi" w:cstheme="majorHAnsi"/>
          <w:color w:val="000000" w:themeColor="text1"/>
        </w:rPr>
      </w:pPr>
    </w:p>
    <w:p w14:paraId="2C5D13F1"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I have also made vast steps toward understanding the flow of work in an efficient development cycle as I have deeply studied the effects and advantages of different management techniques including where their disadvantages are most.</w:t>
      </w:r>
    </w:p>
    <w:p w14:paraId="6F8FCDE8" w14:textId="77777777" w:rsidR="00E87B7F" w:rsidRPr="00A2423F" w:rsidRDefault="00E87B7F" w:rsidP="00A73C40">
      <w:pPr>
        <w:rPr>
          <w:rFonts w:asciiTheme="majorHAnsi" w:hAnsiTheme="majorHAnsi" w:cstheme="majorHAnsi"/>
          <w:color w:val="000000" w:themeColor="text1"/>
        </w:rPr>
      </w:pPr>
    </w:p>
    <w:p w14:paraId="09D2D135" w14:textId="77777777" w:rsidR="00E87B7F" w:rsidRPr="00A2423F" w:rsidRDefault="00E87B7F" w:rsidP="00A73C40">
      <w:pPr>
        <w:rPr>
          <w:rFonts w:asciiTheme="majorHAnsi" w:hAnsiTheme="majorHAnsi" w:cstheme="majorHAnsi"/>
          <w:b/>
          <w:color w:val="000000" w:themeColor="text1"/>
        </w:rPr>
      </w:pPr>
      <w:r w:rsidRPr="00A2423F">
        <w:rPr>
          <w:rFonts w:asciiTheme="majorHAnsi" w:hAnsiTheme="majorHAnsi" w:cstheme="majorHAnsi"/>
          <w:b/>
          <w:color w:val="000000" w:themeColor="text1"/>
        </w:rPr>
        <w:t>Scrum Development Technique</w:t>
      </w:r>
    </w:p>
    <w:p w14:paraId="77B08AC2" w14:textId="77777777" w:rsidR="00E87B7F"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After researching the Scrum Methodology using their official website and a few books I found that scrum is one of the top development structures currently and that its benefits are huge in the communication side of development where teams communicate with teams and then with the major stakeholders. It also has strong benefits in the area of project planning as it’s easily able to adapt to new situations.</w:t>
      </w:r>
    </w:p>
    <w:p w14:paraId="4AC830A2" w14:textId="77777777" w:rsidR="00E87B7F" w:rsidRPr="00A2423F" w:rsidRDefault="00E87B7F" w:rsidP="00A73C40">
      <w:pPr>
        <w:rPr>
          <w:rFonts w:asciiTheme="majorHAnsi" w:hAnsiTheme="majorHAnsi" w:cstheme="majorHAnsi"/>
          <w:color w:val="000000" w:themeColor="text1"/>
        </w:rPr>
      </w:pPr>
    </w:p>
    <w:p w14:paraId="7CFE8FF0" w14:textId="77777777" w:rsidR="00E87B7F" w:rsidRPr="00A2423F" w:rsidRDefault="00E87B7F" w:rsidP="00A73C40">
      <w:pPr>
        <w:jc w:val="both"/>
        <w:rPr>
          <w:rFonts w:asciiTheme="majorHAnsi" w:hAnsiTheme="majorHAnsi" w:cstheme="majorHAnsi"/>
          <w:b/>
          <w:color w:val="000000" w:themeColor="text1"/>
        </w:rPr>
      </w:pPr>
      <w:r w:rsidRPr="00A2423F">
        <w:rPr>
          <w:rFonts w:asciiTheme="majorHAnsi" w:hAnsiTheme="majorHAnsi" w:cstheme="majorHAnsi"/>
          <w:b/>
          <w:color w:val="000000" w:themeColor="text1"/>
        </w:rPr>
        <w:lastRenderedPageBreak/>
        <w:t>Issues, bug and risk management</w:t>
      </w:r>
    </w:p>
    <w:p w14:paraId="15183508" w14:textId="661343D6" w:rsidR="00E87B7F" w:rsidRPr="00A2423F" w:rsidRDefault="00A96F54"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During the evaluation of different risk, bug and issue managing techniques I concluded that Scrum was highly effective at tracking weekly progress to insure requirements are met. I also have concluded that the gant chart is useful for setting monthly goals.</w:t>
      </w:r>
    </w:p>
    <w:p w14:paraId="4F78BDB9" w14:textId="77777777" w:rsidR="00A96F54" w:rsidRPr="00A2423F" w:rsidRDefault="00A96F54" w:rsidP="00A73C40">
      <w:pPr>
        <w:rPr>
          <w:rFonts w:asciiTheme="majorHAnsi" w:hAnsiTheme="majorHAnsi" w:cstheme="majorHAnsi"/>
          <w:color w:val="000000" w:themeColor="text1"/>
        </w:rPr>
      </w:pPr>
    </w:p>
    <w:p w14:paraId="1B346C3E" w14:textId="4AF52DD2" w:rsidR="009872FA" w:rsidRPr="00A2423F" w:rsidRDefault="00E87B7F" w:rsidP="00A73C40">
      <w:pPr>
        <w:rPr>
          <w:rFonts w:asciiTheme="majorHAnsi" w:hAnsiTheme="majorHAnsi" w:cstheme="majorHAnsi"/>
          <w:color w:val="000000" w:themeColor="text1"/>
        </w:rPr>
      </w:pPr>
      <w:r w:rsidRPr="00A2423F">
        <w:rPr>
          <w:rFonts w:asciiTheme="majorHAnsi" w:hAnsiTheme="majorHAnsi" w:cstheme="majorHAnsi"/>
          <w:color w:val="000000" w:themeColor="text1"/>
        </w:rPr>
        <w:t xml:space="preserve">In conclusion </w:t>
      </w:r>
      <w:r w:rsidR="00B8228B" w:rsidRPr="00A2423F">
        <w:rPr>
          <w:rFonts w:asciiTheme="majorHAnsi" w:hAnsiTheme="majorHAnsi" w:cstheme="majorHAnsi"/>
          <w:color w:val="000000" w:themeColor="text1"/>
        </w:rPr>
        <w:t xml:space="preserve">although I still have much to learn I believe </w:t>
      </w:r>
      <w:r w:rsidRPr="00A2423F">
        <w:rPr>
          <w:rFonts w:asciiTheme="majorHAnsi" w:hAnsiTheme="majorHAnsi" w:cstheme="majorHAnsi"/>
          <w:color w:val="000000" w:themeColor="text1"/>
        </w:rPr>
        <w:t>I have come far since I began this project gaining great knowledge in the area of project management and the topics surrounding deep le</w:t>
      </w:r>
      <w:r w:rsidR="00B8228B" w:rsidRPr="00A2423F">
        <w:rPr>
          <w:rFonts w:asciiTheme="majorHAnsi" w:hAnsiTheme="majorHAnsi" w:cstheme="majorHAnsi"/>
          <w:color w:val="000000" w:themeColor="text1"/>
        </w:rPr>
        <w:t>arning and image classification.</w:t>
      </w:r>
    </w:p>
    <w:p w14:paraId="2AC7A8D5" w14:textId="77777777" w:rsidR="00FB3AD7" w:rsidRPr="00A2423F" w:rsidRDefault="00FB3AD7" w:rsidP="00A73C40">
      <w:pPr>
        <w:rPr>
          <w:rFonts w:asciiTheme="majorHAnsi" w:hAnsiTheme="majorHAnsi" w:cstheme="majorHAnsi"/>
          <w:color w:val="000000" w:themeColor="text1"/>
        </w:rPr>
      </w:pPr>
    </w:p>
    <w:p w14:paraId="48A4B910" w14:textId="77777777" w:rsidR="00FB3AD7" w:rsidRPr="00A2423F" w:rsidRDefault="00FB3AD7" w:rsidP="00A73C40">
      <w:pPr>
        <w:rPr>
          <w:rFonts w:asciiTheme="majorHAnsi" w:hAnsiTheme="majorHAnsi" w:cstheme="majorHAnsi"/>
          <w:color w:val="000000" w:themeColor="text1"/>
        </w:rPr>
      </w:pPr>
    </w:p>
    <w:p w14:paraId="725C71CD" w14:textId="77777777" w:rsidR="00FB3AD7" w:rsidRPr="00A2423F" w:rsidRDefault="00FB3AD7" w:rsidP="00A73C40">
      <w:pPr>
        <w:rPr>
          <w:rFonts w:asciiTheme="majorHAnsi" w:hAnsiTheme="majorHAnsi" w:cstheme="majorHAnsi"/>
          <w:color w:val="000000" w:themeColor="text1"/>
        </w:rPr>
      </w:pPr>
    </w:p>
    <w:p w14:paraId="5F86C141" w14:textId="77777777" w:rsidR="00FB3AD7" w:rsidRPr="00A2423F" w:rsidRDefault="00FB3AD7" w:rsidP="00A73C40">
      <w:pPr>
        <w:jc w:val="both"/>
        <w:rPr>
          <w:rFonts w:asciiTheme="majorHAnsi" w:hAnsiTheme="majorHAnsi" w:cstheme="majorHAnsi"/>
          <w:color w:val="000000" w:themeColor="text1"/>
        </w:rPr>
      </w:pPr>
    </w:p>
    <w:p w14:paraId="4FB0B726" w14:textId="77777777" w:rsidR="00FB3AD7" w:rsidRPr="00A2423F" w:rsidRDefault="00FB3AD7" w:rsidP="00A73C40">
      <w:pPr>
        <w:jc w:val="both"/>
        <w:rPr>
          <w:rFonts w:asciiTheme="majorHAnsi" w:hAnsiTheme="majorHAnsi" w:cstheme="majorHAnsi"/>
          <w:color w:val="000000" w:themeColor="text1"/>
        </w:rPr>
      </w:pPr>
    </w:p>
    <w:p w14:paraId="496F1328" w14:textId="77777777" w:rsidR="00FB3AD7" w:rsidRPr="00A2423F" w:rsidRDefault="00FB3AD7" w:rsidP="00A73C40">
      <w:pPr>
        <w:jc w:val="both"/>
        <w:rPr>
          <w:rFonts w:asciiTheme="majorHAnsi" w:hAnsiTheme="majorHAnsi" w:cstheme="majorHAnsi"/>
          <w:color w:val="000000" w:themeColor="text1"/>
        </w:rPr>
      </w:pPr>
    </w:p>
    <w:p w14:paraId="453EC404" w14:textId="77777777" w:rsidR="00FB3AD7" w:rsidRPr="00A2423F" w:rsidRDefault="00FB3AD7" w:rsidP="00A73C40">
      <w:pPr>
        <w:jc w:val="both"/>
        <w:rPr>
          <w:rFonts w:asciiTheme="majorHAnsi" w:hAnsiTheme="majorHAnsi" w:cstheme="majorHAnsi"/>
          <w:color w:val="000000" w:themeColor="text1"/>
        </w:rPr>
      </w:pPr>
    </w:p>
    <w:p w14:paraId="13F2A92B" w14:textId="77777777" w:rsidR="00FB3AD7" w:rsidRPr="00A2423F" w:rsidRDefault="00FB3AD7" w:rsidP="00A73C40">
      <w:pPr>
        <w:jc w:val="both"/>
        <w:rPr>
          <w:rFonts w:asciiTheme="majorHAnsi" w:hAnsiTheme="majorHAnsi" w:cstheme="majorHAnsi"/>
          <w:color w:val="000000" w:themeColor="text1"/>
        </w:rPr>
      </w:pPr>
    </w:p>
    <w:p w14:paraId="05E1ED23" w14:textId="77777777" w:rsidR="00FB3AD7" w:rsidRPr="00A2423F" w:rsidRDefault="00FB3AD7" w:rsidP="00A73C40">
      <w:pPr>
        <w:jc w:val="both"/>
        <w:rPr>
          <w:rFonts w:asciiTheme="majorHAnsi" w:hAnsiTheme="majorHAnsi" w:cstheme="majorHAnsi"/>
          <w:color w:val="000000" w:themeColor="text1"/>
        </w:rPr>
      </w:pPr>
    </w:p>
    <w:p w14:paraId="47531827" w14:textId="77777777" w:rsidR="00FB3AD7" w:rsidRPr="00A2423F" w:rsidRDefault="00FB3AD7" w:rsidP="00A73C40">
      <w:pPr>
        <w:jc w:val="both"/>
        <w:rPr>
          <w:rFonts w:asciiTheme="majorHAnsi" w:hAnsiTheme="majorHAnsi" w:cstheme="majorHAnsi"/>
          <w:color w:val="000000" w:themeColor="text1"/>
        </w:rPr>
      </w:pPr>
    </w:p>
    <w:p w14:paraId="59D27219" w14:textId="77777777" w:rsidR="00FB3AD7" w:rsidRPr="00A2423F" w:rsidRDefault="00FB3AD7" w:rsidP="00A73C40">
      <w:pPr>
        <w:jc w:val="both"/>
        <w:rPr>
          <w:rFonts w:asciiTheme="majorHAnsi" w:hAnsiTheme="majorHAnsi" w:cstheme="majorHAnsi"/>
          <w:color w:val="000000" w:themeColor="text1"/>
        </w:rPr>
      </w:pPr>
    </w:p>
    <w:p w14:paraId="55F2B39D" w14:textId="77777777" w:rsidR="00FB3AD7" w:rsidRPr="00A2423F" w:rsidRDefault="00FB3AD7" w:rsidP="00A73C40">
      <w:pPr>
        <w:jc w:val="both"/>
        <w:rPr>
          <w:rFonts w:asciiTheme="majorHAnsi" w:hAnsiTheme="majorHAnsi" w:cstheme="majorHAnsi"/>
          <w:color w:val="000000" w:themeColor="text1"/>
        </w:rPr>
      </w:pPr>
    </w:p>
    <w:p w14:paraId="02986354" w14:textId="77777777" w:rsidR="00FB3AD7" w:rsidRPr="00A2423F" w:rsidRDefault="00FB3AD7" w:rsidP="00A73C40">
      <w:pPr>
        <w:jc w:val="both"/>
        <w:rPr>
          <w:rFonts w:asciiTheme="majorHAnsi" w:hAnsiTheme="majorHAnsi" w:cstheme="majorHAnsi"/>
          <w:color w:val="000000" w:themeColor="text1"/>
        </w:rPr>
      </w:pPr>
    </w:p>
    <w:p w14:paraId="16326228" w14:textId="77777777" w:rsidR="00FB3AD7" w:rsidRPr="00A2423F" w:rsidRDefault="00FB3AD7" w:rsidP="00A73C40">
      <w:pPr>
        <w:jc w:val="both"/>
        <w:rPr>
          <w:rFonts w:asciiTheme="majorHAnsi" w:hAnsiTheme="majorHAnsi" w:cstheme="majorHAnsi"/>
          <w:color w:val="000000" w:themeColor="text1"/>
        </w:rPr>
      </w:pPr>
    </w:p>
    <w:p w14:paraId="1C547EDD" w14:textId="77777777" w:rsidR="00FB3AD7" w:rsidRPr="00A2423F" w:rsidRDefault="00FB3AD7" w:rsidP="00A73C40">
      <w:pPr>
        <w:jc w:val="both"/>
        <w:rPr>
          <w:rFonts w:asciiTheme="majorHAnsi" w:hAnsiTheme="majorHAnsi" w:cstheme="majorHAnsi"/>
          <w:color w:val="000000" w:themeColor="text1"/>
        </w:rPr>
      </w:pPr>
    </w:p>
    <w:p w14:paraId="70939729" w14:textId="77777777" w:rsidR="00FB3AD7" w:rsidRPr="00A2423F" w:rsidRDefault="00FB3AD7" w:rsidP="00A73C40">
      <w:pPr>
        <w:jc w:val="both"/>
        <w:rPr>
          <w:rFonts w:asciiTheme="majorHAnsi" w:hAnsiTheme="majorHAnsi" w:cstheme="majorHAnsi"/>
          <w:color w:val="000000" w:themeColor="text1"/>
        </w:rPr>
      </w:pPr>
    </w:p>
    <w:p w14:paraId="691AE68B" w14:textId="77777777" w:rsidR="00FB3AD7" w:rsidRPr="00A2423F" w:rsidRDefault="00FB3AD7" w:rsidP="00A73C40">
      <w:pPr>
        <w:jc w:val="both"/>
        <w:rPr>
          <w:rFonts w:asciiTheme="majorHAnsi" w:hAnsiTheme="majorHAnsi" w:cstheme="majorHAnsi"/>
          <w:color w:val="000000" w:themeColor="text1"/>
        </w:rPr>
      </w:pPr>
    </w:p>
    <w:p w14:paraId="480B5D01" w14:textId="77777777" w:rsidR="00FB3AD7" w:rsidRPr="00A2423F" w:rsidRDefault="00FB3AD7" w:rsidP="00A73C40">
      <w:pPr>
        <w:jc w:val="both"/>
        <w:rPr>
          <w:rFonts w:asciiTheme="majorHAnsi" w:hAnsiTheme="majorHAnsi" w:cstheme="majorHAnsi"/>
          <w:color w:val="000000" w:themeColor="text1"/>
        </w:rPr>
      </w:pPr>
    </w:p>
    <w:p w14:paraId="76FBC886" w14:textId="77777777" w:rsidR="00FB3AD7" w:rsidRPr="00A2423F" w:rsidRDefault="00FB3AD7" w:rsidP="00A73C40">
      <w:pPr>
        <w:jc w:val="both"/>
        <w:rPr>
          <w:rFonts w:asciiTheme="majorHAnsi" w:hAnsiTheme="majorHAnsi" w:cstheme="majorHAnsi"/>
          <w:color w:val="000000" w:themeColor="text1"/>
        </w:rPr>
      </w:pPr>
    </w:p>
    <w:p w14:paraId="3448C2BA" w14:textId="77777777" w:rsidR="00FB3AD7" w:rsidRPr="00A2423F" w:rsidRDefault="00FB3AD7" w:rsidP="00A73C40">
      <w:pPr>
        <w:jc w:val="both"/>
        <w:rPr>
          <w:rFonts w:asciiTheme="majorHAnsi" w:hAnsiTheme="majorHAnsi" w:cstheme="majorHAnsi"/>
          <w:color w:val="000000" w:themeColor="text1"/>
        </w:rPr>
      </w:pPr>
    </w:p>
    <w:p w14:paraId="64F655B8" w14:textId="77777777" w:rsidR="00FB3AD7" w:rsidRPr="00A2423F" w:rsidRDefault="00FB3AD7" w:rsidP="00A73C40">
      <w:pPr>
        <w:jc w:val="both"/>
        <w:rPr>
          <w:rFonts w:asciiTheme="majorHAnsi" w:hAnsiTheme="majorHAnsi" w:cstheme="majorHAnsi"/>
          <w:color w:val="000000" w:themeColor="text1"/>
        </w:rPr>
      </w:pPr>
    </w:p>
    <w:p w14:paraId="59436030" w14:textId="77777777" w:rsidR="00FB3AD7" w:rsidRPr="00A2423F" w:rsidRDefault="00FB3AD7" w:rsidP="00A73C40">
      <w:pPr>
        <w:jc w:val="both"/>
        <w:rPr>
          <w:rFonts w:asciiTheme="majorHAnsi" w:hAnsiTheme="majorHAnsi" w:cstheme="majorHAnsi"/>
          <w:color w:val="000000" w:themeColor="text1"/>
        </w:rPr>
      </w:pPr>
    </w:p>
    <w:p w14:paraId="08CE044E" w14:textId="77777777" w:rsidR="00FB3AD7" w:rsidRPr="00A2423F" w:rsidRDefault="00FB3AD7" w:rsidP="00A73C40">
      <w:pPr>
        <w:jc w:val="both"/>
        <w:rPr>
          <w:rFonts w:asciiTheme="majorHAnsi" w:hAnsiTheme="majorHAnsi" w:cstheme="majorHAnsi"/>
          <w:color w:val="000000" w:themeColor="text1"/>
        </w:rPr>
      </w:pPr>
    </w:p>
    <w:p w14:paraId="6287E945" w14:textId="77777777" w:rsidR="00FB3AD7" w:rsidRPr="00A2423F" w:rsidRDefault="00FB3AD7" w:rsidP="00A73C40">
      <w:pPr>
        <w:jc w:val="both"/>
        <w:rPr>
          <w:rFonts w:asciiTheme="majorHAnsi" w:hAnsiTheme="majorHAnsi" w:cstheme="majorHAnsi"/>
          <w:color w:val="000000" w:themeColor="text1"/>
        </w:rPr>
      </w:pPr>
    </w:p>
    <w:p w14:paraId="130CDA1B" w14:textId="77777777" w:rsidR="00FB3AD7" w:rsidRPr="00A2423F" w:rsidRDefault="00FB3AD7" w:rsidP="00A73C40">
      <w:pPr>
        <w:jc w:val="both"/>
        <w:rPr>
          <w:rFonts w:asciiTheme="majorHAnsi" w:hAnsiTheme="majorHAnsi" w:cstheme="majorHAnsi"/>
          <w:color w:val="000000" w:themeColor="text1"/>
        </w:rPr>
      </w:pPr>
    </w:p>
    <w:p w14:paraId="6F17EFB5" w14:textId="77777777" w:rsidR="00FB3AD7" w:rsidRPr="00A2423F" w:rsidRDefault="00FB3AD7" w:rsidP="00A73C40">
      <w:pPr>
        <w:jc w:val="both"/>
        <w:rPr>
          <w:rFonts w:asciiTheme="majorHAnsi" w:hAnsiTheme="majorHAnsi" w:cstheme="majorHAnsi"/>
          <w:color w:val="000000" w:themeColor="text1"/>
        </w:rPr>
      </w:pPr>
    </w:p>
    <w:p w14:paraId="0453F1E9" w14:textId="77777777" w:rsidR="00FB3AD7" w:rsidRPr="00A2423F" w:rsidRDefault="00FB3AD7" w:rsidP="00A73C40">
      <w:pPr>
        <w:jc w:val="both"/>
        <w:rPr>
          <w:rFonts w:asciiTheme="majorHAnsi" w:hAnsiTheme="majorHAnsi" w:cstheme="majorHAnsi"/>
          <w:color w:val="000000" w:themeColor="text1"/>
        </w:rPr>
      </w:pPr>
    </w:p>
    <w:p w14:paraId="23743490" w14:textId="77777777" w:rsidR="00FB3AD7" w:rsidRPr="00A2423F" w:rsidRDefault="00FB3AD7" w:rsidP="00A73C40">
      <w:pPr>
        <w:jc w:val="both"/>
        <w:rPr>
          <w:rFonts w:asciiTheme="majorHAnsi" w:hAnsiTheme="majorHAnsi" w:cstheme="majorHAnsi"/>
          <w:color w:val="000000" w:themeColor="text1"/>
        </w:rPr>
      </w:pPr>
    </w:p>
    <w:p w14:paraId="3C1145A4" w14:textId="77777777" w:rsidR="00FB3AD7" w:rsidRPr="00A2423F" w:rsidRDefault="00FB3AD7" w:rsidP="00A73C40">
      <w:pPr>
        <w:jc w:val="both"/>
        <w:rPr>
          <w:rFonts w:asciiTheme="majorHAnsi" w:hAnsiTheme="majorHAnsi" w:cstheme="majorHAnsi"/>
          <w:color w:val="000000" w:themeColor="text1"/>
        </w:rPr>
      </w:pPr>
    </w:p>
    <w:p w14:paraId="7DA9696F" w14:textId="77777777" w:rsidR="00FB3AD7" w:rsidRPr="00A2423F" w:rsidRDefault="00FB3AD7" w:rsidP="00A73C40">
      <w:pPr>
        <w:jc w:val="both"/>
        <w:rPr>
          <w:rFonts w:asciiTheme="majorHAnsi" w:hAnsiTheme="majorHAnsi" w:cstheme="majorHAnsi"/>
          <w:color w:val="000000" w:themeColor="text1"/>
        </w:rPr>
      </w:pPr>
    </w:p>
    <w:p w14:paraId="673EC4C1" w14:textId="77777777" w:rsidR="00FB3AD7" w:rsidRPr="00A2423F" w:rsidRDefault="00FB3AD7" w:rsidP="00A73C40">
      <w:pPr>
        <w:jc w:val="both"/>
        <w:rPr>
          <w:rFonts w:asciiTheme="majorHAnsi" w:hAnsiTheme="majorHAnsi" w:cstheme="majorHAnsi"/>
          <w:color w:val="000000" w:themeColor="text1"/>
        </w:rPr>
      </w:pPr>
    </w:p>
    <w:p w14:paraId="3BBB4B10" w14:textId="77777777" w:rsidR="00AD7580" w:rsidRPr="00A2423F" w:rsidRDefault="00AD7580" w:rsidP="00A73C40">
      <w:pPr>
        <w:jc w:val="both"/>
        <w:rPr>
          <w:rFonts w:asciiTheme="majorHAnsi" w:hAnsiTheme="majorHAnsi" w:cstheme="majorHAnsi"/>
          <w:color w:val="000000" w:themeColor="text1"/>
        </w:rPr>
      </w:pPr>
    </w:p>
    <w:p w14:paraId="1B3B6D6C" w14:textId="77777777" w:rsidR="00AD7580" w:rsidRPr="00A2423F" w:rsidRDefault="00AD7580" w:rsidP="00A73C40">
      <w:pPr>
        <w:jc w:val="both"/>
        <w:rPr>
          <w:rFonts w:asciiTheme="majorHAnsi" w:hAnsiTheme="majorHAnsi" w:cstheme="majorHAnsi"/>
          <w:color w:val="000000" w:themeColor="text1"/>
        </w:rPr>
      </w:pPr>
    </w:p>
    <w:p w14:paraId="6E0EFCA6" w14:textId="77777777" w:rsidR="00FB3AD7" w:rsidRPr="00A2423F" w:rsidRDefault="00FB3AD7" w:rsidP="00A73C40">
      <w:pPr>
        <w:jc w:val="both"/>
        <w:rPr>
          <w:rFonts w:asciiTheme="majorHAnsi" w:hAnsiTheme="majorHAnsi" w:cstheme="majorHAnsi"/>
          <w:color w:val="000000" w:themeColor="text1"/>
        </w:rPr>
      </w:pPr>
    </w:p>
    <w:p w14:paraId="127154BC" w14:textId="6D9B9FA4" w:rsidR="008E6D76" w:rsidRPr="00A2423F" w:rsidRDefault="00A96ECA" w:rsidP="00A73C40">
      <w:pPr>
        <w:pStyle w:val="Heading1"/>
        <w:numPr>
          <w:ilvl w:val="0"/>
          <w:numId w:val="1"/>
        </w:numPr>
        <w:jc w:val="both"/>
        <w:rPr>
          <w:rFonts w:cstheme="majorHAnsi"/>
          <w:color w:val="000000" w:themeColor="text1"/>
        </w:rPr>
      </w:pPr>
      <w:bookmarkStart w:id="52" w:name="_Toc499471485"/>
      <w:r w:rsidRPr="00A2423F">
        <w:rPr>
          <w:rFonts w:cstheme="majorHAnsi"/>
          <w:color w:val="000000" w:themeColor="text1"/>
        </w:rPr>
        <w:lastRenderedPageBreak/>
        <w:t>Bibliography</w:t>
      </w:r>
      <w:bookmarkEnd w:id="52"/>
      <w:r w:rsidR="002F4887" w:rsidRPr="00A2423F">
        <w:rPr>
          <w:rFonts w:cstheme="majorHAnsi"/>
          <w:color w:val="000000" w:themeColor="text1"/>
        </w:rPr>
        <w:t xml:space="preserve">  </w:t>
      </w:r>
    </w:p>
    <w:p w14:paraId="0C2E6BBE" w14:textId="77777777" w:rsidR="0043307B" w:rsidRPr="00A2423F" w:rsidRDefault="0043307B" w:rsidP="00A73C40">
      <w:pPr>
        <w:pStyle w:val="Bibliography"/>
        <w:jc w:val="both"/>
        <w:rPr>
          <w:rFonts w:asciiTheme="majorHAnsi" w:eastAsia="Times New Roman" w:hAnsiTheme="majorHAnsi" w:cstheme="majorHAnsi"/>
          <w:color w:val="000000" w:themeColor="text1"/>
          <w:lang w:val="en-IE" w:eastAsia="zh-CN"/>
        </w:rPr>
      </w:pPr>
    </w:p>
    <w:p w14:paraId="6B352BAC" w14:textId="77777777" w:rsidR="006C6778" w:rsidRPr="00A2423F" w:rsidRDefault="00767954" w:rsidP="006C6778">
      <w:pPr>
        <w:pStyle w:val="Bibliography"/>
        <w:rPr>
          <w:color w:val="000000" w:themeColor="text1"/>
        </w:rPr>
      </w:pPr>
      <w:r w:rsidRPr="00A2423F">
        <w:rPr>
          <w:rFonts w:asciiTheme="majorHAnsi" w:eastAsia="Times New Roman" w:hAnsiTheme="majorHAnsi" w:cstheme="majorHAnsi"/>
          <w:color w:val="000000" w:themeColor="text1"/>
          <w:lang w:val="en-IE" w:eastAsia="zh-CN"/>
        </w:rPr>
        <w:fldChar w:fldCharType="begin"/>
      </w:r>
      <w:r w:rsidR="00AD7580" w:rsidRPr="00A2423F">
        <w:rPr>
          <w:rFonts w:asciiTheme="majorHAnsi" w:eastAsia="Times New Roman" w:hAnsiTheme="majorHAnsi" w:cstheme="majorHAnsi"/>
          <w:color w:val="000000" w:themeColor="text1"/>
          <w:lang w:val="en-IE" w:eastAsia="zh-CN"/>
        </w:rPr>
        <w:instrText xml:space="preserve"> ADDIN ZOTERO_BIBL {"custom":[]} CSL_BIBLIOGRAPHY </w:instrText>
      </w:r>
      <w:r w:rsidRPr="00A2423F">
        <w:rPr>
          <w:rFonts w:asciiTheme="majorHAnsi" w:eastAsia="Times New Roman" w:hAnsiTheme="majorHAnsi" w:cstheme="majorHAnsi"/>
          <w:color w:val="000000" w:themeColor="text1"/>
          <w:lang w:val="en-IE" w:eastAsia="zh-CN"/>
        </w:rPr>
        <w:fldChar w:fldCharType="separate"/>
      </w:r>
      <w:r w:rsidR="006C6778" w:rsidRPr="00A2423F">
        <w:rPr>
          <w:color w:val="000000" w:themeColor="text1"/>
        </w:rPr>
        <w:t xml:space="preserve">1. </w:t>
      </w:r>
      <w:r w:rsidR="006C6778" w:rsidRPr="00A2423F">
        <w:rPr>
          <w:color w:val="000000" w:themeColor="text1"/>
        </w:rPr>
        <w:tab/>
        <w:t>The Best Machine Learning Libraries in Python [Internet]. Stack Abuse. 2015 [cited 2017 Nov 23]. Available from: http://stackabuse.com/the-best-machine-learning-libraries-in-python/</w:t>
      </w:r>
    </w:p>
    <w:p w14:paraId="71D96263" w14:textId="77777777" w:rsidR="006C6778" w:rsidRPr="00A2423F" w:rsidRDefault="006C6778" w:rsidP="006C6778">
      <w:pPr>
        <w:pStyle w:val="Bibliography"/>
        <w:rPr>
          <w:color w:val="000000" w:themeColor="text1"/>
        </w:rPr>
      </w:pPr>
      <w:r w:rsidRPr="00A2423F">
        <w:rPr>
          <w:color w:val="000000" w:themeColor="text1"/>
        </w:rPr>
        <w:t xml:space="preserve">2. </w:t>
      </w:r>
      <w:r w:rsidRPr="00A2423F">
        <w:rPr>
          <w:color w:val="000000" w:themeColor="text1"/>
        </w:rPr>
        <w:tab/>
        <w:t>scikit-learn: machine learning in Python — scikit-learn 0.19.1 documentation [Internet]. 2017 [cited 2017 Nov 13]. Available from: http://scikit-learn.org/stable/</w:t>
      </w:r>
    </w:p>
    <w:p w14:paraId="3BA06860" w14:textId="77777777" w:rsidR="006C6778" w:rsidRPr="00A2423F" w:rsidRDefault="006C6778" w:rsidP="006C6778">
      <w:pPr>
        <w:pStyle w:val="Bibliography"/>
        <w:rPr>
          <w:color w:val="000000" w:themeColor="text1"/>
        </w:rPr>
      </w:pPr>
      <w:r w:rsidRPr="00A2423F">
        <w:rPr>
          <w:color w:val="000000" w:themeColor="text1"/>
        </w:rPr>
        <w:t xml:space="preserve">3. </w:t>
      </w:r>
      <w:r w:rsidRPr="00A2423F">
        <w:rPr>
          <w:color w:val="000000" w:themeColor="text1"/>
        </w:rPr>
        <w:tab/>
        <w:t>TensorFlow [Internet]. TensorFlow. 2017 [cited 2017 Nov 13]. Available from: https://www.tensorflow.org/</w:t>
      </w:r>
    </w:p>
    <w:p w14:paraId="13D100D2" w14:textId="77777777" w:rsidR="006C6778" w:rsidRPr="00A2423F" w:rsidRDefault="006C6778" w:rsidP="006C6778">
      <w:pPr>
        <w:pStyle w:val="Bibliography"/>
        <w:rPr>
          <w:color w:val="000000" w:themeColor="text1"/>
        </w:rPr>
      </w:pPr>
      <w:r w:rsidRPr="00A2423F">
        <w:rPr>
          <w:color w:val="000000" w:themeColor="text1"/>
        </w:rPr>
        <w:t xml:space="preserve">4. </w:t>
      </w:r>
      <w:r w:rsidRPr="00A2423F">
        <w:rPr>
          <w:color w:val="000000" w:themeColor="text1"/>
        </w:rPr>
        <w:tab/>
        <w:t>OpenCV library [Internet]. 2017 [cited 2017 Nov 13]. Available from: https://opencv.org/</w:t>
      </w:r>
    </w:p>
    <w:p w14:paraId="541938E0" w14:textId="77777777" w:rsidR="006C6778" w:rsidRPr="00A2423F" w:rsidRDefault="006C6778" w:rsidP="006C6778">
      <w:pPr>
        <w:pStyle w:val="Bibliography"/>
        <w:rPr>
          <w:color w:val="000000" w:themeColor="text1"/>
        </w:rPr>
      </w:pPr>
      <w:r w:rsidRPr="00A2423F">
        <w:rPr>
          <w:color w:val="000000" w:themeColor="text1"/>
        </w:rPr>
        <w:t xml:space="preserve">5. </w:t>
      </w:r>
      <w:r w:rsidRPr="00A2423F">
        <w:rPr>
          <w:color w:val="000000" w:themeColor="text1"/>
        </w:rPr>
        <w:tab/>
        <w:t>Java Machine Learning Library (Java-ML) [Internet]. [cited 2017 Nov 16]. Available from: http://java-ml.sourceforge.net/</w:t>
      </w:r>
    </w:p>
    <w:p w14:paraId="66A7D93E" w14:textId="77777777" w:rsidR="006C6778" w:rsidRPr="00A2423F" w:rsidRDefault="006C6778" w:rsidP="006C6778">
      <w:pPr>
        <w:pStyle w:val="Bibliography"/>
        <w:rPr>
          <w:color w:val="000000" w:themeColor="text1"/>
        </w:rPr>
      </w:pPr>
      <w:r w:rsidRPr="00A2423F">
        <w:rPr>
          <w:color w:val="000000" w:themeColor="text1"/>
        </w:rPr>
        <w:t xml:space="preserve">6. </w:t>
      </w:r>
      <w:r w:rsidRPr="00A2423F">
        <w:rPr>
          <w:color w:val="000000" w:themeColor="text1"/>
        </w:rPr>
        <w:tab/>
        <w:t>Welcome to OpenCV Java Tutorials documentation! — OpenCV Java Tutorials 1.0 documentation [Internet]. [cited 2017 Nov 16]. Available from: http://opencv-java-tutorials.readthedocs.io/en/latest/</w:t>
      </w:r>
    </w:p>
    <w:p w14:paraId="504600A1" w14:textId="77777777" w:rsidR="006C6778" w:rsidRPr="00A2423F" w:rsidRDefault="006C6778" w:rsidP="006C6778">
      <w:pPr>
        <w:pStyle w:val="Bibliography"/>
        <w:rPr>
          <w:color w:val="000000" w:themeColor="text1"/>
        </w:rPr>
      </w:pPr>
      <w:r w:rsidRPr="00A2423F">
        <w:rPr>
          <w:color w:val="000000" w:themeColor="text1"/>
        </w:rPr>
        <w:t xml:space="preserve">7. </w:t>
      </w:r>
      <w:r w:rsidRPr="00A2423F">
        <w:rPr>
          <w:color w:val="000000" w:themeColor="text1"/>
        </w:rPr>
        <w:tab/>
        <w:t>Bobonich C. An Introduction to Philosophy [Internet]. Stanford University; [cited 2017 Nov 23]. Available from: https://web.stanford.edu/~bobonich/glances%20ahead/III.logic.language.html</w:t>
      </w:r>
    </w:p>
    <w:p w14:paraId="289309EA" w14:textId="77777777" w:rsidR="006C6778" w:rsidRPr="00A2423F" w:rsidRDefault="006C6778" w:rsidP="006C6778">
      <w:pPr>
        <w:pStyle w:val="Bibliography"/>
        <w:rPr>
          <w:color w:val="000000" w:themeColor="text1"/>
        </w:rPr>
      </w:pPr>
      <w:r w:rsidRPr="00A2423F">
        <w:rPr>
          <w:color w:val="000000" w:themeColor="text1"/>
        </w:rPr>
        <w:t xml:space="preserve">8. </w:t>
      </w:r>
      <w:r w:rsidRPr="00A2423F">
        <w:rPr>
          <w:color w:val="000000" w:themeColor="text1"/>
        </w:rPr>
        <w:tab/>
        <w:t>Smith Robin. Aristotle’s Logic. In: Zalta EN, editor. The Stanford Encyclopedia of Philosophy [Internet]. Spring 2017. Metaphysics Research Lab, Stanford University; 2017 [cited 2017 Oct 9]. p. 4. Available from: https://plato.stanford.edu/archives/spr2017/entries/aristotle-logic/</w:t>
      </w:r>
    </w:p>
    <w:p w14:paraId="2BF01F4A" w14:textId="77777777" w:rsidR="006C6778" w:rsidRPr="00A2423F" w:rsidRDefault="006C6778" w:rsidP="006C6778">
      <w:pPr>
        <w:pStyle w:val="Bibliography"/>
        <w:rPr>
          <w:color w:val="000000" w:themeColor="text1"/>
        </w:rPr>
      </w:pPr>
      <w:r w:rsidRPr="00A2423F">
        <w:rPr>
          <w:color w:val="000000" w:themeColor="text1"/>
        </w:rPr>
        <w:t xml:space="preserve">9. </w:t>
      </w:r>
      <w:r w:rsidRPr="00A2423F">
        <w:rPr>
          <w:color w:val="000000" w:themeColor="text1"/>
        </w:rPr>
        <w:tab/>
        <w:t>20th WCP: Computational Complexity and the Origin of Universals [Internet]. [cited 2017 Nov 16]. Available from: https://www.bu.edu/wcp/Papers/Mind/MindPerl.htm</w:t>
      </w:r>
    </w:p>
    <w:p w14:paraId="35ED2616" w14:textId="77777777" w:rsidR="006C6778" w:rsidRPr="00A2423F" w:rsidRDefault="006C6778" w:rsidP="006C6778">
      <w:pPr>
        <w:pStyle w:val="Bibliography"/>
        <w:rPr>
          <w:color w:val="000000" w:themeColor="text1"/>
        </w:rPr>
      </w:pPr>
      <w:r w:rsidRPr="00A2423F">
        <w:rPr>
          <w:color w:val="000000" w:themeColor="text1"/>
        </w:rPr>
        <w:t xml:space="preserve">10. </w:t>
      </w:r>
      <w:r w:rsidRPr="00A2423F">
        <w:rPr>
          <w:color w:val="000000" w:themeColor="text1"/>
        </w:rPr>
        <w:tab/>
        <w:t>What is Data Mining, Predictive Analytics, Big Data [Internet]. [cited 2017 Nov 16]. Available from: http://www.statsoft.com/Textbook/Data-Mining-Techniques</w:t>
      </w:r>
    </w:p>
    <w:p w14:paraId="65DAE96A" w14:textId="77777777" w:rsidR="006C6778" w:rsidRPr="00A2423F" w:rsidRDefault="006C6778" w:rsidP="006C6778">
      <w:pPr>
        <w:pStyle w:val="Bibliography"/>
        <w:rPr>
          <w:color w:val="000000" w:themeColor="text1"/>
        </w:rPr>
      </w:pPr>
      <w:r w:rsidRPr="00A2423F">
        <w:rPr>
          <w:color w:val="000000" w:themeColor="text1"/>
        </w:rPr>
        <w:t xml:space="preserve">11. </w:t>
      </w:r>
      <w:r w:rsidRPr="00A2423F">
        <w:rPr>
          <w:color w:val="000000" w:themeColor="text1"/>
        </w:rPr>
        <w:tab/>
        <w:t xml:space="preserve">Jiawei Han, Micheline Kamber. Data Mining - Concepts and Techniques. 2nd ed. Morgan Kaufmann; 2006. 702 p. </w:t>
      </w:r>
    </w:p>
    <w:p w14:paraId="1A397608" w14:textId="77777777" w:rsidR="006C6778" w:rsidRPr="00A2423F" w:rsidRDefault="006C6778" w:rsidP="006C6778">
      <w:pPr>
        <w:pStyle w:val="Bibliography"/>
        <w:rPr>
          <w:color w:val="000000" w:themeColor="text1"/>
        </w:rPr>
      </w:pPr>
      <w:r w:rsidRPr="00A2423F">
        <w:rPr>
          <w:color w:val="000000" w:themeColor="text1"/>
        </w:rPr>
        <w:t xml:space="preserve">12. </w:t>
      </w:r>
      <w:r w:rsidRPr="00A2423F">
        <w:rPr>
          <w:color w:val="000000" w:themeColor="text1"/>
        </w:rPr>
        <w:tab/>
        <w:t xml:space="preserve">Ethem Alpaydin. Introduction to Machine Learning. 2nd ed. Massachusetts Institute of Technology; 2010. </w:t>
      </w:r>
    </w:p>
    <w:p w14:paraId="2971C150" w14:textId="77777777" w:rsidR="006C6778" w:rsidRPr="00A2423F" w:rsidRDefault="006C6778" w:rsidP="006C6778">
      <w:pPr>
        <w:pStyle w:val="Bibliography"/>
        <w:rPr>
          <w:color w:val="000000" w:themeColor="text1"/>
        </w:rPr>
      </w:pPr>
      <w:r w:rsidRPr="00A2423F">
        <w:rPr>
          <w:color w:val="000000" w:themeColor="text1"/>
        </w:rPr>
        <w:lastRenderedPageBreak/>
        <w:t xml:space="preserve">13. </w:t>
      </w:r>
      <w:r w:rsidRPr="00A2423F">
        <w:rPr>
          <w:color w:val="000000" w:themeColor="text1"/>
        </w:rPr>
        <w:tab/>
        <w:t>Ullrich C. Descriptive and Prescriptive Learning Theories. In: Pedagogically Founded Courseware Generation for Web-Based Learning [Internet]. Springer, Berlin, Heidelberg; 2008 [cited 2017 Nov 16]. p. 37–42. (Lecture Notes in Computer Science). Available from: https://link.springer.com/chapter/10.1007/978-3-540-88215-2_3</w:t>
      </w:r>
    </w:p>
    <w:p w14:paraId="0C11DA94" w14:textId="77777777" w:rsidR="006C6778" w:rsidRPr="00A2423F" w:rsidRDefault="006C6778" w:rsidP="006C6778">
      <w:pPr>
        <w:pStyle w:val="Bibliography"/>
        <w:rPr>
          <w:color w:val="000000" w:themeColor="text1"/>
        </w:rPr>
      </w:pPr>
      <w:r w:rsidRPr="00A2423F">
        <w:rPr>
          <w:color w:val="000000" w:themeColor="text1"/>
        </w:rPr>
        <w:t xml:space="preserve">14. </w:t>
      </w:r>
      <w:r w:rsidRPr="00A2423F">
        <w:rPr>
          <w:color w:val="000000" w:themeColor="text1"/>
        </w:rPr>
        <w:tab/>
        <w:t xml:space="preserve">Rokach L. Data mining with decision trees : theory and applications : Series in machine perception and artificial intelligence. World Scientific; 2010. </w:t>
      </w:r>
    </w:p>
    <w:p w14:paraId="23FB224E" w14:textId="77777777" w:rsidR="006C6778" w:rsidRPr="00A2423F" w:rsidRDefault="006C6778" w:rsidP="006C6778">
      <w:pPr>
        <w:pStyle w:val="Bibliography"/>
        <w:rPr>
          <w:color w:val="000000" w:themeColor="text1"/>
        </w:rPr>
      </w:pPr>
      <w:r w:rsidRPr="00A2423F">
        <w:rPr>
          <w:color w:val="000000" w:themeColor="text1"/>
        </w:rPr>
        <w:t xml:space="preserve">15. </w:t>
      </w:r>
      <w:r w:rsidRPr="00A2423F">
        <w:rPr>
          <w:color w:val="000000" w:themeColor="text1"/>
        </w:rPr>
        <w:tab/>
        <w:t xml:space="preserve">Jared Dead. Big Data, Data Mining and Machine Learning. Hoboken, N.J.: John Wiley &amp; Sons; 2014. </w:t>
      </w:r>
    </w:p>
    <w:p w14:paraId="745FC933" w14:textId="77777777" w:rsidR="006C6778" w:rsidRPr="00A2423F" w:rsidRDefault="006C6778" w:rsidP="006C6778">
      <w:pPr>
        <w:pStyle w:val="Bibliography"/>
        <w:rPr>
          <w:color w:val="000000" w:themeColor="text1"/>
        </w:rPr>
      </w:pPr>
      <w:r w:rsidRPr="00A2423F">
        <w:rPr>
          <w:color w:val="000000" w:themeColor="text1"/>
        </w:rPr>
        <w:t xml:space="preserve">16. </w:t>
      </w:r>
      <w:r w:rsidRPr="00A2423F">
        <w:rPr>
          <w:color w:val="000000" w:themeColor="text1"/>
        </w:rPr>
        <w:tab/>
        <w:t xml:space="preserve">Hazewinkel M. Encyclopaedia of mathematics. Dordrecht: Kluwer Academic Publishers; 2000. </w:t>
      </w:r>
    </w:p>
    <w:p w14:paraId="19B69294" w14:textId="77777777" w:rsidR="006C6778" w:rsidRPr="00A2423F" w:rsidRDefault="006C6778" w:rsidP="006C6778">
      <w:pPr>
        <w:pStyle w:val="Bibliography"/>
        <w:rPr>
          <w:color w:val="000000" w:themeColor="text1"/>
        </w:rPr>
      </w:pPr>
      <w:r w:rsidRPr="00A2423F">
        <w:rPr>
          <w:color w:val="000000" w:themeColor="text1"/>
        </w:rPr>
        <w:t xml:space="preserve">17. </w:t>
      </w:r>
      <w:r w:rsidRPr="00A2423F">
        <w:rPr>
          <w:color w:val="000000" w:themeColor="text1"/>
        </w:rPr>
        <w:tab/>
        <w:t>Cascade Classification — OpenCV 2.4.13.4 documentation [Internet]. [cited 2017 Nov 16]. Available from: https://docs.opencv.org/2.4/modules/objdetect/doc/cascade_classification.html</w:t>
      </w:r>
    </w:p>
    <w:p w14:paraId="0C2204B8" w14:textId="77777777" w:rsidR="006C6778" w:rsidRPr="00A2423F" w:rsidRDefault="006C6778" w:rsidP="006C6778">
      <w:pPr>
        <w:pStyle w:val="Bibliography"/>
        <w:rPr>
          <w:color w:val="000000" w:themeColor="text1"/>
        </w:rPr>
      </w:pPr>
      <w:r w:rsidRPr="00A2423F">
        <w:rPr>
          <w:color w:val="000000" w:themeColor="text1"/>
        </w:rPr>
        <w:t xml:space="preserve">18. </w:t>
      </w:r>
      <w:r w:rsidRPr="00A2423F">
        <w:rPr>
          <w:color w:val="000000" w:themeColor="text1"/>
        </w:rPr>
        <w:tab/>
        <w:t xml:space="preserve">Witten IH, Frank E, Hall MA, Pal CJ. Data Mining: Practical Machine Learning Tools and Techniques. Morgan Kaufmann; 2016. 655 p. </w:t>
      </w:r>
    </w:p>
    <w:p w14:paraId="101BCF3A" w14:textId="77777777" w:rsidR="006C6778" w:rsidRPr="00A2423F" w:rsidRDefault="006C6778" w:rsidP="006C6778">
      <w:pPr>
        <w:pStyle w:val="Bibliography"/>
        <w:rPr>
          <w:color w:val="000000" w:themeColor="text1"/>
        </w:rPr>
      </w:pPr>
      <w:r w:rsidRPr="00A2423F">
        <w:rPr>
          <w:color w:val="000000" w:themeColor="text1"/>
        </w:rPr>
        <w:t xml:space="preserve">19. </w:t>
      </w:r>
      <w:r w:rsidRPr="00A2423F">
        <w:rPr>
          <w:color w:val="000000" w:themeColor="text1"/>
        </w:rPr>
        <w:tab/>
        <w:t xml:space="preserve">Stewart J. Calculus. 8th ed. McMaster University: Cengage Learning; 2016. </w:t>
      </w:r>
    </w:p>
    <w:p w14:paraId="15E9A962" w14:textId="77777777" w:rsidR="006C6778" w:rsidRPr="00A2423F" w:rsidRDefault="006C6778" w:rsidP="006C6778">
      <w:pPr>
        <w:pStyle w:val="Bibliography"/>
        <w:rPr>
          <w:color w:val="000000" w:themeColor="text1"/>
        </w:rPr>
      </w:pPr>
      <w:r w:rsidRPr="00A2423F">
        <w:rPr>
          <w:color w:val="000000" w:themeColor="text1"/>
        </w:rPr>
        <w:t xml:space="preserve">20. </w:t>
      </w:r>
      <w:r w:rsidRPr="00A2423F">
        <w:rPr>
          <w:color w:val="000000" w:themeColor="text1"/>
        </w:rPr>
        <w:tab/>
        <w:t>Aldrich J. Correlations Genuine and Spurious in Pearson and Yule [Internet]. Vol. 4. 1995 [cited 2017 Nov 16]. 364-367 p. Available from: https://web.archive.org/web/20060219042545/http://www.economics.soton.ac.uk/staff/aldrich/spurious.pdf</w:t>
      </w:r>
    </w:p>
    <w:p w14:paraId="4013C8C1" w14:textId="77777777" w:rsidR="006C6778" w:rsidRPr="00A2423F" w:rsidRDefault="006C6778" w:rsidP="006C6778">
      <w:pPr>
        <w:pStyle w:val="Bibliography"/>
        <w:rPr>
          <w:color w:val="000000" w:themeColor="text1"/>
        </w:rPr>
      </w:pPr>
      <w:r w:rsidRPr="00A2423F">
        <w:rPr>
          <w:color w:val="000000" w:themeColor="text1"/>
        </w:rPr>
        <w:t xml:space="preserve">21. </w:t>
      </w:r>
      <w:r w:rsidRPr="00A2423F">
        <w:rPr>
          <w:color w:val="000000" w:themeColor="text1"/>
        </w:rPr>
        <w:tab/>
        <w:t>Unsupervised Feature Learning and Deep Learning Tutorial [Internet]. [cited 2017 Nov 16]. Available from: http://ufldl.stanford.edu/tutorial/supervised/SoftmaxRegression/</w:t>
      </w:r>
    </w:p>
    <w:p w14:paraId="520957C6" w14:textId="77777777" w:rsidR="006C6778" w:rsidRPr="00A2423F" w:rsidRDefault="006C6778" w:rsidP="006C6778">
      <w:pPr>
        <w:pStyle w:val="Bibliography"/>
        <w:rPr>
          <w:color w:val="000000" w:themeColor="text1"/>
        </w:rPr>
      </w:pPr>
      <w:r w:rsidRPr="00A2423F">
        <w:rPr>
          <w:color w:val="000000" w:themeColor="text1"/>
        </w:rPr>
        <w:t xml:space="preserve">22. </w:t>
      </w:r>
      <w:r w:rsidRPr="00A2423F">
        <w:rPr>
          <w:color w:val="000000" w:themeColor="text1"/>
        </w:rPr>
        <w:tab/>
        <w:t>Chang J. Linear Regression [Internet]. Yale University; 1997 [cited 2017 Nov 16]. Available from: http://www.stat.yale.edu/Courses/1997-98/101/linreg.htm</w:t>
      </w:r>
    </w:p>
    <w:p w14:paraId="4B792198" w14:textId="77777777" w:rsidR="006C6778" w:rsidRPr="00A2423F" w:rsidRDefault="006C6778" w:rsidP="006C6778">
      <w:pPr>
        <w:pStyle w:val="Bibliography"/>
        <w:rPr>
          <w:color w:val="000000" w:themeColor="text1"/>
        </w:rPr>
      </w:pPr>
      <w:r w:rsidRPr="00A2423F">
        <w:rPr>
          <w:color w:val="000000" w:themeColor="text1"/>
        </w:rPr>
        <w:t xml:space="preserve">23. </w:t>
      </w:r>
      <w:r w:rsidRPr="00A2423F">
        <w:rPr>
          <w:color w:val="000000" w:themeColor="text1"/>
        </w:rPr>
        <w:tab/>
        <w:t xml:space="preserve">Raschka S. Python Machine Learning. Birmingham, Uk: Packt Publishing; 2015. </w:t>
      </w:r>
    </w:p>
    <w:p w14:paraId="010A95D2" w14:textId="77777777" w:rsidR="006C6778" w:rsidRPr="00A2423F" w:rsidRDefault="006C6778" w:rsidP="006C6778">
      <w:pPr>
        <w:pStyle w:val="Bibliography"/>
        <w:rPr>
          <w:color w:val="000000" w:themeColor="text1"/>
        </w:rPr>
      </w:pPr>
      <w:r w:rsidRPr="00A2423F">
        <w:rPr>
          <w:color w:val="000000" w:themeColor="text1"/>
        </w:rPr>
        <w:t xml:space="preserve">24. </w:t>
      </w:r>
      <w:r w:rsidRPr="00A2423F">
        <w:rPr>
          <w:color w:val="000000" w:themeColor="text1"/>
        </w:rPr>
        <w:tab/>
        <w:t xml:space="preserve">Kühnberger K-U, Rudolph S, Wang P. Artificial General Intelligence: 6th International Conference, AGI 2013, Beijing, China, July 31 -- August 3, 2013, Proceedings. Springer; 2013. 217 p. </w:t>
      </w:r>
    </w:p>
    <w:p w14:paraId="0E22455A" w14:textId="77777777" w:rsidR="006C6778" w:rsidRPr="00A2423F" w:rsidRDefault="006C6778" w:rsidP="006C6778">
      <w:pPr>
        <w:pStyle w:val="Bibliography"/>
        <w:rPr>
          <w:color w:val="000000" w:themeColor="text1"/>
        </w:rPr>
      </w:pPr>
      <w:r w:rsidRPr="00A2423F">
        <w:rPr>
          <w:color w:val="000000" w:themeColor="text1"/>
        </w:rPr>
        <w:t xml:space="preserve">25. </w:t>
      </w:r>
      <w:r w:rsidRPr="00A2423F">
        <w:rPr>
          <w:color w:val="000000" w:themeColor="text1"/>
        </w:rPr>
        <w:tab/>
        <w:t>Plunket, Elman. Exercises in Rethinking Innateness [Internet]. MIT Press; 1997 [cited 2017 Nov 16]. 166 p. Available from: http://www.cse.unsw.edu.au/~billw/cs9444/crossentropy.html</w:t>
      </w:r>
    </w:p>
    <w:p w14:paraId="53CB39AE" w14:textId="77777777" w:rsidR="006C6778" w:rsidRPr="00A2423F" w:rsidRDefault="006C6778" w:rsidP="006C6778">
      <w:pPr>
        <w:pStyle w:val="Bibliography"/>
        <w:rPr>
          <w:color w:val="000000" w:themeColor="text1"/>
        </w:rPr>
      </w:pPr>
      <w:r w:rsidRPr="00A2423F">
        <w:rPr>
          <w:color w:val="000000" w:themeColor="text1"/>
        </w:rPr>
        <w:lastRenderedPageBreak/>
        <w:t xml:space="preserve">26. </w:t>
      </w:r>
      <w:r w:rsidRPr="00A2423F">
        <w:rPr>
          <w:color w:val="000000" w:themeColor="text1"/>
        </w:rPr>
        <w:tab/>
        <w:t>Grosse R. Training a Classifier [Internet]. Computer Science University of Toronto; [cited 2017 Nov 16]. Available from: http://www.cs.toronto.edu/~rgrosse/courses/csc321_2017/readings/L04%20Training%20a%20Classifier.pdf</w:t>
      </w:r>
    </w:p>
    <w:p w14:paraId="36709F17" w14:textId="77777777" w:rsidR="006C6778" w:rsidRPr="00A2423F" w:rsidRDefault="006C6778" w:rsidP="006C6778">
      <w:pPr>
        <w:pStyle w:val="Bibliography"/>
        <w:rPr>
          <w:color w:val="000000" w:themeColor="text1"/>
        </w:rPr>
      </w:pPr>
      <w:r w:rsidRPr="00A2423F">
        <w:rPr>
          <w:color w:val="000000" w:themeColor="text1"/>
        </w:rPr>
        <w:t xml:space="preserve">27. </w:t>
      </w:r>
      <w:r w:rsidRPr="00A2423F">
        <w:rPr>
          <w:color w:val="000000" w:themeColor="text1"/>
        </w:rPr>
        <w:tab/>
        <w:t xml:space="preserve">Lipmann RP. An Introduction to Computing with Neural Nets. IEEE ASSP Magazine; 1987. </w:t>
      </w:r>
    </w:p>
    <w:p w14:paraId="19941378" w14:textId="77777777" w:rsidR="006C6778" w:rsidRPr="00A2423F" w:rsidRDefault="006C6778" w:rsidP="006C6778">
      <w:pPr>
        <w:pStyle w:val="Bibliography"/>
        <w:rPr>
          <w:color w:val="000000" w:themeColor="text1"/>
        </w:rPr>
      </w:pPr>
      <w:r w:rsidRPr="00A2423F">
        <w:rPr>
          <w:color w:val="000000" w:themeColor="text1"/>
        </w:rPr>
        <w:t xml:space="preserve">28. </w:t>
      </w:r>
      <w:r w:rsidRPr="00A2423F">
        <w:rPr>
          <w:color w:val="000000" w:themeColor="text1"/>
        </w:rPr>
        <w:tab/>
        <w:t>Ng A, Ngiam J. UFLDL Tutorial [Internet]. 2013 [cited 2017 Nov 5]. Available from: http://ufldl.stanford.edu/tutorial/supervised/SoftmaxRegression/</w:t>
      </w:r>
    </w:p>
    <w:p w14:paraId="60BB9B76" w14:textId="77777777" w:rsidR="006C6778" w:rsidRPr="00A2423F" w:rsidRDefault="006C6778" w:rsidP="006C6778">
      <w:pPr>
        <w:pStyle w:val="Bibliography"/>
        <w:rPr>
          <w:color w:val="000000" w:themeColor="text1"/>
        </w:rPr>
      </w:pPr>
      <w:r w:rsidRPr="00A2423F">
        <w:rPr>
          <w:color w:val="000000" w:themeColor="text1"/>
        </w:rPr>
        <w:t xml:space="preserve">29. </w:t>
      </w:r>
      <w:r w:rsidRPr="00A2423F">
        <w:rPr>
          <w:color w:val="000000" w:themeColor="text1"/>
        </w:rPr>
        <w:tab/>
        <w:t xml:space="preserve">Sathya R, Abraham A. Comparison of supervised and unsupervised learning algorithms for pattern classification. Int J Adv Res Artif Intell. 2013;2(2):34–38. </w:t>
      </w:r>
    </w:p>
    <w:p w14:paraId="1847F8E7" w14:textId="77777777" w:rsidR="006C6778" w:rsidRPr="00A2423F" w:rsidRDefault="006C6778" w:rsidP="006C6778">
      <w:pPr>
        <w:pStyle w:val="Bibliography"/>
        <w:rPr>
          <w:color w:val="000000" w:themeColor="text1"/>
        </w:rPr>
      </w:pPr>
      <w:r w:rsidRPr="00A2423F">
        <w:rPr>
          <w:color w:val="000000" w:themeColor="text1"/>
        </w:rPr>
        <w:t xml:space="preserve">30. </w:t>
      </w:r>
      <w:r w:rsidRPr="00A2423F">
        <w:rPr>
          <w:color w:val="000000" w:themeColor="text1"/>
        </w:rPr>
        <w:tab/>
        <w:t>What is a Gantt Chart? Gantt Chart Software, Information, and History [Internet]. [cited 2017 Nov 16]. Available from: http://www.gantt.com/</w:t>
      </w:r>
    </w:p>
    <w:p w14:paraId="1C247323" w14:textId="77777777" w:rsidR="006C6778" w:rsidRPr="00A2423F" w:rsidRDefault="006C6778" w:rsidP="006C6778">
      <w:pPr>
        <w:pStyle w:val="Bibliography"/>
        <w:rPr>
          <w:color w:val="000000" w:themeColor="text1"/>
        </w:rPr>
      </w:pPr>
      <w:r w:rsidRPr="00A2423F">
        <w:rPr>
          <w:color w:val="000000" w:themeColor="text1"/>
        </w:rPr>
        <w:t xml:space="preserve">31. </w:t>
      </w:r>
      <w:r w:rsidRPr="00A2423F">
        <w:rPr>
          <w:color w:val="000000" w:themeColor="text1"/>
        </w:rPr>
        <w:tab/>
        <w:t>What is Scrum? [Internet]. Scrum.org. 2017 [cited 2017 Nov 12]. Available from: http://www.scrum.org/resources/what-is-scrum</w:t>
      </w:r>
    </w:p>
    <w:p w14:paraId="3D61C88D" w14:textId="77777777" w:rsidR="006C6778" w:rsidRPr="00A2423F" w:rsidRDefault="006C6778" w:rsidP="006C6778">
      <w:pPr>
        <w:pStyle w:val="Bibliography"/>
        <w:rPr>
          <w:color w:val="000000" w:themeColor="text1"/>
        </w:rPr>
      </w:pPr>
      <w:r w:rsidRPr="00A2423F">
        <w:rPr>
          <w:color w:val="000000" w:themeColor="text1"/>
        </w:rPr>
        <w:t xml:space="preserve">32. </w:t>
      </w:r>
      <w:r w:rsidRPr="00A2423F">
        <w:rPr>
          <w:color w:val="000000" w:themeColor="text1"/>
        </w:rPr>
        <w:tab/>
        <w:t>Getting Started with Agile Scrum Methodology: The Complete Guide for Software Developers and Testers — Software Testing Help [Internet]. 2017 [cited 2017 Nov 5]. Available from: http://www.softwaretestinghelp.com/agile-scrum-methodology-for-development-and-testing/</w:t>
      </w:r>
    </w:p>
    <w:p w14:paraId="6B57A3F5" w14:textId="77777777" w:rsidR="006C6778" w:rsidRPr="00A2423F" w:rsidRDefault="006C6778" w:rsidP="006C6778">
      <w:pPr>
        <w:pStyle w:val="Bibliography"/>
        <w:rPr>
          <w:color w:val="000000" w:themeColor="text1"/>
        </w:rPr>
      </w:pPr>
      <w:r w:rsidRPr="00A2423F">
        <w:rPr>
          <w:color w:val="000000" w:themeColor="text1"/>
        </w:rPr>
        <w:t xml:space="preserve">33. </w:t>
      </w:r>
      <w:r w:rsidRPr="00A2423F">
        <w:rPr>
          <w:color w:val="000000" w:themeColor="text1"/>
        </w:rPr>
        <w:tab/>
        <w:t>Craiglow H. Research Guides: MSF Orientation : Vetting &amp; Citing Your Sources [Internet]. 2017 [cited 2017 Nov 21]. Available from: http://researchguides.library.vanderbilt.edu/c.php?g=68930&amp;p=445413</w:t>
      </w:r>
    </w:p>
    <w:p w14:paraId="1C39ECEF" w14:textId="77777777" w:rsidR="006C6778" w:rsidRPr="00A2423F" w:rsidRDefault="006C6778" w:rsidP="006C6778">
      <w:pPr>
        <w:pStyle w:val="Bibliography"/>
        <w:rPr>
          <w:color w:val="000000" w:themeColor="text1"/>
        </w:rPr>
      </w:pPr>
      <w:r w:rsidRPr="00A2423F">
        <w:rPr>
          <w:color w:val="000000" w:themeColor="text1"/>
        </w:rPr>
        <w:t xml:space="preserve">34. </w:t>
      </w:r>
      <w:r w:rsidRPr="00A2423F">
        <w:rPr>
          <w:color w:val="000000" w:themeColor="text1"/>
        </w:rPr>
        <w:tab/>
        <w:t>Help finding information online [Internet]. The University of Edinburgh. [cited 2017 Nov 16]. Available from: https://www.ed.ac.uk/information-services/library-museum-gallery/finding-resources/library-databases/databases-overview</w:t>
      </w:r>
    </w:p>
    <w:p w14:paraId="75435B45" w14:textId="77777777" w:rsidR="006C6778" w:rsidRPr="00A2423F" w:rsidRDefault="006C6778" w:rsidP="006C6778">
      <w:pPr>
        <w:pStyle w:val="Bibliography"/>
        <w:rPr>
          <w:color w:val="000000" w:themeColor="text1"/>
        </w:rPr>
      </w:pPr>
      <w:r w:rsidRPr="00A2423F">
        <w:rPr>
          <w:color w:val="000000" w:themeColor="text1"/>
        </w:rPr>
        <w:t xml:space="preserve">35. </w:t>
      </w:r>
      <w:r w:rsidRPr="00A2423F">
        <w:rPr>
          <w:color w:val="000000" w:themeColor="text1"/>
        </w:rPr>
        <w:tab/>
        <w:t>Save Time and Improve your Marks with CiteThisForMe, The No. 1 Citation Tool [Internet]. Cite This For Me. [cited 2017 Nov 21]. Available from: http://www.citethisforme.com</w:t>
      </w:r>
    </w:p>
    <w:p w14:paraId="34116D17" w14:textId="77777777" w:rsidR="006C6778" w:rsidRPr="00A2423F" w:rsidRDefault="006C6778" w:rsidP="006C6778">
      <w:pPr>
        <w:pStyle w:val="Bibliography"/>
        <w:rPr>
          <w:color w:val="000000" w:themeColor="text1"/>
        </w:rPr>
      </w:pPr>
      <w:r w:rsidRPr="00A2423F">
        <w:rPr>
          <w:color w:val="000000" w:themeColor="text1"/>
        </w:rPr>
        <w:t xml:space="preserve">36. </w:t>
      </w:r>
      <w:r w:rsidRPr="00A2423F">
        <w:rPr>
          <w:color w:val="000000" w:themeColor="text1"/>
        </w:rPr>
        <w:tab/>
        <w:t>Zotero | Home [Internet]. [cited 2017 Nov 21]. Available from: https://www.zotero.org/</w:t>
      </w:r>
    </w:p>
    <w:p w14:paraId="1B92CB1F" w14:textId="77777777" w:rsidR="006C6778" w:rsidRPr="00A2423F" w:rsidRDefault="006C6778" w:rsidP="006C6778">
      <w:pPr>
        <w:pStyle w:val="Bibliography"/>
        <w:rPr>
          <w:color w:val="000000" w:themeColor="text1"/>
        </w:rPr>
      </w:pPr>
      <w:r w:rsidRPr="00A2423F">
        <w:rPr>
          <w:color w:val="000000" w:themeColor="text1"/>
        </w:rPr>
        <w:t xml:space="preserve">37. </w:t>
      </w:r>
      <w:r w:rsidRPr="00A2423F">
        <w:rPr>
          <w:color w:val="000000" w:themeColor="text1"/>
        </w:rPr>
        <w:tab/>
        <w:t xml:space="preserve">Boeing B, Shannon D. Systems and Methods for Analyzing Requirements. 2016. </w:t>
      </w:r>
    </w:p>
    <w:p w14:paraId="69872DD7" w14:textId="77777777" w:rsidR="006C6778" w:rsidRPr="00A2423F" w:rsidRDefault="006C6778" w:rsidP="006C6778">
      <w:pPr>
        <w:pStyle w:val="Bibliography"/>
        <w:rPr>
          <w:color w:val="000000" w:themeColor="text1"/>
        </w:rPr>
      </w:pPr>
      <w:r w:rsidRPr="00A2423F">
        <w:rPr>
          <w:color w:val="000000" w:themeColor="text1"/>
        </w:rPr>
        <w:t xml:space="preserve">38. </w:t>
      </w:r>
      <w:r w:rsidRPr="00A2423F">
        <w:rPr>
          <w:color w:val="000000" w:themeColor="text1"/>
        </w:rPr>
        <w:tab/>
        <w:t xml:space="preserve">Michael Christel, Kyo C. Kang. Issues in Requirements Elicitation. Technical Report CMU/SEI-92-TR-012. CMU / SEI.; 1992. </w:t>
      </w:r>
    </w:p>
    <w:p w14:paraId="01F6792F" w14:textId="77777777" w:rsidR="006C6778" w:rsidRPr="00A2423F" w:rsidRDefault="006C6778" w:rsidP="006C6778">
      <w:pPr>
        <w:pStyle w:val="Bibliography"/>
        <w:rPr>
          <w:color w:val="000000" w:themeColor="text1"/>
        </w:rPr>
      </w:pPr>
      <w:r w:rsidRPr="00A2423F">
        <w:rPr>
          <w:color w:val="000000" w:themeColor="text1"/>
        </w:rPr>
        <w:lastRenderedPageBreak/>
        <w:t xml:space="preserve">39. </w:t>
      </w:r>
      <w:r w:rsidRPr="00A2423F">
        <w:rPr>
          <w:color w:val="000000" w:themeColor="text1"/>
        </w:rPr>
        <w:tab/>
        <w:t>Tran E. Requirements &amp; Specifications [Internet]. 18-849b Dependable Embedded Systems  Carnegie Mellon University; 1999 [cited 2017 Nov 16]. Available from: https://users.ece.cmu.edu/~koopman/des_s99/requirements_specs/</w:t>
      </w:r>
    </w:p>
    <w:p w14:paraId="6793BF03" w14:textId="77777777" w:rsidR="006C6778" w:rsidRPr="00A2423F" w:rsidRDefault="006C6778" w:rsidP="006C6778">
      <w:pPr>
        <w:pStyle w:val="Bibliography"/>
        <w:rPr>
          <w:color w:val="000000" w:themeColor="text1"/>
        </w:rPr>
      </w:pPr>
      <w:r w:rsidRPr="00A2423F">
        <w:rPr>
          <w:color w:val="000000" w:themeColor="text1"/>
        </w:rPr>
        <w:t xml:space="preserve">40. </w:t>
      </w:r>
      <w:r w:rsidRPr="00A2423F">
        <w:rPr>
          <w:color w:val="000000" w:themeColor="text1"/>
        </w:rPr>
        <w:tab/>
        <w:t>TensorFlow For Poets [Internet]. [cited 2017 Nov 16]. Available from: https://codelabs.developers.google.com/codelabs/tensorflow-for-poets/#0</w:t>
      </w:r>
    </w:p>
    <w:p w14:paraId="2A13C61D" w14:textId="77777777" w:rsidR="006C6778" w:rsidRPr="00A2423F" w:rsidRDefault="006C6778" w:rsidP="006C6778">
      <w:pPr>
        <w:pStyle w:val="Bibliography"/>
        <w:rPr>
          <w:color w:val="000000" w:themeColor="text1"/>
        </w:rPr>
      </w:pPr>
      <w:r w:rsidRPr="00A2423F">
        <w:rPr>
          <w:color w:val="000000" w:themeColor="text1"/>
        </w:rPr>
        <w:t xml:space="preserve">41. </w:t>
      </w:r>
      <w:r w:rsidRPr="00A2423F">
        <w:rPr>
          <w:color w:val="000000" w:themeColor="text1"/>
        </w:rPr>
        <w:tab/>
        <w:t>What is wireframing [Internet]. Experience UX. [cited 2017 Nov 16]. Available from: http://www.experienceux.co.uk/faqs/what-is-wireframing/</w:t>
      </w:r>
    </w:p>
    <w:p w14:paraId="53A3FFDB" w14:textId="77777777" w:rsidR="006C6778" w:rsidRPr="00A2423F" w:rsidRDefault="006C6778" w:rsidP="006C6778">
      <w:pPr>
        <w:pStyle w:val="Bibliography"/>
        <w:rPr>
          <w:color w:val="000000" w:themeColor="text1"/>
        </w:rPr>
      </w:pPr>
      <w:r w:rsidRPr="00A2423F">
        <w:rPr>
          <w:color w:val="000000" w:themeColor="text1"/>
        </w:rPr>
        <w:t xml:space="preserve">42. </w:t>
      </w:r>
      <w:r w:rsidRPr="00A2423F">
        <w:rPr>
          <w:color w:val="000000" w:themeColor="text1"/>
        </w:rPr>
        <w:tab/>
        <w:t>Online Mockup, Wireframe &amp; UI Prototyping Tool · Moqups [Internet]. [cited 2017 Nov 16]. Available from: https://moqups.com/</w:t>
      </w:r>
    </w:p>
    <w:p w14:paraId="559B4CAC" w14:textId="77777777" w:rsidR="006C6778" w:rsidRPr="00A2423F" w:rsidRDefault="006C6778" w:rsidP="006C6778">
      <w:pPr>
        <w:pStyle w:val="Bibliography"/>
        <w:rPr>
          <w:color w:val="000000" w:themeColor="text1"/>
        </w:rPr>
      </w:pPr>
      <w:r w:rsidRPr="00A2423F">
        <w:rPr>
          <w:color w:val="000000" w:themeColor="text1"/>
        </w:rPr>
        <w:t xml:space="preserve">43. </w:t>
      </w:r>
      <w:r w:rsidRPr="00A2423F">
        <w:rPr>
          <w:color w:val="000000" w:themeColor="text1"/>
        </w:rPr>
        <w:tab/>
        <w:t>Paper Prototyping: The 10-Minute Practical Guide [Internet]. Studio by UXPin. 2016 [cited 2017 Nov 16]. Available from: https://www.uxpin.com/studio/blog/paper-prototyping-the-practical-beginners-guide/</w:t>
      </w:r>
    </w:p>
    <w:p w14:paraId="41D953B4" w14:textId="77777777" w:rsidR="006C6778" w:rsidRPr="00A2423F" w:rsidRDefault="006C6778" w:rsidP="006C6778">
      <w:pPr>
        <w:pStyle w:val="Bibliography"/>
        <w:rPr>
          <w:color w:val="000000" w:themeColor="text1"/>
        </w:rPr>
      </w:pPr>
      <w:r w:rsidRPr="00A2423F">
        <w:rPr>
          <w:color w:val="000000" w:themeColor="text1"/>
        </w:rPr>
        <w:t xml:space="preserve">44. </w:t>
      </w:r>
      <w:r w:rsidRPr="00A2423F">
        <w:rPr>
          <w:color w:val="000000" w:themeColor="text1"/>
        </w:rPr>
        <w:tab/>
        <w:t>Origami Studio — Design Prototyping [Internet]. [cited 2017 Nov 16]. Available from: https://origami.design/</w:t>
      </w:r>
    </w:p>
    <w:p w14:paraId="496CE579" w14:textId="77777777" w:rsidR="006C6778" w:rsidRPr="00A2423F" w:rsidRDefault="006C6778" w:rsidP="006C6778">
      <w:pPr>
        <w:pStyle w:val="Bibliography"/>
        <w:rPr>
          <w:color w:val="000000" w:themeColor="text1"/>
        </w:rPr>
      </w:pPr>
      <w:r w:rsidRPr="00A2423F">
        <w:rPr>
          <w:color w:val="000000" w:themeColor="text1"/>
        </w:rPr>
        <w:t xml:space="preserve">45. </w:t>
      </w:r>
      <w:r w:rsidRPr="00A2423F">
        <w:rPr>
          <w:color w:val="000000" w:themeColor="text1"/>
        </w:rPr>
        <w:tab/>
        <w:t xml:space="preserve">Rational Unified Process. Ration Softw. 1998;18. </w:t>
      </w:r>
    </w:p>
    <w:p w14:paraId="71AC3EED" w14:textId="77777777" w:rsidR="006C6778" w:rsidRPr="00A2423F" w:rsidRDefault="006C6778" w:rsidP="006C6778">
      <w:pPr>
        <w:pStyle w:val="Bibliography"/>
        <w:rPr>
          <w:color w:val="000000" w:themeColor="text1"/>
        </w:rPr>
      </w:pPr>
      <w:r w:rsidRPr="00A2423F">
        <w:rPr>
          <w:color w:val="000000" w:themeColor="text1"/>
        </w:rPr>
        <w:t xml:space="preserve">46. </w:t>
      </w:r>
      <w:r w:rsidRPr="00A2423F">
        <w:rPr>
          <w:color w:val="000000" w:themeColor="text1"/>
        </w:rPr>
        <w:tab/>
        <w:t>An Empirical Framework For Learning (Not a Methodology) [Internet]. [cited 2017 Nov 17]. Available from: http://scrummethodology.com/</w:t>
      </w:r>
    </w:p>
    <w:p w14:paraId="77F7007B" w14:textId="77777777" w:rsidR="006C6778" w:rsidRPr="00A2423F" w:rsidRDefault="006C6778" w:rsidP="006C6778">
      <w:pPr>
        <w:pStyle w:val="Bibliography"/>
        <w:rPr>
          <w:color w:val="000000" w:themeColor="text1"/>
        </w:rPr>
      </w:pPr>
      <w:r w:rsidRPr="00A2423F">
        <w:rPr>
          <w:color w:val="000000" w:themeColor="text1"/>
        </w:rPr>
        <w:t xml:space="preserve">47. </w:t>
      </w:r>
      <w:r w:rsidRPr="00A2423F">
        <w:rPr>
          <w:color w:val="000000" w:themeColor="text1"/>
        </w:rPr>
        <w:tab/>
        <w:t>CDC. CDC Works 24/7 [Internet]. Centers for Disease Control and Prevention. 2017 [cited 2017 Nov 17]. Available from: https://www.cdc.gov/index.htm</w:t>
      </w:r>
    </w:p>
    <w:p w14:paraId="59DA6E96" w14:textId="77777777" w:rsidR="006C6778" w:rsidRPr="00A2423F" w:rsidRDefault="006C6778" w:rsidP="006C6778">
      <w:pPr>
        <w:pStyle w:val="Bibliography"/>
        <w:rPr>
          <w:color w:val="000000" w:themeColor="text1"/>
        </w:rPr>
      </w:pPr>
      <w:r w:rsidRPr="00A2423F">
        <w:rPr>
          <w:color w:val="000000" w:themeColor="text1"/>
        </w:rPr>
        <w:t xml:space="preserve">48. </w:t>
      </w:r>
      <w:r w:rsidRPr="00A2423F">
        <w:rPr>
          <w:color w:val="000000" w:themeColor="text1"/>
        </w:rPr>
        <w:tab/>
        <w:t xml:space="preserve">Dorfman MS. Introduction to Risk Management and Insurance. Englewood Cliffs: Prentice Hall; 2007. </w:t>
      </w:r>
    </w:p>
    <w:p w14:paraId="2BD14CBB" w14:textId="77777777" w:rsidR="006C6778" w:rsidRPr="00A2423F" w:rsidRDefault="006C6778" w:rsidP="006C6778">
      <w:pPr>
        <w:pStyle w:val="Bibliography"/>
        <w:rPr>
          <w:color w:val="000000" w:themeColor="text1"/>
        </w:rPr>
      </w:pPr>
      <w:r w:rsidRPr="00A2423F">
        <w:rPr>
          <w:color w:val="000000" w:themeColor="text1"/>
        </w:rPr>
        <w:t xml:space="preserve">49. </w:t>
      </w:r>
      <w:r w:rsidRPr="00A2423F">
        <w:rPr>
          <w:color w:val="000000" w:themeColor="text1"/>
        </w:rPr>
        <w:tab/>
        <w:t>Verne U of LV 1950 TSL, Verne C 91750593-3511 © U of L. Risk Reduction and Avoidance [Internet]. Risk Management. 2011 [cited 2017 Nov 17]. Available from: https://sites.laverne.edu/risk-management/risk-reduction-avoidance/</w:t>
      </w:r>
    </w:p>
    <w:p w14:paraId="17796C6A" w14:textId="77777777" w:rsidR="006C6778" w:rsidRPr="00A2423F" w:rsidRDefault="006C6778" w:rsidP="006C6778">
      <w:pPr>
        <w:pStyle w:val="Bibliography"/>
        <w:rPr>
          <w:color w:val="000000" w:themeColor="text1"/>
        </w:rPr>
      </w:pPr>
      <w:r w:rsidRPr="00A2423F">
        <w:rPr>
          <w:color w:val="000000" w:themeColor="text1"/>
        </w:rPr>
        <w:t xml:space="preserve">50. </w:t>
      </w:r>
      <w:r w:rsidRPr="00A2423F">
        <w:rPr>
          <w:color w:val="000000" w:themeColor="text1"/>
        </w:rPr>
        <w:tab/>
        <w:t xml:space="preserve">Hubbard D. The Failure of Risk Management: Why It’s Broken and How to Fix It. John Wiley &amp; Sons; 2009. 46 p. </w:t>
      </w:r>
    </w:p>
    <w:p w14:paraId="2840E71D" w14:textId="77777777" w:rsidR="006C6778" w:rsidRPr="00A2423F" w:rsidRDefault="006C6778" w:rsidP="006C6778">
      <w:pPr>
        <w:pStyle w:val="Bibliography"/>
        <w:rPr>
          <w:color w:val="000000" w:themeColor="text1"/>
        </w:rPr>
      </w:pPr>
      <w:r w:rsidRPr="00A2423F">
        <w:rPr>
          <w:color w:val="000000" w:themeColor="text1"/>
        </w:rPr>
        <w:t xml:space="preserve">51. </w:t>
      </w:r>
      <w:r w:rsidRPr="00A2423F">
        <w:rPr>
          <w:color w:val="000000" w:themeColor="text1"/>
        </w:rPr>
        <w:tab/>
        <w:t>Technology C © MI of, reserved 1977-2017 All rights. Understanding and Managing Complexity Risk [Internet]. MIT Sloan Management Review. [cited 2017 Nov 17]. Available from: http://sloanreview.mit.edu/article/understanding-and-managing-complexity-risk/</w:t>
      </w:r>
    </w:p>
    <w:p w14:paraId="5CEF1DBF" w14:textId="77777777" w:rsidR="006C6778" w:rsidRPr="00A2423F" w:rsidRDefault="006C6778" w:rsidP="006C6778">
      <w:pPr>
        <w:pStyle w:val="Bibliography"/>
        <w:rPr>
          <w:color w:val="000000" w:themeColor="text1"/>
        </w:rPr>
      </w:pPr>
      <w:r w:rsidRPr="00A2423F">
        <w:rPr>
          <w:color w:val="000000" w:themeColor="text1"/>
        </w:rPr>
        <w:lastRenderedPageBreak/>
        <w:t xml:space="preserve">52. </w:t>
      </w:r>
      <w:r w:rsidRPr="00A2423F">
        <w:rPr>
          <w:color w:val="000000" w:themeColor="text1"/>
        </w:rPr>
        <w:tab/>
        <w:t xml:space="preserve">Kaan D. Defining risk and a framework for moving towards resilience in agriculture. Colo State Univ. 2002; </w:t>
      </w:r>
    </w:p>
    <w:p w14:paraId="262B2ED8" w14:textId="5C551CE6" w:rsidR="000B221E" w:rsidRPr="00A2423F" w:rsidRDefault="00767954" w:rsidP="00A73C40">
      <w:pPr>
        <w:rPr>
          <w:rFonts w:asciiTheme="majorHAnsi" w:eastAsia="Times New Roman" w:hAnsiTheme="majorHAnsi" w:cstheme="majorHAnsi"/>
          <w:color w:val="000000" w:themeColor="text1"/>
          <w:lang w:val="en-IE" w:eastAsia="zh-CN"/>
        </w:rPr>
      </w:pPr>
      <w:r w:rsidRPr="00A2423F">
        <w:rPr>
          <w:rFonts w:asciiTheme="majorHAnsi" w:eastAsia="Times New Roman" w:hAnsiTheme="majorHAnsi" w:cstheme="majorHAnsi"/>
          <w:color w:val="000000" w:themeColor="text1"/>
          <w:lang w:val="en-IE" w:eastAsia="zh-CN"/>
        </w:rPr>
        <w:fldChar w:fldCharType="end"/>
      </w:r>
    </w:p>
    <w:sectPr w:rsidR="000B221E" w:rsidRPr="00A2423F" w:rsidSect="009F2CAF">
      <w:headerReference w:type="even" r:id="rId43"/>
      <w:headerReference w:type="default" r:id="rId4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951271" w14:textId="77777777" w:rsidR="00C92BBA" w:rsidRDefault="00C92BBA" w:rsidP="009F2CAF">
      <w:r>
        <w:separator/>
      </w:r>
    </w:p>
  </w:endnote>
  <w:endnote w:type="continuationSeparator" w:id="0">
    <w:p w14:paraId="043CBB11" w14:textId="77777777" w:rsidR="00C92BBA" w:rsidRDefault="00C92BBA" w:rsidP="009F2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9BC07D" w14:textId="77777777" w:rsidR="00C92BBA" w:rsidRDefault="00C92BBA" w:rsidP="009F2CAF">
      <w:r>
        <w:separator/>
      </w:r>
    </w:p>
  </w:footnote>
  <w:footnote w:type="continuationSeparator" w:id="0">
    <w:p w14:paraId="0A4C97B1" w14:textId="77777777" w:rsidR="00C92BBA" w:rsidRDefault="00C92BBA" w:rsidP="009F2C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84A54D" w14:textId="77777777" w:rsidR="00AD7580" w:rsidRDefault="00AD7580" w:rsidP="00177103">
    <w:pPr>
      <w:pStyle w:val="Header"/>
      <w:framePr w:wrap="around" w:vAnchor="text" w:hAnchor="page" w:x="1801" w:y="13"/>
      <w:rPr>
        <w:rStyle w:val="PageNumber"/>
      </w:rPr>
    </w:pPr>
    <w:r>
      <w:rPr>
        <w:rStyle w:val="PageNumber"/>
      </w:rPr>
      <w:fldChar w:fldCharType="begin"/>
    </w:r>
    <w:r>
      <w:rPr>
        <w:rStyle w:val="PageNumber"/>
      </w:rPr>
      <w:instrText xml:space="preserve">PAGE  </w:instrText>
    </w:r>
    <w:r>
      <w:rPr>
        <w:rStyle w:val="PageNumber"/>
      </w:rPr>
      <w:fldChar w:fldCharType="separate"/>
    </w:r>
    <w:r w:rsidR="00D609F8">
      <w:rPr>
        <w:rStyle w:val="PageNumber"/>
        <w:noProof/>
      </w:rPr>
      <w:t>52</w:t>
    </w:r>
    <w:r>
      <w:rPr>
        <w:rStyle w:val="PageNumber"/>
      </w:rPr>
      <w:fldChar w:fldCharType="end"/>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single" w:sz="4" w:space="0" w:color="17365D" w:themeColor="text2" w:themeShade="BF"/>
      </w:tblBorders>
      <w:tblLayout w:type="fixed"/>
      <w:tblLook w:val="04A0" w:firstRow="1" w:lastRow="0" w:firstColumn="1" w:lastColumn="0" w:noHBand="0" w:noVBand="1"/>
    </w:tblPr>
    <w:tblGrid>
      <w:gridCol w:w="392"/>
      <w:gridCol w:w="8124"/>
    </w:tblGrid>
    <w:tr w:rsidR="00AD7580" w:rsidRPr="00177103" w14:paraId="561A51BE" w14:textId="77777777" w:rsidTr="00B659D6">
      <w:trPr>
        <w:trHeight w:val="784"/>
        <w:jc w:val="right"/>
      </w:trPr>
      <w:tc>
        <w:tcPr>
          <w:tcW w:w="392" w:type="dxa"/>
        </w:tcPr>
        <w:p w14:paraId="543ADA65" w14:textId="0F550B6A" w:rsidR="00AD7580" w:rsidRPr="00177103" w:rsidRDefault="00AD7580" w:rsidP="00177103">
          <w:pPr>
            <w:pStyle w:val="Header"/>
          </w:pPr>
        </w:p>
      </w:tc>
      <w:tc>
        <w:tcPr>
          <w:tcW w:w="8124" w:type="dxa"/>
        </w:tcPr>
        <w:p w14:paraId="4CA39189" w14:textId="77777777" w:rsidR="00AD7580" w:rsidRDefault="00AD7580" w:rsidP="00177103">
          <w:pPr>
            <w:pStyle w:val="Header"/>
            <w:ind w:right="360"/>
          </w:pPr>
          <w:r>
            <w:t>DIT</w:t>
          </w:r>
        </w:p>
        <w:p w14:paraId="3A131F2B" w14:textId="7B042DAD" w:rsidR="00AD7580" w:rsidRPr="00177103" w:rsidRDefault="00AD7580" w:rsidP="00177103">
          <w:pPr>
            <w:pStyle w:val="Header"/>
            <w:rPr>
              <w:b/>
            </w:rPr>
          </w:pPr>
          <w:r>
            <w:rPr>
              <w:b/>
            </w:rPr>
            <w:t>DT228 B.Sc. (Hons.) in Computer Science</w:t>
          </w:r>
        </w:p>
        <w:p w14:paraId="70D92982" w14:textId="1322831A" w:rsidR="00AD7580" w:rsidRPr="00177103" w:rsidRDefault="00AD7580" w:rsidP="00177103">
          <w:pPr>
            <w:pStyle w:val="Header"/>
          </w:pPr>
          <w:r>
            <w:rPr>
              <w:b/>
            </w:rPr>
            <w:t>Interim Progress Report    2017</w:t>
          </w:r>
          <w:r w:rsidRPr="00177103">
            <w:rPr>
              <w:b/>
            </w:rPr>
            <w:t>/1</w:t>
          </w:r>
          <w:r>
            <w:rPr>
              <w:b/>
            </w:rPr>
            <w:t>8</w:t>
          </w:r>
        </w:p>
      </w:tc>
    </w:tr>
  </w:tbl>
  <w:p w14:paraId="2C70D8E3" w14:textId="3B30A51B" w:rsidR="00AD7580" w:rsidRDefault="00AD7580" w:rsidP="0017710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02FCE" w14:textId="77777777" w:rsidR="00AD7580" w:rsidRDefault="00AD7580" w:rsidP="00B659D6">
    <w:pPr>
      <w:pStyle w:val="Header"/>
      <w:framePr w:wrap="around" w:vAnchor="text" w:hAnchor="page" w:x="10261" w:y="13"/>
      <w:rPr>
        <w:rStyle w:val="PageNumber"/>
      </w:rPr>
    </w:pPr>
    <w:r>
      <w:rPr>
        <w:rStyle w:val="PageNumber"/>
      </w:rPr>
      <w:fldChar w:fldCharType="begin"/>
    </w:r>
    <w:r>
      <w:rPr>
        <w:rStyle w:val="PageNumber"/>
      </w:rPr>
      <w:instrText xml:space="preserve">PAGE  </w:instrText>
    </w:r>
    <w:r>
      <w:rPr>
        <w:rStyle w:val="PageNumber"/>
      </w:rPr>
      <w:fldChar w:fldCharType="separate"/>
    </w:r>
    <w:r w:rsidR="00D609F8">
      <w:rPr>
        <w:rStyle w:val="PageNumber"/>
        <w:noProof/>
      </w:rPr>
      <w:t>47</w:t>
    </w:r>
    <w:r>
      <w:rPr>
        <w:rStyle w:val="PageNumber"/>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6A6A6" w:themeColor="background1" w:themeShade="A6"/>
      </w:tblBorders>
      <w:tblLook w:val="04A0" w:firstRow="1" w:lastRow="0" w:firstColumn="1" w:lastColumn="0" w:noHBand="0" w:noVBand="1"/>
    </w:tblPr>
    <w:tblGrid>
      <w:gridCol w:w="8516"/>
    </w:tblGrid>
    <w:tr w:rsidR="00AD7580" w14:paraId="476CC898" w14:textId="77777777" w:rsidTr="00B659D6">
      <w:trPr>
        <w:trHeight w:val="526"/>
      </w:trPr>
      <w:tc>
        <w:tcPr>
          <w:tcW w:w="8516" w:type="dxa"/>
          <w:tcBorders>
            <w:right w:val="single" w:sz="4" w:space="0" w:color="A6A6A6" w:themeColor="background1" w:themeShade="A6"/>
          </w:tcBorders>
        </w:tcPr>
        <w:p w14:paraId="7A34C560" w14:textId="77777777" w:rsidR="00AD7580" w:rsidRDefault="00AD7580" w:rsidP="005E7F7B">
          <w:pPr>
            <w:pStyle w:val="Header"/>
            <w:jc w:val="right"/>
          </w:pPr>
          <w:r>
            <w:t>DIT</w:t>
          </w:r>
        </w:p>
        <w:p w14:paraId="698E89D5" w14:textId="518BFC70" w:rsidR="00AD7580" w:rsidRPr="005E7F7B" w:rsidRDefault="00AD7580" w:rsidP="005E7F7B">
          <w:pPr>
            <w:pStyle w:val="Header"/>
            <w:jc w:val="right"/>
            <w:rPr>
              <w:b/>
            </w:rPr>
          </w:pPr>
          <w:r>
            <w:rPr>
              <w:b/>
            </w:rPr>
            <w:t>DT282</w:t>
          </w:r>
          <w:r w:rsidRPr="005E7F7B">
            <w:rPr>
              <w:b/>
            </w:rPr>
            <w:t xml:space="preserve"> </w:t>
          </w:r>
          <w:r>
            <w:rPr>
              <w:b/>
            </w:rPr>
            <w:t>B.Sc. (Hons.) in Computer Science</w:t>
          </w:r>
        </w:p>
        <w:p w14:paraId="051666A7" w14:textId="4A5681E8" w:rsidR="00AD7580" w:rsidRDefault="00AD7580" w:rsidP="005E7F7B">
          <w:pPr>
            <w:pStyle w:val="Header"/>
            <w:jc w:val="right"/>
          </w:pPr>
          <w:r>
            <w:rPr>
              <w:b/>
            </w:rPr>
            <w:t>Interim Progress Report 2017</w:t>
          </w:r>
          <w:r w:rsidRPr="005E7F7B">
            <w:rPr>
              <w:b/>
            </w:rPr>
            <w:t>/1</w:t>
          </w:r>
          <w:r>
            <w:rPr>
              <w:b/>
            </w:rPr>
            <w:t>8</w:t>
          </w:r>
        </w:p>
      </w:tc>
    </w:tr>
  </w:tbl>
  <w:p w14:paraId="222F10E0" w14:textId="77777777" w:rsidR="00AD7580" w:rsidRDefault="00AD758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29689C"/>
    <w:multiLevelType w:val="hybridMultilevel"/>
    <w:tmpl w:val="F4144A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0A7893"/>
    <w:multiLevelType w:val="hybridMultilevel"/>
    <w:tmpl w:val="E3BAF2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ED06205"/>
    <w:multiLevelType w:val="hybridMultilevel"/>
    <w:tmpl w:val="2EBC4A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C215A"/>
    <w:multiLevelType w:val="multilevel"/>
    <w:tmpl w:val="A59E2CF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4622F6B"/>
    <w:multiLevelType w:val="hybridMultilevel"/>
    <w:tmpl w:val="57605B2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56F0252"/>
    <w:multiLevelType w:val="hybridMultilevel"/>
    <w:tmpl w:val="6352962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7C21FD8"/>
    <w:multiLevelType w:val="hybridMultilevel"/>
    <w:tmpl w:val="A46C30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8CB5787"/>
    <w:multiLevelType w:val="hybridMultilevel"/>
    <w:tmpl w:val="18C6BF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D30649"/>
    <w:multiLevelType w:val="hybridMultilevel"/>
    <w:tmpl w:val="A27CE1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CFB6480"/>
    <w:multiLevelType w:val="hybridMultilevel"/>
    <w:tmpl w:val="10D2A9C6"/>
    <w:lvl w:ilvl="0" w:tplc="3B603E08">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2EAA7C57"/>
    <w:multiLevelType w:val="hybridMultilevel"/>
    <w:tmpl w:val="B63238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12058FF"/>
    <w:multiLevelType w:val="hybridMultilevel"/>
    <w:tmpl w:val="DF3450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19D02ED"/>
    <w:multiLevelType w:val="hybridMultilevel"/>
    <w:tmpl w:val="FA0088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89A391C"/>
    <w:multiLevelType w:val="hybridMultilevel"/>
    <w:tmpl w:val="47B8B4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A296A41"/>
    <w:multiLevelType w:val="hybridMultilevel"/>
    <w:tmpl w:val="FB0CAC70"/>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5" w15:restartNumberingAfterBreak="0">
    <w:nsid w:val="40425CDA"/>
    <w:multiLevelType w:val="hybridMultilevel"/>
    <w:tmpl w:val="C5A83D3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A55738B"/>
    <w:multiLevelType w:val="hybridMultilevel"/>
    <w:tmpl w:val="DBF6E5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EEE591C"/>
    <w:multiLevelType w:val="hybridMultilevel"/>
    <w:tmpl w:val="9ED84FA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51032159"/>
    <w:multiLevelType w:val="hybridMultilevel"/>
    <w:tmpl w:val="FFBC77C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553D539C"/>
    <w:multiLevelType w:val="hybridMultilevel"/>
    <w:tmpl w:val="B13CED9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B3A178E"/>
    <w:multiLevelType w:val="hybridMultilevel"/>
    <w:tmpl w:val="A084633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5BF5049B"/>
    <w:multiLevelType w:val="hybridMultilevel"/>
    <w:tmpl w:val="EADEF116"/>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3" w15:restartNumberingAfterBreak="0">
    <w:nsid w:val="5D1404D4"/>
    <w:multiLevelType w:val="hybridMultilevel"/>
    <w:tmpl w:val="B704C4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55B12EE"/>
    <w:multiLevelType w:val="hybridMultilevel"/>
    <w:tmpl w:val="D832B83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BC066E1"/>
    <w:multiLevelType w:val="hybridMultilevel"/>
    <w:tmpl w:val="4968ACF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705E0A4B"/>
    <w:multiLevelType w:val="hybridMultilevel"/>
    <w:tmpl w:val="30BACB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71017BE9"/>
    <w:multiLevelType w:val="hybridMultilevel"/>
    <w:tmpl w:val="5EEE32CE"/>
    <w:lvl w:ilvl="0" w:tplc="7396B310">
      <w:start w:val="1"/>
      <w:numFmt w:val="decimal"/>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73431C8D"/>
    <w:multiLevelType w:val="hybridMultilevel"/>
    <w:tmpl w:val="9A8C539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775F58EF"/>
    <w:multiLevelType w:val="hybridMultilevel"/>
    <w:tmpl w:val="C41012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7F037A67"/>
    <w:multiLevelType w:val="hybridMultilevel"/>
    <w:tmpl w:val="31944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F2D47AD"/>
    <w:multiLevelType w:val="hybridMultilevel"/>
    <w:tmpl w:val="024EAA2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F31488B"/>
    <w:multiLevelType w:val="hybridMultilevel"/>
    <w:tmpl w:val="8C7032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6"/>
  </w:num>
  <w:num w:numId="4">
    <w:abstractNumId w:val="1"/>
  </w:num>
  <w:num w:numId="5">
    <w:abstractNumId w:val="18"/>
  </w:num>
  <w:num w:numId="6">
    <w:abstractNumId w:val="4"/>
  </w:num>
  <w:num w:numId="7">
    <w:abstractNumId w:val="11"/>
  </w:num>
  <w:num w:numId="8">
    <w:abstractNumId w:val="25"/>
  </w:num>
  <w:num w:numId="9">
    <w:abstractNumId w:val="21"/>
  </w:num>
  <w:num w:numId="10">
    <w:abstractNumId w:val="14"/>
  </w:num>
  <w:num w:numId="11">
    <w:abstractNumId w:val="22"/>
  </w:num>
  <w:num w:numId="12">
    <w:abstractNumId w:val="20"/>
  </w:num>
  <w:num w:numId="13">
    <w:abstractNumId w:val="5"/>
  </w:num>
  <w:num w:numId="14">
    <w:abstractNumId w:val="2"/>
  </w:num>
  <w:num w:numId="15">
    <w:abstractNumId w:val="28"/>
  </w:num>
  <w:num w:numId="16">
    <w:abstractNumId w:val="27"/>
  </w:num>
  <w:num w:numId="17">
    <w:abstractNumId w:val="31"/>
  </w:num>
  <w:num w:numId="18">
    <w:abstractNumId w:val="29"/>
  </w:num>
  <w:num w:numId="19">
    <w:abstractNumId w:val="13"/>
  </w:num>
  <w:num w:numId="20">
    <w:abstractNumId w:val="32"/>
  </w:num>
  <w:num w:numId="21">
    <w:abstractNumId w:val="9"/>
  </w:num>
  <w:num w:numId="22">
    <w:abstractNumId w:val="19"/>
  </w:num>
  <w:num w:numId="23">
    <w:abstractNumId w:val="7"/>
  </w:num>
  <w:num w:numId="24">
    <w:abstractNumId w:val="23"/>
  </w:num>
  <w:num w:numId="25">
    <w:abstractNumId w:val="24"/>
  </w:num>
  <w:num w:numId="26">
    <w:abstractNumId w:val="10"/>
  </w:num>
  <w:num w:numId="27">
    <w:abstractNumId w:val="0"/>
  </w:num>
  <w:num w:numId="28">
    <w:abstractNumId w:val="8"/>
  </w:num>
  <w:num w:numId="29">
    <w:abstractNumId w:val="17"/>
  </w:num>
  <w:num w:numId="30">
    <w:abstractNumId w:val="26"/>
  </w:num>
  <w:num w:numId="31">
    <w:abstractNumId w:val="15"/>
  </w:num>
  <w:num w:numId="32">
    <w:abstractNumId w:val="12"/>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EB"/>
    <w:rsid w:val="0000207C"/>
    <w:rsid w:val="0003101F"/>
    <w:rsid w:val="000379FE"/>
    <w:rsid w:val="00046A3B"/>
    <w:rsid w:val="00077056"/>
    <w:rsid w:val="00084399"/>
    <w:rsid w:val="00085C44"/>
    <w:rsid w:val="00087183"/>
    <w:rsid w:val="000960BF"/>
    <w:rsid w:val="000A18F0"/>
    <w:rsid w:val="000B221E"/>
    <w:rsid w:val="000C2536"/>
    <w:rsid w:val="000D40B8"/>
    <w:rsid w:val="000D4779"/>
    <w:rsid w:val="00104FD5"/>
    <w:rsid w:val="00113241"/>
    <w:rsid w:val="0011716C"/>
    <w:rsid w:val="00120C1C"/>
    <w:rsid w:val="00122AE3"/>
    <w:rsid w:val="0014486D"/>
    <w:rsid w:val="00154389"/>
    <w:rsid w:val="00155ADA"/>
    <w:rsid w:val="00177103"/>
    <w:rsid w:val="001937F3"/>
    <w:rsid w:val="001A6538"/>
    <w:rsid w:val="001E7409"/>
    <w:rsid w:val="002023BE"/>
    <w:rsid w:val="00212A18"/>
    <w:rsid w:val="00213376"/>
    <w:rsid w:val="00215A81"/>
    <w:rsid w:val="00220049"/>
    <w:rsid w:val="00225B1D"/>
    <w:rsid w:val="00227E41"/>
    <w:rsid w:val="00255719"/>
    <w:rsid w:val="00261D94"/>
    <w:rsid w:val="00264035"/>
    <w:rsid w:val="00270D4D"/>
    <w:rsid w:val="00274246"/>
    <w:rsid w:val="00284795"/>
    <w:rsid w:val="00287FA7"/>
    <w:rsid w:val="002A2346"/>
    <w:rsid w:val="002B458D"/>
    <w:rsid w:val="002C19DF"/>
    <w:rsid w:val="002C4BE8"/>
    <w:rsid w:val="002C73E7"/>
    <w:rsid w:val="002D002F"/>
    <w:rsid w:val="002D18E2"/>
    <w:rsid w:val="002D5327"/>
    <w:rsid w:val="002D586B"/>
    <w:rsid w:val="002E5D73"/>
    <w:rsid w:val="002F29C3"/>
    <w:rsid w:val="002F4887"/>
    <w:rsid w:val="002F5829"/>
    <w:rsid w:val="002F77C7"/>
    <w:rsid w:val="00316C06"/>
    <w:rsid w:val="00333562"/>
    <w:rsid w:val="00334156"/>
    <w:rsid w:val="00336B23"/>
    <w:rsid w:val="003371C2"/>
    <w:rsid w:val="00365F88"/>
    <w:rsid w:val="00371567"/>
    <w:rsid w:val="00387657"/>
    <w:rsid w:val="00395782"/>
    <w:rsid w:val="00397D71"/>
    <w:rsid w:val="003B0137"/>
    <w:rsid w:val="003B1B00"/>
    <w:rsid w:val="003B33B1"/>
    <w:rsid w:val="003B74CB"/>
    <w:rsid w:val="003D07EA"/>
    <w:rsid w:val="003F3509"/>
    <w:rsid w:val="003F6AF4"/>
    <w:rsid w:val="0043307B"/>
    <w:rsid w:val="004475A5"/>
    <w:rsid w:val="00455A73"/>
    <w:rsid w:val="00473595"/>
    <w:rsid w:val="00480184"/>
    <w:rsid w:val="00480713"/>
    <w:rsid w:val="004837CB"/>
    <w:rsid w:val="004837FC"/>
    <w:rsid w:val="0049596B"/>
    <w:rsid w:val="004A2F5C"/>
    <w:rsid w:val="004A489E"/>
    <w:rsid w:val="004A6B45"/>
    <w:rsid w:val="004D4879"/>
    <w:rsid w:val="0050100D"/>
    <w:rsid w:val="00507330"/>
    <w:rsid w:val="005076DB"/>
    <w:rsid w:val="00515686"/>
    <w:rsid w:val="00531175"/>
    <w:rsid w:val="00534F01"/>
    <w:rsid w:val="00542884"/>
    <w:rsid w:val="00551B7C"/>
    <w:rsid w:val="005676F1"/>
    <w:rsid w:val="00567AEB"/>
    <w:rsid w:val="00574E59"/>
    <w:rsid w:val="00594057"/>
    <w:rsid w:val="0059564B"/>
    <w:rsid w:val="005B4F27"/>
    <w:rsid w:val="005D4B0C"/>
    <w:rsid w:val="005D5A11"/>
    <w:rsid w:val="005E25C8"/>
    <w:rsid w:val="005E7F7B"/>
    <w:rsid w:val="005F5F58"/>
    <w:rsid w:val="00605F52"/>
    <w:rsid w:val="00611359"/>
    <w:rsid w:val="00620730"/>
    <w:rsid w:val="006228AA"/>
    <w:rsid w:val="00625BC1"/>
    <w:rsid w:val="00633CD2"/>
    <w:rsid w:val="006342ED"/>
    <w:rsid w:val="0064737E"/>
    <w:rsid w:val="00654505"/>
    <w:rsid w:val="00656DC6"/>
    <w:rsid w:val="00657C80"/>
    <w:rsid w:val="00665523"/>
    <w:rsid w:val="006704FC"/>
    <w:rsid w:val="00680996"/>
    <w:rsid w:val="00681455"/>
    <w:rsid w:val="00687F6C"/>
    <w:rsid w:val="006A47BD"/>
    <w:rsid w:val="006A7D80"/>
    <w:rsid w:val="006C6778"/>
    <w:rsid w:val="006D0B9F"/>
    <w:rsid w:val="006D316F"/>
    <w:rsid w:val="006F26BF"/>
    <w:rsid w:val="006F6CB6"/>
    <w:rsid w:val="00704C53"/>
    <w:rsid w:val="007060F5"/>
    <w:rsid w:val="00725036"/>
    <w:rsid w:val="00725822"/>
    <w:rsid w:val="0073116B"/>
    <w:rsid w:val="00767954"/>
    <w:rsid w:val="00797B84"/>
    <w:rsid w:val="00797BF9"/>
    <w:rsid w:val="007C144D"/>
    <w:rsid w:val="007C576B"/>
    <w:rsid w:val="007F37CD"/>
    <w:rsid w:val="00804BB8"/>
    <w:rsid w:val="008136E2"/>
    <w:rsid w:val="008148AA"/>
    <w:rsid w:val="00815A9A"/>
    <w:rsid w:val="00817626"/>
    <w:rsid w:val="00826F4D"/>
    <w:rsid w:val="00852743"/>
    <w:rsid w:val="0085374F"/>
    <w:rsid w:val="00853821"/>
    <w:rsid w:val="0086065C"/>
    <w:rsid w:val="0086080C"/>
    <w:rsid w:val="00864C3D"/>
    <w:rsid w:val="00867855"/>
    <w:rsid w:val="0087194D"/>
    <w:rsid w:val="0089444A"/>
    <w:rsid w:val="00896560"/>
    <w:rsid w:val="00897C26"/>
    <w:rsid w:val="008A1224"/>
    <w:rsid w:val="008C062A"/>
    <w:rsid w:val="008C418E"/>
    <w:rsid w:val="008D28D4"/>
    <w:rsid w:val="008E2D04"/>
    <w:rsid w:val="008E6D76"/>
    <w:rsid w:val="00900EB4"/>
    <w:rsid w:val="00902A19"/>
    <w:rsid w:val="00904741"/>
    <w:rsid w:val="0090763B"/>
    <w:rsid w:val="00911575"/>
    <w:rsid w:val="00917338"/>
    <w:rsid w:val="009236BB"/>
    <w:rsid w:val="009350D1"/>
    <w:rsid w:val="00937823"/>
    <w:rsid w:val="009637ED"/>
    <w:rsid w:val="0097363E"/>
    <w:rsid w:val="00973DA0"/>
    <w:rsid w:val="009777E2"/>
    <w:rsid w:val="00985332"/>
    <w:rsid w:val="009872FA"/>
    <w:rsid w:val="009878E7"/>
    <w:rsid w:val="009B7C82"/>
    <w:rsid w:val="009D57A2"/>
    <w:rsid w:val="009F2944"/>
    <w:rsid w:val="009F2CAF"/>
    <w:rsid w:val="009F6758"/>
    <w:rsid w:val="00A01F01"/>
    <w:rsid w:val="00A01F69"/>
    <w:rsid w:val="00A03398"/>
    <w:rsid w:val="00A04241"/>
    <w:rsid w:val="00A07D2D"/>
    <w:rsid w:val="00A1273D"/>
    <w:rsid w:val="00A2423F"/>
    <w:rsid w:val="00A44DFB"/>
    <w:rsid w:val="00A46C35"/>
    <w:rsid w:val="00A5763E"/>
    <w:rsid w:val="00A577B9"/>
    <w:rsid w:val="00A60850"/>
    <w:rsid w:val="00A63B9B"/>
    <w:rsid w:val="00A6589B"/>
    <w:rsid w:val="00A73C40"/>
    <w:rsid w:val="00A83373"/>
    <w:rsid w:val="00A873B9"/>
    <w:rsid w:val="00A96213"/>
    <w:rsid w:val="00A96ECA"/>
    <w:rsid w:val="00A96F54"/>
    <w:rsid w:val="00AA6CC5"/>
    <w:rsid w:val="00AC1F09"/>
    <w:rsid w:val="00AC6C28"/>
    <w:rsid w:val="00AD23D0"/>
    <w:rsid w:val="00AD7580"/>
    <w:rsid w:val="00AE28AB"/>
    <w:rsid w:val="00AE5A34"/>
    <w:rsid w:val="00AF4017"/>
    <w:rsid w:val="00B06406"/>
    <w:rsid w:val="00B07AB9"/>
    <w:rsid w:val="00B216FE"/>
    <w:rsid w:val="00B27BDB"/>
    <w:rsid w:val="00B336E1"/>
    <w:rsid w:val="00B402AD"/>
    <w:rsid w:val="00B4638C"/>
    <w:rsid w:val="00B53168"/>
    <w:rsid w:val="00B57170"/>
    <w:rsid w:val="00B57317"/>
    <w:rsid w:val="00B659D6"/>
    <w:rsid w:val="00B74D02"/>
    <w:rsid w:val="00B8228B"/>
    <w:rsid w:val="00B8461D"/>
    <w:rsid w:val="00BA0714"/>
    <w:rsid w:val="00BB5ACF"/>
    <w:rsid w:val="00BB7AB0"/>
    <w:rsid w:val="00BC61A0"/>
    <w:rsid w:val="00BC7257"/>
    <w:rsid w:val="00BD524C"/>
    <w:rsid w:val="00C02016"/>
    <w:rsid w:val="00C06622"/>
    <w:rsid w:val="00C10F6B"/>
    <w:rsid w:val="00C16834"/>
    <w:rsid w:val="00C26946"/>
    <w:rsid w:val="00C274B2"/>
    <w:rsid w:val="00C27A43"/>
    <w:rsid w:val="00C54D1B"/>
    <w:rsid w:val="00C55596"/>
    <w:rsid w:val="00C61A95"/>
    <w:rsid w:val="00C67C44"/>
    <w:rsid w:val="00C747ED"/>
    <w:rsid w:val="00C77C40"/>
    <w:rsid w:val="00C9266D"/>
    <w:rsid w:val="00C92BBA"/>
    <w:rsid w:val="00C94F17"/>
    <w:rsid w:val="00CA3ADA"/>
    <w:rsid w:val="00CC72B2"/>
    <w:rsid w:val="00CD26B9"/>
    <w:rsid w:val="00CD6BAD"/>
    <w:rsid w:val="00CF586C"/>
    <w:rsid w:val="00CF6063"/>
    <w:rsid w:val="00D11CE9"/>
    <w:rsid w:val="00D41EF8"/>
    <w:rsid w:val="00D45816"/>
    <w:rsid w:val="00D609F8"/>
    <w:rsid w:val="00D8350C"/>
    <w:rsid w:val="00DB732F"/>
    <w:rsid w:val="00DC0548"/>
    <w:rsid w:val="00DE0FE0"/>
    <w:rsid w:val="00DE5C6D"/>
    <w:rsid w:val="00DF4532"/>
    <w:rsid w:val="00E1015B"/>
    <w:rsid w:val="00E1038D"/>
    <w:rsid w:val="00E21330"/>
    <w:rsid w:val="00E469D1"/>
    <w:rsid w:val="00E54DAD"/>
    <w:rsid w:val="00E56B6C"/>
    <w:rsid w:val="00E73B19"/>
    <w:rsid w:val="00E75A23"/>
    <w:rsid w:val="00E801C8"/>
    <w:rsid w:val="00E87B7F"/>
    <w:rsid w:val="00EA0193"/>
    <w:rsid w:val="00EA037E"/>
    <w:rsid w:val="00EA7343"/>
    <w:rsid w:val="00EB655C"/>
    <w:rsid w:val="00EC4BED"/>
    <w:rsid w:val="00ED0505"/>
    <w:rsid w:val="00ED3376"/>
    <w:rsid w:val="00EF0A9D"/>
    <w:rsid w:val="00EF0DF4"/>
    <w:rsid w:val="00F21D95"/>
    <w:rsid w:val="00F36BFE"/>
    <w:rsid w:val="00F45FEA"/>
    <w:rsid w:val="00F53115"/>
    <w:rsid w:val="00F6322C"/>
    <w:rsid w:val="00F665EB"/>
    <w:rsid w:val="00FB3AD7"/>
    <w:rsid w:val="00FB4050"/>
    <w:rsid w:val="00FF0C44"/>
    <w:rsid w:val="00FF0C8E"/>
    <w:rsid w:val="00FF6376"/>
    <w:rsid w:val="00FF70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BA3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9115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7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638C"/>
    <w:pPr>
      <w:keepNext/>
      <w:keepLines/>
      <w:spacing w:before="40" w:line="259" w:lineRule="auto"/>
      <w:outlineLvl w:val="2"/>
    </w:pPr>
    <w:rPr>
      <w:rFonts w:asciiTheme="majorHAnsi" w:eastAsiaTheme="majorEastAsia" w:hAnsiTheme="majorHAnsi" w:cstheme="majorBidi"/>
      <w:color w:val="243F60" w:themeColor="accent1" w:themeShade="7F"/>
      <w:lang w:val="en-IE" w:eastAsia="zh-CN"/>
    </w:rPr>
  </w:style>
  <w:style w:type="paragraph" w:styleId="Heading4">
    <w:name w:val="heading 4"/>
    <w:basedOn w:val="Normal"/>
    <w:next w:val="Normal"/>
    <w:link w:val="Heading4Char"/>
    <w:uiPriority w:val="9"/>
    <w:semiHidden/>
    <w:unhideWhenUsed/>
    <w:qFormat/>
    <w:rsid w:val="0085374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2CAF"/>
    <w:pPr>
      <w:tabs>
        <w:tab w:val="center" w:pos="4320"/>
        <w:tab w:val="right" w:pos="8640"/>
      </w:tabs>
    </w:pPr>
  </w:style>
  <w:style w:type="character" w:customStyle="1" w:styleId="HeaderChar">
    <w:name w:val="Header Char"/>
    <w:basedOn w:val="DefaultParagraphFont"/>
    <w:link w:val="Header"/>
    <w:uiPriority w:val="99"/>
    <w:rsid w:val="009F2CAF"/>
    <w:rPr>
      <w:lang w:val="en-GB"/>
    </w:rPr>
  </w:style>
  <w:style w:type="paragraph" w:styleId="Footer">
    <w:name w:val="footer"/>
    <w:basedOn w:val="Normal"/>
    <w:link w:val="FooterChar"/>
    <w:uiPriority w:val="99"/>
    <w:unhideWhenUsed/>
    <w:rsid w:val="009F2CAF"/>
    <w:pPr>
      <w:tabs>
        <w:tab w:val="center" w:pos="4320"/>
        <w:tab w:val="right" w:pos="8640"/>
      </w:tabs>
    </w:pPr>
  </w:style>
  <w:style w:type="character" w:customStyle="1" w:styleId="FooterChar">
    <w:name w:val="Footer Char"/>
    <w:basedOn w:val="DefaultParagraphFont"/>
    <w:link w:val="Footer"/>
    <w:uiPriority w:val="99"/>
    <w:rsid w:val="009F2CAF"/>
    <w:rPr>
      <w:lang w:val="en-GB"/>
    </w:rPr>
  </w:style>
  <w:style w:type="table" w:styleId="TableGrid">
    <w:name w:val="Table Grid"/>
    <w:basedOn w:val="TableNormal"/>
    <w:uiPriority w:val="1"/>
    <w:rsid w:val="009F2CAF"/>
    <w:rPr>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365F8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5F8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1771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103"/>
    <w:rPr>
      <w:rFonts w:ascii="Lucida Grande" w:hAnsi="Lucida Grande" w:cs="Lucida Grande"/>
      <w:sz w:val="18"/>
      <w:szCs w:val="18"/>
      <w:lang w:val="en-GB"/>
    </w:rPr>
  </w:style>
  <w:style w:type="character" w:styleId="PageNumber">
    <w:name w:val="page number"/>
    <w:basedOn w:val="DefaultParagraphFont"/>
    <w:uiPriority w:val="99"/>
    <w:semiHidden/>
    <w:unhideWhenUsed/>
    <w:rsid w:val="00177103"/>
  </w:style>
  <w:style w:type="paragraph" w:styleId="TOC1">
    <w:name w:val="toc 1"/>
    <w:basedOn w:val="Normal"/>
    <w:next w:val="Normal"/>
    <w:autoRedefine/>
    <w:uiPriority w:val="39"/>
    <w:unhideWhenUsed/>
    <w:rsid w:val="003B33B1"/>
    <w:pPr>
      <w:tabs>
        <w:tab w:val="left" w:pos="421"/>
        <w:tab w:val="right" w:leader="dot" w:pos="8290"/>
      </w:tabs>
      <w:spacing w:before="120"/>
    </w:pPr>
    <w:rPr>
      <w:b/>
      <w:caps/>
      <w:sz w:val="22"/>
      <w:szCs w:val="22"/>
    </w:rPr>
  </w:style>
  <w:style w:type="paragraph" w:styleId="TOC2">
    <w:name w:val="toc 2"/>
    <w:basedOn w:val="Normal"/>
    <w:next w:val="Normal"/>
    <w:autoRedefine/>
    <w:uiPriority w:val="39"/>
    <w:unhideWhenUsed/>
    <w:rsid w:val="00911575"/>
    <w:pPr>
      <w:ind w:left="240"/>
    </w:pPr>
    <w:rPr>
      <w:smallCaps/>
      <w:sz w:val="22"/>
      <w:szCs w:val="22"/>
    </w:rPr>
  </w:style>
  <w:style w:type="paragraph" w:styleId="TOC3">
    <w:name w:val="toc 3"/>
    <w:basedOn w:val="Normal"/>
    <w:next w:val="Normal"/>
    <w:autoRedefine/>
    <w:uiPriority w:val="39"/>
    <w:unhideWhenUsed/>
    <w:rsid w:val="00911575"/>
    <w:pPr>
      <w:ind w:left="480"/>
    </w:pPr>
    <w:rPr>
      <w:i/>
      <w:sz w:val="22"/>
      <w:szCs w:val="22"/>
    </w:rPr>
  </w:style>
  <w:style w:type="paragraph" w:styleId="TOC4">
    <w:name w:val="toc 4"/>
    <w:basedOn w:val="Normal"/>
    <w:next w:val="Normal"/>
    <w:autoRedefine/>
    <w:uiPriority w:val="39"/>
    <w:unhideWhenUsed/>
    <w:rsid w:val="00911575"/>
    <w:pPr>
      <w:ind w:left="720"/>
    </w:pPr>
    <w:rPr>
      <w:sz w:val="18"/>
      <w:szCs w:val="18"/>
    </w:rPr>
  </w:style>
  <w:style w:type="paragraph" w:styleId="TOC5">
    <w:name w:val="toc 5"/>
    <w:basedOn w:val="Normal"/>
    <w:next w:val="Normal"/>
    <w:autoRedefine/>
    <w:uiPriority w:val="39"/>
    <w:unhideWhenUsed/>
    <w:rsid w:val="00911575"/>
    <w:pPr>
      <w:ind w:left="960"/>
    </w:pPr>
    <w:rPr>
      <w:sz w:val="18"/>
      <w:szCs w:val="18"/>
    </w:rPr>
  </w:style>
  <w:style w:type="paragraph" w:styleId="TOC6">
    <w:name w:val="toc 6"/>
    <w:basedOn w:val="Normal"/>
    <w:next w:val="Normal"/>
    <w:autoRedefine/>
    <w:uiPriority w:val="39"/>
    <w:unhideWhenUsed/>
    <w:rsid w:val="00911575"/>
    <w:pPr>
      <w:ind w:left="1200"/>
    </w:pPr>
    <w:rPr>
      <w:sz w:val="18"/>
      <w:szCs w:val="18"/>
    </w:rPr>
  </w:style>
  <w:style w:type="paragraph" w:styleId="TOC7">
    <w:name w:val="toc 7"/>
    <w:basedOn w:val="Normal"/>
    <w:next w:val="Normal"/>
    <w:autoRedefine/>
    <w:uiPriority w:val="39"/>
    <w:unhideWhenUsed/>
    <w:rsid w:val="00911575"/>
    <w:pPr>
      <w:ind w:left="1440"/>
    </w:pPr>
    <w:rPr>
      <w:sz w:val="18"/>
      <w:szCs w:val="18"/>
    </w:rPr>
  </w:style>
  <w:style w:type="paragraph" w:styleId="TOC8">
    <w:name w:val="toc 8"/>
    <w:basedOn w:val="Normal"/>
    <w:next w:val="Normal"/>
    <w:autoRedefine/>
    <w:uiPriority w:val="39"/>
    <w:unhideWhenUsed/>
    <w:rsid w:val="00911575"/>
    <w:pPr>
      <w:ind w:left="1680"/>
    </w:pPr>
    <w:rPr>
      <w:sz w:val="18"/>
      <w:szCs w:val="18"/>
    </w:rPr>
  </w:style>
  <w:style w:type="paragraph" w:styleId="TOC9">
    <w:name w:val="toc 9"/>
    <w:basedOn w:val="Normal"/>
    <w:next w:val="Normal"/>
    <w:autoRedefine/>
    <w:uiPriority w:val="39"/>
    <w:unhideWhenUsed/>
    <w:rsid w:val="00911575"/>
    <w:pPr>
      <w:ind w:left="1920"/>
    </w:pPr>
    <w:rPr>
      <w:sz w:val="18"/>
      <w:szCs w:val="18"/>
    </w:rPr>
  </w:style>
  <w:style w:type="character" w:customStyle="1" w:styleId="Heading1Char">
    <w:name w:val="Heading 1 Char"/>
    <w:basedOn w:val="DefaultParagraphFont"/>
    <w:link w:val="Heading1"/>
    <w:uiPriority w:val="9"/>
    <w:rsid w:val="00911575"/>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7F37C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90763B"/>
    <w:pPr>
      <w:spacing w:after="200" w:line="276" w:lineRule="auto"/>
      <w:ind w:left="720"/>
      <w:contextualSpacing/>
    </w:pPr>
    <w:rPr>
      <w:rFonts w:eastAsiaTheme="minorHAnsi"/>
      <w:sz w:val="22"/>
      <w:szCs w:val="22"/>
      <w:lang w:val="en-IE"/>
    </w:rPr>
  </w:style>
  <w:style w:type="character" w:customStyle="1" w:styleId="Heading4Char">
    <w:name w:val="Heading 4 Char"/>
    <w:basedOn w:val="DefaultParagraphFont"/>
    <w:link w:val="Heading4"/>
    <w:uiPriority w:val="9"/>
    <w:semiHidden/>
    <w:rsid w:val="0085374F"/>
    <w:rPr>
      <w:rFonts w:asciiTheme="majorHAnsi" w:eastAsiaTheme="majorEastAsia" w:hAnsiTheme="majorHAnsi" w:cstheme="majorBidi"/>
      <w:i/>
      <w:iCs/>
      <w:color w:val="365F91" w:themeColor="accent1" w:themeShade="BF"/>
      <w:lang w:val="en-GB"/>
    </w:rPr>
  </w:style>
  <w:style w:type="character" w:customStyle="1" w:styleId="Heading3Char">
    <w:name w:val="Heading 3 Char"/>
    <w:basedOn w:val="DefaultParagraphFont"/>
    <w:link w:val="Heading3"/>
    <w:uiPriority w:val="9"/>
    <w:rsid w:val="00B4638C"/>
    <w:rPr>
      <w:rFonts w:asciiTheme="majorHAnsi" w:eastAsiaTheme="majorEastAsia" w:hAnsiTheme="majorHAnsi" w:cstheme="majorBidi"/>
      <w:color w:val="243F60" w:themeColor="accent1" w:themeShade="7F"/>
      <w:lang w:val="en-IE" w:eastAsia="zh-CN"/>
    </w:rPr>
  </w:style>
  <w:style w:type="paragraph" w:styleId="Caption">
    <w:name w:val="caption"/>
    <w:basedOn w:val="Normal"/>
    <w:next w:val="Normal"/>
    <w:uiPriority w:val="35"/>
    <w:unhideWhenUsed/>
    <w:qFormat/>
    <w:rsid w:val="00B4638C"/>
    <w:pPr>
      <w:spacing w:after="200"/>
    </w:pPr>
    <w:rPr>
      <w:i/>
      <w:iCs/>
      <w:color w:val="1F497D" w:themeColor="text2"/>
      <w:sz w:val="18"/>
      <w:szCs w:val="18"/>
      <w:lang w:val="en-IE" w:eastAsia="zh-CN"/>
    </w:rPr>
  </w:style>
  <w:style w:type="paragraph" w:styleId="Bibliography">
    <w:name w:val="Bibliography"/>
    <w:basedOn w:val="Normal"/>
    <w:next w:val="Normal"/>
    <w:uiPriority w:val="37"/>
    <w:unhideWhenUsed/>
    <w:rsid w:val="000B221E"/>
    <w:pPr>
      <w:tabs>
        <w:tab w:val="left" w:pos="504"/>
      </w:tabs>
      <w:spacing w:after="240"/>
      <w:ind w:left="504" w:hanging="504"/>
    </w:pPr>
  </w:style>
  <w:style w:type="paragraph" w:styleId="TableofFigures">
    <w:name w:val="table of figures"/>
    <w:basedOn w:val="Normal"/>
    <w:next w:val="Normal"/>
    <w:uiPriority w:val="99"/>
    <w:unhideWhenUsed/>
    <w:rsid w:val="009350D1"/>
  </w:style>
  <w:style w:type="character" w:styleId="Hyperlink">
    <w:name w:val="Hyperlink"/>
    <w:basedOn w:val="DefaultParagraphFont"/>
    <w:uiPriority w:val="99"/>
    <w:unhideWhenUsed/>
    <w:rsid w:val="009350D1"/>
    <w:rPr>
      <w:color w:val="0000FF" w:themeColor="hyperlink"/>
      <w:u w:val="single"/>
    </w:rPr>
  </w:style>
  <w:style w:type="paragraph" w:styleId="NoSpacing">
    <w:name w:val="No Spacing"/>
    <w:uiPriority w:val="1"/>
    <w:qFormat/>
    <w:rsid w:val="00EB655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151423">
      <w:bodyDiv w:val="1"/>
      <w:marLeft w:val="0"/>
      <w:marRight w:val="0"/>
      <w:marTop w:val="0"/>
      <w:marBottom w:val="0"/>
      <w:divBdr>
        <w:top w:val="none" w:sz="0" w:space="0" w:color="auto"/>
        <w:left w:val="none" w:sz="0" w:space="0" w:color="auto"/>
        <w:bottom w:val="none" w:sz="0" w:space="0" w:color="auto"/>
        <w:right w:val="none" w:sz="0" w:space="0" w:color="auto"/>
      </w:divBdr>
    </w:div>
    <w:div w:id="288511710">
      <w:bodyDiv w:val="1"/>
      <w:marLeft w:val="0"/>
      <w:marRight w:val="0"/>
      <w:marTop w:val="0"/>
      <w:marBottom w:val="0"/>
      <w:divBdr>
        <w:top w:val="none" w:sz="0" w:space="0" w:color="auto"/>
        <w:left w:val="none" w:sz="0" w:space="0" w:color="auto"/>
        <w:bottom w:val="none" w:sz="0" w:space="0" w:color="auto"/>
        <w:right w:val="none" w:sz="0" w:space="0" w:color="auto"/>
      </w:divBdr>
      <w:divsChild>
        <w:div w:id="1592733423">
          <w:marLeft w:val="480"/>
          <w:marRight w:val="0"/>
          <w:marTop w:val="0"/>
          <w:marBottom w:val="0"/>
          <w:divBdr>
            <w:top w:val="none" w:sz="0" w:space="0" w:color="auto"/>
            <w:left w:val="none" w:sz="0" w:space="0" w:color="auto"/>
            <w:bottom w:val="none" w:sz="0" w:space="0" w:color="auto"/>
            <w:right w:val="none" w:sz="0" w:space="0" w:color="auto"/>
          </w:divBdr>
          <w:divsChild>
            <w:div w:id="2069568766">
              <w:marLeft w:val="0"/>
              <w:marRight w:val="0"/>
              <w:marTop w:val="0"/>
              <w:marBottom w:val="0"/>
              <w:divBdr>
                <w:top w:val="none" w:sz="0" w:space="0" w:color="auto"/>
                <w:left w:val="none" w:sz="0" w:space="0" w:color="auto"/>
                <w:bottom w:val="none" w:sz="0" w:space="0" w:color="auto"/>
                <w:right w:val="none" w:sz="0" w:space="0" w:color="auto"/>
              </w:divBdr>
            </w:div>
            <w:div w:id="1533494962">
              <w:marLeft w:val="0"/>
              <w:marRight w:val="0"/>
              <w:marTop w:val="0"/>
              <w:marBottom w:val="0"/>
              <w:divBdr>
                <w:top w:val="none" w:sz="0" w:space="0" w:color="auto"/>
                <w:left w:val="none" w:sz="0" w:space="0" w:color="auto"/>
                <w:bottom w:val="none" w:sz="0" w:space="0" w:color="auto"/>
                <w:right w:val="none" w:sz="0" w:space="0" w:color="auto"/>
              </w:divBdr>
            </w:div>
            <w:div w:id="990598017">
              <w:marLeft w:val="0"/>
              <w:marRight w:val="0"/>
              <w:marTop w:val="0"/>
              <w:marBottom w:val="0"/>
              <w:divBdr>
                <w:top w:val="none" w:sz="0" w:space="0" w:color="auto"/>
                <w:left w:val="none" w:sz="0" w:space="0" w:color="auto"/>
                <w:bottom w:val="none" w:sz="0" w:space="0" w:color="auto"/>
                <w:right w:val="none" w:sz="0" w:space="0" w:color="auto"/>
              </w:divBdr>
            </w:div>
            <w:div w:id="390885658">
              <w:marLeft w:val="0"/>
              <w:marRight w:val="0"/>
              <w:marTop w:val="0"/>
              <w:marBottom w:val="0"/>
              <w:divBdr>
                <w:top w:val="none" w:sz="0" w:space="0" w:color="auto"/>
                <w:left w:val="none" w:sz="0" w:space="0" w:color="auto"/>
                <w:bottom w:val="none" w:sz="0" w:space="0" w:color="auto"/>
                <w:right w:val="none" w:sz="0" w:space="0" w:color="auto"/>
              </w:divBdr>
            </w:div>
            <w:div w:id="490681556">
              <w:marLeft w:val="0"/>
              <w:marRight w:val="0"/>
              <w:marTop w:val="0"/>
              <w:marBottom w:val="0"/>
              <w:divBdr>
                <w:top w:val="none" w:sz="0" w:space="0" w:color="auto"/>
                <w:left w:val="none" w:sz="0" w:space="0" w:color="auto"/>
                <w:bottom w:val="none" w:sz="0" w:space="0" w:color="auto"/>
                <w:right w:val="none" w:sz="0" w:space="0" w:color="auto"/>
              </w:divBdr>
            </w:div>
            <w:div w:id="958687255">
              <w:marLeft w:val="0"/>
              <w:marRight w:val="0"/>
              <w:marTop w:val="0"/>
              <w:marBottom w:val="0"/>
              <w:divBdr>
                <w:top w:val="none" w:sz="0" w:space="0" w:color="auto"/>
                <w:left w:val="none" w:sz="0" w:space="0" w:color="auto"/>
                <w:bottom w:val="none" w:sz="0" w:space="0" w:color="auto"/>
                <w:right w:val="none" w:sz="0" w:space="0" w:color="auto"/>
              </w:divBdr>
            </w:div>
            <w:div w:id="1950165949">
              <w:marLeft w:val="0"/>
              <w:marRight w:val="0"/>
              <w:marTop w:val="0"/>
              <w:marBottom w:val="0"/>
              <w:divBdr>
                <w:top w:val="none" w:sz="0" w:space="0" w:color="auto"/>
                <w:left w:val="none" w:sz="0" w:space="0" w:color="auto"/>
                <w:bottom w:val="none" w:sz="0" w:space="0" w:color="auto"/>
                <w:right w:val="none" w:sz="0" w:space="0" w:color="auto"/>
              </w:divBdr>
            </w:div>
            <w:div w:id="16198578">
              <w:marLeft w:val="0"/>
              <w:marRight w:val="0"/>
              <w:marTop w:val="0"/>
              <w:marBottom w:val="0"/>
              <w:divBdr>
                <w:top w:val="none" w:sz="0" w:space="0" w:color="auto"/>
                <w:left w:val="none" w:sz="0" w:space="0" w:color="auto"/>
                <w:bottom w:val="none" w:sz="0" w:space="0" w:color="auto"/>
                <w:right w:val="none" w:sz="0" w:space="0" w:color="auto"/>
              </w:divBdr>
            </w:div>
            <w:div w:id="1304777213">
              <w:marLeft w:val="0"/>
              <w:marRight w:val="0"/>
              <w:marTop w:val="0"/>
              <w:marBottom w:val="0"/>
              <w:divBdr>
                <w:top w:val="none" w:sz="0" w:space="0" w:color="auto"/>
                <w:left w:val="none" w:sz="0" w:space="0" w:color="auto"/>
                <w:bottom w:val="none" w:sz="0" w:space="0" w:color="auto"/>
                <w:right w:val="none" w:sz="0" w:space="0" w:color="auto"/>
              </w:divBdr>
            </w:div>
            <w:div w:id="2122795025">
              <w:marLeft w:val="0"/>
              <w:marRight w:val="0"/>
              <w:marTop w:val="0"/>
              <w:marBottom w:val="0"/>
              <w:divBdr>
                <w:top w:val="none" w:sz="0" w:space="0" w:color="auto"/>
                <w:left w:val="none" w:sz="0" w:space="0" w:color="auto"/>
                <w:bottom w:val="none" w:sz="0" w:space="0" w:color="auto"/>
                <w:right w:val="none" w:sz="0" w:space="0" w:color="auto"/>
              </w:divBdr>
            </w:div>
            <w:div w:id="1639653674">
              <w:marLeft w:val="0"/>
              <w:marRight w:val="0"/>
              <w:marTop w:val="0"/>
              <w:marBottom w:val="0"/>
              <w:divBdr>
                <w:top w:val="none" w:sz="0" w:space="0" w:color="auto"/>
                <w:left w:val="none" w:sz="0" w:space="0" w:color="auto"/>
                <w:bottom w:val="none" w:sz="0" w:space="0" w:color="auto"/>
                <w:right w:val="none" w:sz="0" w:space="0" w:color="auto"/>
              </w:divBdr>
            </w:div>
            <w:div w:id="1376855261">
              <w:marLeft w:val="0"/>
              <w:marRight w:val="0"/>
              <w:marTop w:val="0"/>
              <w:marBottom w:val="0"/>
              <w:divBdr>
                <w:top w:val="none" w:sz="0" w:space="0" w:color="auto"/>
                <w:left w:val="none" w:sz="0" w:space="0" w:color="auto"/>
                <w:bottom w:val="none" w:sz="0" w:space="0" w:color="auto"/>
                <w:right w:val="none" w:sz="0" w:space="0" w:color="auto"/>
              </w:divBdr>
            </w:div>
            <w:div w:id="102913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925674">
      <w:bodyDiv w:val="1"/>
      <w:marLeft w:val="0"/>
      <w:marRight w:val="0"/>
      <w:marTop w:val="0"/>
      <w:marBottom w:val="0"/>
      <w:divBdr>
        <w:top w:val="none" w:sz="0" w:space="0" w:color="auto"/>
        <w:left w:val="none" w:sz="0" w:space="0" w:color="auto"/>
        <w:bottom w:val="none" w:sz="0" w:space="0" w:color="auto"/>
        <w:right w:val="none" w:sz="0" w:space="0" w:color="auto"/>
      </w:divBdr>
      <w:divsChild>
        <w:div w:id="529992999">
          <w:marLeft w:val="480"/>
          <w:marRight w:val="0"/>
          <w:marTop w:val="0"/>
          <w:marBottom w:val="0"/>
          <w:divBdr>
            <w:top w:val="none" w:sz="0" w:space="0" w:color="auto"/>
            <w:left w:val="none" w:sz="0" w:space="0" w:color="auto"/>
            <w:bottom w:val="none" w:sz="0" w:space="0" w:color="auto"/>
            <w:right w:val="none" w:sz="0" w:space="0" w:color="auto"/>
          </w:divBdr>
          <w:divsChild>
            <w:div w:id="2125533229">
              <w:marLeft w:val="0"/>
              <w:marRight w:val="0"/>
              <w:marTop w:val="0"/>
              <w:marBottom w:val="0"/>
              <w:divBdr>
                <w:top w:val="none" w:sz="0" w:space="0" w:color="auto"/>
                <w:left w:val="none" w:sz="0" w:space="0" w:color="auto"/>
                <w:bottom w:val="none" w:sz="0" w:space="0" w:color="auto"/>
                <w:right w:val="none" w:sz="0" w:space="0" w:color="auto"/>
              </w:divBdr>
            </w:div>
            <w:div w:id="740978734">
              <w:marLeft w:val="0"/>
              <w:marRight w:val="0"/>
              <w:marTop w:val="0"/>
              <w:marBottom w:val="0"/>
              <w:divBdr>
                <w:top w:val="none" w:sz="0" w:space="0" w:color="auto"/>
                <w:left w:val="none" w:sz="0" w:space="0" w:color="auto"/>
                <w:bottom w:val="none" w:sz="0" w:space="0" w:color="auto"/>
                <w:right w:val="none" w:sz="0" w:space="0" w:color="auto"/>
              </w:divBdr>
            </w:div>
            <w:div w:id="1273703609">
              <w:marLeft w:val="0"/>
              <w:marRight w:val="0"/>
              <w:marTop w:val="0"/>
              <w:marBottom w:val="0"/>
              <w:divBdr>
                <w:top w:val="none" w:sz="0" w:space="0" w:color="auto"/>
                <w:left w:val="none" w:sz="0" w:space="0" w:color="auto"/>
                <w:bottom w:val="none" w:sz="0" w:space="0" w:color="auto"/>
                <w:right w:val="none" w:sz="0" w:space="0" w:color="auto"/>
              </w:divBdr>
            </w:div>
            <w:div w:id="1288968759">
              <w:marLeft w:val="0"/>
              <w:marRight w:val="0"/>
              <w:marTop w:val="0"/>
              <w:marBottom w:val="0"/>
              <w:divBdr>
                <w:top w:val="none" w:sz="0" w:space="0" w:color="auto"/>
                <w:left w:val="none" w:sz="0" w:space="0" w:color="auto"/>
                <w:bottom w:val="none" w:sz="0" w:space="0" w:color="auto"/>
                <w:right w:val="none" w:sz="0" w:space="0" w:color="auto"/>
              </w:divBdr>
            </w:div>
            <w:div w:id="811756970">
              <w:marLeft w:val="0"/>
              <w:marRight w:val="0"/>
              <w:marTop w:val="0"/>
              <w:marBottom w:val="0"/>
              <w:divBdr>
                <w:top w:val="none" w:sz="0" w:space="0" w:color="auto"/>
                <w:left w:val="none" w:sz="0" w:space="0" w:color="auto"/>
                <w:bottom w:val="none" w:sz="0" w:space="0" w:color="auto"/>
                <w:right w:val="none" w:sz="0" w:space="0" w:color="auto"/>
              </w:divBdr>
            </w:div>
            <w:div w:id="1047098354">
              <w:marLeft w:val="0"/>
              <w:marRight w:val="0"/>
              <w:marTop w:val="0"/>
              <w:marBottom w:val="0"/>
              <w:divBdr>
                <w:top w:val="none" w:sz="0" w:space="0" w:color="auto"/>
                <w:left w:val="none" w:sz="0" w:space="0" w:color="auto"/>
                <w:bottom w:val="none" w:sz="0" w:space="0" w:color="auto"/>
                <w:right w:val="none" w:sz="0" w:space="0" w:color="auto"/>
              </w:divBdr>
            </w:div>
            <w:div w:id="788013549">
              <w:marLeft w:val="0"/>
              <w:marRight w:val="0"/>
              <w:marTop w:val="0"/>
              <w:marBottom w:val="0"/>
              <w:divBdr>
                <w:top w:val="none" w:sz="0" w:space="0" w:color="auto"/>
                <w:left w:val="none" w:sz="0" w:space="0" w:color="auto"/>
                <w:bottom w:val="none" w:sz="0" w:space="0" w:color="auto"/>
                <w:right w:val="none" w:sz="0" w:space="0" w:color="auto"/>
              </w:divBdr>
            </w:div>
            <w:div w:id="520163337">
              <w:marLeft w:val="0"/>
              <w:marRight w:val="0"/>
              <w:marTop w:val="0"/>
              <w:marBottom w:val="0"/>
              <w:divBdr>
                <w:top w:val="none" w:sz="0" w:space="0" w:color="auto"/>
                <w:left w:val="none" w:sz="0" w:space="0" w:color="auto"/>
                <w:bottom w:val="none" w:sz="0" w:space="0" w:color="auto"/>
                <w:right w:val="none" w:sz="0" w:space="0" w:color="auto"/>
              </w:divBdr>
            </w:div>
            <w:div w:id="832452289">
              <w:marLeft w:val="0"/>
              <w:marRight w:val="0"/>
              <w:marTop w:val="0"/>
              <w:marBottom w:val="0"/>
              <w:divBdr>
                <w:top w:val="none" w:sz="0" w:space="0" w:color="auto"/>
                <w:left w:val="none" w:sz="0" w:space="0" w:color="auto"/>
                <w:bottom w:val="none" w:sz="0" w:space="0" w:color="auto"/>
                <w:right w:val="none" w:sz="0" w:space="0" w:color="auto"/>
              </w:divBdr>
            </w:div>
            <w:div w:id="658922915">
              <w:marLeft w:val="0"/>
              <w:marRight w:val="0"/>
              <w:marTop w:val="0"/>
              <w:marBottom w:val="0"/>
              <w:divBdr>
                <w:top w:val="none" w:sz="0" w:space="0" w:color="auto"/>
                <w:left w:val="none" w:sz="0" w:space="0" w:color="auto"/>
                <w:bottom w:val="none" w:sz="0" w:space="0" w:color="auto"/>
                <w:right w:val="none" w:sz="0" w:space="0" w:color="auto"/>
              </w:divBdr>
            </w:div>
            <w:div w:id="1378582333">
              <w:marLeft w:val="0"/>
              <w:marRight w:val="0"/>
              <w:marTop w:val="0"/>
              <w:marBottom w:val="0"/>
              <w:divBdr>
                <w:top w:val="none" w:sz="0" w:space="0" w:color="auto"/>
                <w:left w:val="none" w:sz="0" w:space="0" w:color="auto"/>
                <w:bottom w:val="none" w:sz="0" w:space="0" w:color="auto"/>
                <w:right w:val="none" w:sz="0" w:space="0" w:color="auto"/>
              </w:divBdr>
            </w:div>
            <w:div w:id="1942227114">
              <w:marLeft w:val="0"/>
              <w:marRight w:val="0"/>
              <w:marTop w:val="0"/>
              <w:marBottom w:val="0"/>
              <w:divBdr>
                <w:top w:val="none" w:sz="0" w:space="0" w:color="auto"/>
                <w:left w:val="none" w:sz="0" w:space="0" w:color="auto"/>
                <w:bottom w:val="none" w:sz="0" w:space="0" w:color="auto"/>
                <w:right w:val="none" w:sz="0" w:space="0" w:color="auto"/>
              </w:divBdr>
            </w:div>
            <w:div w:id="2031225337">
              <w:marLeft w:val="0"/>
              <w:marRight w:val="0"/>
              <w:marTop w:val="0"/>
              <w:marBottom w:val="0"/>
              <w:divBdr>
                <w:top w:val="none" w:sz="0" w:space="0" w:color="auto"/>
                <w:left w:val="none" w:sz="0" w:space="0" w:color="auto"/>
                <w:bottom w:val="none" w:sz="0" w:space="0" w:color="auto"/>
                <w:right w:val="none" w:sz="0" w:space="0" w:color="auto"/>
              </w:divBdr>
            </w:div>
            <w:div w:id="607154666">
              <w:marLeft w:val="0"/>
              <w:marRight w:val="0"/>
              <w:marTop w:val="0"/>
              <w:marBottom w:val="0"/>
              <w:divBdr>
                <w:top w:val="none" w:sz="0" w:space="0" w:color="auto"/>
                <w:left w:val="none" w:sz="0" w:space="0" w:color="auto"/>
                <w:bottom w:val="none" w:sz="0" w:space="0" w:color="auto"/>
                <w:right w:val="none" w:sz="0" w:space="0" w:color="auto"/>
              </w:divBdr>
            </w:div>
            <w:div w:id="1354964396">
              <w:marLeft w:val="0"/>
              <w:marRight w:val="0"/>
              <w:marTop w:val="0"/>
              <w:marBottom w:val="0"/>
              <w:divBdr>
                <w:top w:val="none" w:sz="0" w:space="0" w:color="auto"/>
                <w:left w:val="none" w:sz="0" w:space="0" w:color="auto"/>
                <w:bottom w:val="none" w:sz="0" w:space="0" w:color="auto"/>
                <w:right w:val="none" w:sz="0" w:space="0" w:color="auto"/>
              </w:divBdr>
            </w:div>
            <w:div w:id="1416629140">
              <w:marLeft w:val="0"/>
              <w:marRight w:val="0"/>
              <w:marTop w:val="0"/>
              <w:marBottom w:val="0"/>
              <w:divBdr>
                <w:top w:val="none" w:sz="0" w:space="0" w:color="auto"/>
                <w:left w:val="none" w:sz="0" w:space="0" w:color="auto"/>
                <w:bottom w:val="none" w:sz="0" w:space="0" w:color="auto"/>
                <w:right w:val="none" w:sz="0" w:space="0" w:color="auto"/>
              </w:divBdr>
            </w:div>
            <w:div w:id="1096052992">
              <w:marLeft w:val="0"/>
              <w:marRight w:val="0"/>
              <w:marTop w:val="0"/>
              <w:marBottom w:val="0"/>
              <w:divBdr>
                <w:top w:val="none" w:sz="0" w:space="0" w:color="auto"/>
                <w:left w:val="none" w:sz="0" w:space="0" w:color="auto"/>
                <w:bottom w:val="none" w:sz="0" w:space="0" w:color="auto"/>
                <w:right w:val="none" w:sz="0" w:space="0" w:color="auto"/>
              </w:divBdr>
            </w:div>
            <w:div w:id="1036733447">
              <w:marLeft w:val="0"/>
              <w:marRight w:val="0"/>
              <w:marTop w:val="0"/>
              <w:marBottom w:val="0"/>
              <w:divBdr>
                <w:top w:val="none" w:sz="0" w:space="0" w:color="auto"/>
                <w:left w:val="none" w:sz="0" w:space="0" w:color="auto"/>
                <w:bottom w:val="none" w:sz="0" w:space="0" w:color="auto"/>
                <w:right w:val="none" w:sz="0" w:space="0" w:color="auto"/>
              </w:divBdr>
            </w:div>
            <w:div w:id="1023240597">
              <w:marLeft w:val="0"/>
              <w:marRight w:val="0"/>
              <w:marTop w:val="0"/>
              <w:marBottom w:val="0"/>
              <w:divBdr>
                <w:top w:val="none" w:sz="0" w:space="0" w:color="auto"/>
                <w:left w:val="none" w:sz="0" w:space="0" w:color="auto"/>
                <w:bottom w:val="none" w:sz="0" w:space="0" w:color="auto"/>
                <w:right w:val="none" w:sz="0" w:space="0" w:color="auto"/>
              </w:divBdr>
            </w:div>
            <w:div w:id="524053464">
              <w:marLeft w:val="0"/>
              <w:marRight w:val="0"/>
              <w:marTop w:val="0"/>
              <w:marBottom w:val="0"/>
              <w:divBdr>
                <w:top w:val="none" w:sz="0" w:space="0" w:color="auto"/>
                <w:left w:val="none" w:sz="0" w:space="0" w:color="auto"/>
                <w:bottom w:val="none" w:sz="0" w:space="0" w:color="auto"/>
                <w:right w:val="none" w:sz="0" w:space="0" w:color="auto"/>
              </w:divBdr>
            </w:div>
            <w:div w:id="1614706687">
              <w:marLeft w:val="0"/>
              <w:marRight w:val="0"/>
              <w:marTop w:val="0"/>
              <w:marBottom w:val="0"/>
              <w:divBdr>
                <w:top w:val="none" w:sz="0" w:space="0" w:color="auto"/>
                <w:left w:val="none" w:sz="0" w:space="0" w:color="auto"/>
                <w:bottom w:val="none" w:sz="0" w:space="0" w:color="auto"/>
                <w:right w:val="none" w:sz="0" w:space="0" w:color="auto"/>
              </w:divBdr>
            </w:div>
            <w:div w:id="648633090">
              <w:marLeft w:val="0"/>
              <w:marRight w:val="0"/>
              <w:marTop w:val="0"/>
              <w:marBottom w:val="0"/>
              <w:divBdr>
                <w:top w:val="none" w:sz="0" w:space="0" w:color="auto"/>
                <w:left w:val="none" w:sz="0" w:space="0" w:color="auto"/>
                <w:bottom w:val="none" w:sz="0" w:space="0" w:color="auto"/>
                <w:right w:val="none" w:sz="0" w:space="0" w:color="auto"/>
              </w:divBdr>
            </w:div>
            <w:div w:id="2134664174">
              <w:marLeft w:val="0"/>
              <w:marRight w:val="0"/>
              <w:marTop w:val="0"/>
              <w:marBottom w:val="0"/>
              <w:divBdr>
                <w:top w:val="none" w:sz="0" w:space="0" w:color="auto"/>
                <w:left w:val="none" w:sz="0" w:space="0" w:color="auto"/>
                <w:bottom w:val="none" w:sz="0" w:space="0" w:color="auto"/>
                <w:right w:val="none" w:sz="0" w:space="0" w:color="auto"/>
              </w:divBdr>
            </w:div>
            <w:div w:id="143651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565477">
      <w:bodyDiv w:val="1"/>
      <w:marLeft w:val="0"/>
      <w:marRight w:val="0"/>
      <w:marTop w:val="0"/>
      <w:marBottom w:val="0"/>
      <w:divBdr>
        <w:top w:val="none" w:sz="0" w:space="0" w:color="auto"/>
        <w:left w:val="none" w:sz="0" w:space="0" w:color="auto"/>
        <w:bottom w:val="none" w:sz="0" w:space="0" w:color="auto"/>
        <w:right w:val="none" w:sz="0" w:space="0" w:color="auto"/>
      </w:divBdr>
      <w:divsChild>
        <w:div w:id="1778870894">
          <w:marLeft w:val="0"/>
          <w:marRight w:val="0"/>
          <w:marTop w:val="0"/>
          <w:marBottom w:val="0"/>
          <w:divBdr>
            <w:top w:val="none" w:sz="0" w:space="0" w:color="auto"/>
            <w:left w:val="none" w:sz="0" w:space="0" w:color="auto"/>
            <w:bottom w:val="none" w:sz="0" w:space="0" w:color="auto"/>
            <w:right w:val="none" w:sz="0" w:space="0" w:color="auto"/>
          </w:divBdr>
          <w:divsChild>
            <w:div w:id="632365555">
              <w:marLeft w:val="0"/>
              <w:marRight w:val="0"/>
              <w:marTop w:val="0"/>
              <w:marBottom w:val="240"/>
              <w:divBdr>
                <w:top w:val="none" w:sz="0" w:space="0" w:color="auto"/>
                <w:left w:val="none" w:sz="0" w:space="0" w:color="auto"/>
                <w:bottom w:val="none" w:sz="0" w:space="0" w:color="auto"/>
                <w:right w:val="none" w:sz="0" w:space="0" w:color="auto"/>
              </w:divBdr>
              <w:divsChild>
                <w:div w:id="783186053">
                  <w:marLeft w:val="600"/>
                  <w:marRight w:val="96"/>
                  <w:marTop w:val="0"/>
                  <w:marBottom w:val="0"/>
                  <w:divBdr>
                    <w:top w:val="none" w:sz="0" w:space="0" w:color="auto"/>
                    <w:left w:val="none" w:sz="0" w:space="0" w:color="auto"/>
                    <w:bottom w:val="none" w:sz="0" w:space="0" w:color="auto"/>
                    <w:right w:val="none" w:sz="0" w:space="0" w:color="auto"/>
                  </w:divBdr>
                </w:div>
              </w:divsChild>
            </w:div>
            <w:div w:id="1106122294">
              <w:marLeft w:val="0"/>
              <w:marRight w:val="0"/>
              <w:marTop w:val="0"/>
              <w:marBottom w:val="240"/>
              <w:divBdr>
                <w:top w:val="none" w:sz="0" w:space="0" w:color="auto"/>
                <w:left w:val="none" w:sz="0" w:space="0" w:color="auto"/>
                <w:bottom w:val="none" w:sz="0" w:space="0" w:color="auto"/>
                <w:right w:val="none" w:sz="0" w:space="0" w:color="auto"/>
              </w:divBdr>
              <w:divsChild>
                <w:div w:id="2096318761">
                  <w:marLeft w:val="600"/>
                  <w:marRight w:val="96"/>
                  <w:marTop w:val="0"/>
                  <w:marBottom w:val="0"/>
                  <w:divBdr>
                    <w:top w:val="none" w:sz="0" w:space="0" w:color="auto"/>
                    <w:left w:val="none" w:sz="0" w:space="0" w:color="auto"/>
                    <w:bottom w:val="none" w:sz="0" w:space="0" w:color="auto"/>
                    <w:right w:val="none" w:sz="0" w:space="0" w:color="auto"/>
                  </w:divBdr>
                </w:div>
              </w:divsChild>
            </w:div>
            <w:div w:id="1978535246">
              <w:marLeft w:val="0"/>
              <w:marRight w:val="0"/>
              <w:marTop w:val="0"/>
              <w:marBottom w:val="240"/>
              <w:divBdr>
                <w:top w:val="none" w:sz="0" w:space="0" w:color="auto"/>
                <w:left w:val="none" w:sz="0" w:space="0" w:color="auto"/>
                <w:bottom w:val="none" w:sz="0" w:space="0" w:color="auto"/>
                <w:right w:val="none" w:sz="0" w:space="0" w:color="auto"/>
              </w:divBdr>
              <w:divsChild>
                <w:div w:id="498152862">
                  <w:marLeft w:val="600"/>
                  <w:marRight w:val="96"/>
                  <w:marTop w:val="0"/>
                  <w:marBottom w:val="0"/>
                  <w:divBdr>
                    <w:top w:val="none" w:sz="0" w:space="0" w:color="auto"/>
                    <w:left w:val="none" w:sz="0" w:space="0" w:color="auto"/>
                    <w:bottom w:val="none" w:sz="0" w:space="0" w:color="auto"/>
                    <w:right w:val="none" w:sz="0" w:space="0" w:color="auto"/>
                  </w:divBdr>
                </w:div>
              </w:divsChild>
            </w:div>
            <w:div w:id="2022973271">
              <w:marLeft w:val="0"/>
              <w:marRight w:val="0"/>
              <w:marTop w:val="0"/>
              <w:marBottom w:val="240"/>
              <w:divBdr>
                <w:top w:val="none" w:sz="0" w:space="0" w:color="auto"/>
                <w:left w:val="none" w:sz="0" w:space="0" w:color="auto"/>
                <w:bottom w:val="none" w:sz="0" w:space="0" w:color="auto"/>
                <w:right w:val="none" w:sz="0" w:space="0" w:color="auto"/>
              </w:divBdr>
              <w:divsChild>
                <w:div w:id="1884095034">
                  <w:marLeft w:val="600"/>
                  <w:marRight w:val="96"/>
                  <w:marTop w:val="0"/>
                  <w:marBottom w:val="0"/>
                  <w:divBdr>
                    <w:top w:val="none" w:sz="0" w:space="0" w:color="auto"/>
                    <w:left w:val="none" w:sz="0" w:space="0" w:color="auto"/>
                    <w:bottom w:val="none" w:sz="0" w:space="0" w:color="auto"/>
                    <w:right w:val="none" w:sz="0" w:space="0" w:color="auto"/>
                  </w:divBdr>
                </w:div>
              </w:divsChild>
            </w:div>
            <w:div w:id="95558775">
              <w:marLeft w:val="0"/>
              <w:marRight w:val="0"/>
              <w:marTop w:val="0"/>
              <w:marBottom w:val="240"/>
              <w:divBdr>
                <w:top w:val="none" w:sz="0" w:space="0" w:color="auto"/>
                <w:left w:val="none" w:sz="0" w:space="0" w:color="auto"/>
                <w:bottom w:val="none" w:sz="0" w:space="0" w:color="auto"/>
                <w:right w:val="none" w:sz="0" w:space="0" w:color="auto"/>
              </w:divBdr>
              <w:divsChild>
                <w:div w:id="1305113778">
                  <w:marLeft w:val="600"/>
                  <w:marRight w:val="96"/>
                  <w:marTop w:val="0"/>
                  <w:marBottom w:val="0"/>
                  <w:divBdr>
                    <w:top w:val="none" w:sz="0" w:space="0" w:color="auto"/>
                    <w:left w:val="none" w:sz="0" w:space="0" w:color="auto"/>
                    <w:bottom w:val="none" w:sz="0" w:space="0" w:color="auto"/>
                    <w:right w:val="none" w:sz="0" w:space="0" w:color="auto"/>
                  </w:divBdr>
                </w:div>
              </w:divsChild>
            </w:div>
            <w:div w:id="1321540803">
              <w:marLeft w:val="0"/>
              <w:marRight w:val="0"/>
              <w:marTop w:val="0"/>
              <w:marBottom w:val="240"/>
              <w:divBdr>
                <w:top w:val="none" w:sz="0" w:space="0" w:color="auto"/>
                <w:left w:val="none" w:sz="0" w:space="0" w:color="auto"/>
                <w:bottom w:val="none" w:sz="0" w:space="0" w:color="auto"/>
                <w:right w:val="none" w:sz="0" w:space="0" w:color="auto"/>
              </w:divBdr>
              <w:divsChild>
                <w:div w:id="55905496">
                  <w:marLeft w:val="600"/>
                  <w:marRight w:val="96"/>
                  <w:marTop w:val="0"/>
                  <w:marBottom w:val="0"/>
                  <w:divBdr>
                    <w:top w:val="none" w:sz="0" w:space="0" w:color="auto"/>
                    <w:left w:val="none" w:sz="0" w:space="0" w:color="auto"/>
                    <w:bottom w:val="none" w:sz="0" w:space="0" w:color="auto"/>
                    <w:right w:val="none" w:sz="0" w:space="0" w:color="auto"/>
                  </w:divBdr>
                </w:div>
              </w:divsChild>
            </w:div>
            <w:div w:id="1979870267">
              <w:marLeft w:val="0"/>
              <w:marRight w:val="0"/>
              <w:marTop w:val="0"/>
              <w:marBottom w:val="240"/>
              <w:divBdr>
                <w:top w:val="none" w:sz="0" w:space="0" w:color="auto"/>
                <w:left w:val="none" w:sz="0" w:space="0" w:color="auto"/>
                <w:bottom w:val="none" w:sz="0" w:space="0" w:color="auto"/>
                <w:right w:val="none" w:sz="0" w:space="0" w:color="auto"/>
              </w:divBdr>
              <w:divsChild>
                <w:div w:id="2011517574">
                  <w:marLeft w:val="600"/>
                  <w:marRight w:val="96"/>
                  <w:marTop w:val="0"/>
                  <w:marBottom w:val="0"/>
                  <w:divBdr>
                    <w:top w:val="none" w:sz="0" w:space="0" w:color="auto"/>
                    <w:left w:val="none" w:sz="0" w:space="0" w:color="auto"/>
                    <w:bottom w:val="none" w:sz="0" w:space="0" w:color="auto"/>
                    <w:right w:val="none" w:sz="0" w:space="0" w:color="auto"/>
                  </w:divBdr>
                </w:div>
              </w:divsChild>
            </w:div>
            <w:div w:id="1357654943">
              <w:marLeft w:val="0"/>
              <w:marRight w:val="0"/>
              <w:marTop w:val="0"/>
              <w:marBottom w:val="240"/>
              <w:divBdr>
                <w:top w:val="none" w:sz="0" w:space="0" w:color="auto"/>
                <w:left w:val="none" w:sz="0" w:space="0" w:color="auto"/>
                <w:bottom w:val="none" w:sz="0" w:space="0" w:color="auto"/>
                <w:right w:val="none" w:sz="0" w:space="0" w:color="auto"/>
              </w:divBdr>
              <w:divsChild>
                <w:div w:id="1105661004">
                  <w:marLeft w:val="600"/>
                  <w:marRight w:val="96"/>
                  <w:marTop w:val="0"/>
                  <w:marBottom w:val="0"/>
                  <w:divBdr>
                    <w:top w:val="none" w:sz="0" w:space="0" w:color="auto"/>
                    <w:left w:val="none" w:sz="0" w:space="0" w:color="auto"/>
                    <w:bottom w:val="none" w:sz="0" w:space="0" w:color="auto"/>
                    <w:right w:val="none" w:sz="0" w:space="0" w:color="auto"/>
                  </w:divBdr>
                </w:div>
              </w:divsChild>
            </w:div>
            <w:div w:id="1205631147">
              <w:marLeft w:val="0"/>
              <w:marRight w:val="0"/>
              <w:marTop w:val="0"/>
              <w:marBottom w:val="240"/>
              <w:divBdr>
                <w:top w:val="none" w:sz="0" w:space="0" w:color="auto"/>
                <w:left w:val="none" w:sz="0" w:space="0" w:color="auto"/>
                <w:bottom w:val="none" w:sz="0" w:space="0" w:color="auto"/>
                <w:right w:val="none" w:sz="0" w:space="0" w:color="auto"/>
              </w:divBdr>
              <w:divsChild>
                <w:div w:id="2106880450">
                  <w:marLeft w:val="600"/>
                  <w:marRight w:val="96"/>
                  <w:marTop w:val="0"/>
                  <w:marBottom w:val="0"/>
                  <w:divBdr>
                    <w:top w:val="none" w:sz="0" w:space="0" w:color="auto"/>
                    <w:left w:val="none" w:sz="0" w:space="0" w:color="auto"/>
                    <w:bottom w:val="none" w:sz="0" w:space="0" w:color="auto"/>
                    <w:right w:val="none" w:sz="0" w:space="0" w:color="auto"/>
                  </w:divBdr>
                </w:div>
              </w:divsChild>
            </w:div>
            <w:div w:id="637078307">
              <w:marLeft w:val="0"/>
              <w:marRight w:val="0"/>
              <w:marTop w:val="0"/>
              <w:marBottom w:val="240"/>
              <w:divBdr>
                <w:top w:val="none" w:sz="0" w:space="0" w:color="auto"/>
                <w:left w:val="none" w:sz="0" w:space="0" w:color="auto"/>
                <w:bottom w:val="none" w:sz="0" w:space="0" w:color="auto"/>
                <w:right w:val="none" w:sz="0" w:space="0" w:color="auto"/>
              </w:divBdr>
              <w:divsChild>
                <w:div w:id="1775056777">
                  <w:marLeft w:val="600"/>
                  <w:marRight w:val="96"/>
                  <w:marTop w:val="0"/>
                  <w:marBottom w:val="0"/>
                  <w:divBdr>
                    <w:top w:val="none" w:sz="0" w:space="0" w:color="auto"/>
                    <w:left w:val="none" w:sz="0" w:space="0" w:color="auto"/>
                    <w:bottom w:val="none" w:sz="0" w:space="0" w:color="auto"/>
                    <w:right w:val="none" w:sz="0" w:space="0" w:color="auto"/>
                  </w:divBdr>
                </w:div>
              </w:divsChild>
            </w:div>
            <w:div w:id="292558400">
              <w:marLeft w:val="0"/>
              <w:marRight w:val="0"/>
              <w:marTop w:val="0"/>
              <w:marBottom w:val="240"/>
              <w:divBdr>
                <w:top w:val="none" w:sz="0" w:space="0" w:color="auto"/>
                <w:left w:val="none" w:sz="0" w:space="0" w:color="auto"/>
                <w:bottom w:val="none" w:sz="0" w:space="0" w:color="auto"/>
                <w:right w:val="none" w:sz="0" w:space="0" w:color="auto"/>
              </w:divBdr>
              <w:divsChild>
                <w:div w:id="1481342331">
                  <w:marLeft w:val="600"/>
                  <w:marRight w:val="96"/>
                  <w:marTop w:val="0"/>
                  <w:marBottom w:val="0"/>
                  <w:divBdr>
                    <w:top w:val="none" w:sz="0" w:space="0" w:color="auto"/>
                    <w:left w:val="none" w:sz="0" w:space="0" w:color="auto"/>
                    <w:bottom w:val="none" w:sz="0" w:space="0" w:color="auto"/>
                    <w:right w:val="none" w:sz="0" w:space="0" w:color="auto"/>
                  </w:divBdr>
                </w:div>
              </w:divsChild>
            </w:div>
            <w:div w:id="1611207836">
              <w:marLeft w:val="0"/>
              <w:marRight w:val="0"/>
              <w:marTop w:val="0"/>
              <w:marBottom w:val="240"/>
              <w:divBdr>
                <w:top w:val="none" w:sz="0" w:space="0" w:color="auto"/>
                <w:left w:val="none" w:sz="0" w:space="0" w:color="auto"/>
                <w:bottom w:val="none" w:sz="0" w:space="0" w:color="auto"/>
                <w:right w:val="none" w:sz="0" w:space="0" w:color="auto"/>
              </w:divBdr>
              <w:divsChild>
                <w:div w:id="917981638">
                  <w:marLeft w:val="600"/>
                  <w:marRight w:val="96"/>
                  <w:marTop w:val="0"/>
                  <w:marBottom w:val="0"/>
                  <w:divBdr>
                    <w:top w:val="none" w:sz="0" w:space="0" w:color="auto"/>
                    <w:left w:val="none" w:sz="0" w:space="0" w:color="auto"/>
                    <w:bottom w:val="none" w:sz="0" w:space="0" w:color="auto"/>
                    <w:right w:val="none" w:sz="0" w:space="0" w:color="auto"/>
                  </w:divBdr>
                </w:div>
              </w:divsChild>
            </w:div>
            <w:div w:id="1671832784">
              <w:marLeft w:val="0"/>
              <w:marRight w:val="0"/>
              <w:marTop w:val="0"/>
              <w:marBottom w:val="240"/>
              <w:divBdr>
                <w:top w:val="none" w:sz="0" w:space="0" w:color="auto"/>
                <w:left w:val="none" w:sz="0" w:space="0" w:color="auto"/>
                <w:bottom w:val="none" w:sz="0" w:space="0" w:color="auto"/>
                <w:right w:val="none" w:sz="0" w:space="0" w:color="auto"/>
              </w:divBdr>
              <w:divsChild>
                <w:div w:id="963195199">
                  <w:marLeft w:val="600"/>
                  <w:marRight w:val="96"/>
                  <w:marTop w:val="0"/>
                  <w:marBottom w:val="0"/>
                  <w:divBdr>
                    <w:top w:val="none" w:sz="0" w:space="0" w:color="auto"/>
                    <w:left w:val="none" w:sz="0" w:space="0" w:color="auto"/>
                    <w:bottom w:val="none" w:sz="0" w:space="0" w:color="auto"/>
                    <w:right w:val="none" w:sz="0" w:space="0" w:color="auto"/>
                  </w:divBdr>
                </w:div>
              </w:divsChild>
            </w:div>
            <w:div w:id="705495663">
              <w:marLeft w:val="0"/>
              <w:marRight w:val="0"/>
              <w:marTop w:val="0"/>
              <w:marBottom w:val="240"/>
              <w:divBdr>
                <w:top w:val="none" w:sz="0" w:space="0" w:color="auto"/>
                <w:left w:val="none" w:sz="0" w:space="0" w:color="auto"/>
                <w:bottom w:val="none" w:sz="0" w:space="0" w:color="auto"/>
                <w:right w:val="none" w:sz="0" w:space="0" w:color="auto"/>
              </w:divBdr>
              <w:divsChild>
                <w:div w:id="1223323640">
                  <w:marLeft w:val="600"/>
                  <w:marRight w:val="96"/>
                  <w:marTop w:val="0"/>
                  <w:marBottom w:val="0"/>
                  <w:divBdr>
                    <w:top w:val="none" w:sz="0" w:space="0" w:color="auto"/>
                    <w:left w:val="none" w:sz="0" w:space="0" w:color="auto"/>
                    <w:bottom w:val="none" w:sz="0" w:space="0" w:color="auto"/>
                    <w:right w:val="none" w:sz="0" w:space="0" w:color="auto"/>
                  </w:divBdr>
                </w:div>
              </w:divsChild>
            </w:div>
            <w:div w:id="362755050">
              <w:marLeft w:val="0"/>
              <w:marRight w:val="0"/>
              <w:marTop w:val="0"/>
              <w:marBottom w:val="240"/>
              <w:divBdr>
                <w:top w:val="none" w:sz="0" w:space="0" w:color="auto"/>
                <w:left w:val="none" w:sz="0" w:space="0" w:color="auto"/>
                <w:bottom w:val="none" w:sz="0" w:space="0" w:color="auto"/>
                <w:right w:val="none" w:sz="0" w:space="0" w:color="auto"/>
              </w:divBdr>
              <w:divsChild>
                <w:div w:id="1839343049">
                  <w:marLeft w:val="600"/>
                  <w:marRight w:val="96"/>
                  <w:marTop w:val="0"/>
                  <w:marBottom w:val="0"/>
                  <w:divBdr>
                    <w:top w:val="none" w:sz="0" w:space="0" w:color="auto"/>
                    <w:left w:val="none" w:sz="0" w:space="0" w:color="auto"/>
                    <w:bottom w:val="none" w:sz="0" w:space="0" w:color="auto"/>
                    <w:right w:val="none" w:sz="0" w:space="0" w:color="auto"/>
                  </w:divBdr>
                </w:div>
              </w:divsChild>
            </w:div>
            <w:div w:id="1298875208">
              <w:marLeft w:val="0"/>
              <w:marRight w:val="0"/>
              <w:marTop w:val="0"/>
              <w:marBottom w:val="240"/>
              <w:divBdr>
                <w:top w:val="none" w:sz="0" w:space="0" w:color="auto"/>
                <w:left w:val="none" w:sz="0" w:space="0" w:color="auto"/>
                <w:bottom w:val="none" w:sz="0" w:space="0" w:color="auto"/>
                <w:right w:val="none" w:sz="0" w:space="0" w:color="auto"/>
              </w:divBdr>
              <w:divsChild>
                <w:div w:id="810831886">
                  <w:marLeft w:val="600"/>
                  <w:marRight w:val="96"/>
                  <w:marTop w:val="0"/>
                  <w:marBottom w:val="0"/>
                  <w:divBdr>
                    <w:top w:val="none" w:sz="0" w:space="0" w:color="auto"/>
                    <w:left w:val="none" w:sz="0" w:space="0" w:color="auto"/>
                    <w:bottom w:val="none" w:sz="0" w:space="0" w:color="auto"/>
                    <w:right w:val="none" w:sz="0" w:space="0" w:color="auto"/>
                  </w:divBdr>
                </w:div>
              </w:divsChild>
            </w:div>
            <w:div w:id="1344210247">
              <w:marLeft w:val="0"/>
              <w:marRight w:val="0"/>
              <w:marTop w:val="0"/>
              <w:marBottom w:val="240"/>
              <w:divBdr>
                <w:top w:val="none" w:sz="0" w:space="0" w:color="auto"/>
                <w:left w:val="none" w:sz="0" w:space="0" w:color="auto"/>
                <w:bottom w:val="none" w:sz="0" w:space="0" w:color="auto"/>
                <w:right w:val="none" w:sz="0" w:space="0" w:color="auto"/>
              </w:divBdr>
              <w:divsChild>
                <w:div w:id="959995526">
                  <w:marLeft w:val="600"/>
                  <w:marRight w:val="96"/>
                  <w:marTop w:val="0"/>
                  <w:marBottom w:val="0"/>
                  <w:divBdr>
                    <w:top w:val="none" w:sz="0" w:space="0" w:color="auto"/>
                    <w:left w:val="none" w:sz="0" w:space="0" w:color="auto"/>
                    <w:bottom w:val="none" w:sz="0" w:space="0" w:color="auto"/>
                    <w:right w:val="none" w:sz="0" w:space="0" w:color="auto"/>
                  </w:divBdr>
                </w:div>
              </w:divsChild>
            </w:div>
            <w:div w:id="1532494844">
              <w:marLeft w:val="0"/>
              <w:marRight w:val="0"/>
              <w:marTop w:val="0"/>
              <w:marBottom w:val="240"/>
              <w:divBdr>
                <w:top w:val="none" w:sz="0" w:space="0" w:color="auto"/>
                <w:left w:val="none" w:sz="0" w:space="0" w:color="auto"/>
                <w:bottom w:val="none" w:sz="0" w:space="0" w:color="auto"/>
                <w:right w:val="none" w:sz="0" w:space="0" w:color="auto"/>
              </w:divBdr>
              <w:divsChild>
                <w:div w:id="1936549744">
                  <w:marLeft w:val="600"/>
                  <w:marRight w:val="96"/>
                  <w:marTop w:val="0"/>
                  <w:marBottom w:val="0"/>
                  <w:divBdr>
                    <w:top w:val="none" w:sz="0" w:space="0" w:color="auto"/>
                    <w:left w:val="none" w:sz="0" w:space="0" w:color="auto"/>
                    <w:bottom w:val="none" w:sz="0" w:space="0" w:color="auto"/>
                    <w:right w:val="none" w:sz="0" w:space="0" w:color="auto"/>
                  </w:divBdr>
                </w:div>
              </w:divsChild>
            </w:div>
            <w:div w:id="785582640">
              <w:marLeft w:val="0"/>
              <w:marRight w:val="0"/>
              <w:marTop w:val="0"/>
              <w:marBottom w:val="0"/>
              <w:divBdr>
                <w:top w:val="none" w:sz="0" w:space="0" w:color="auto"/>
                <w:left w:val="none" w:sz="0" w:space="0" w:color="auto"/>
                <w:bottom w:val="none" w:sz="0" w:space="0" w:color="auto"/>
                <w:right w:val="none" w:sz="0" w:space="0" w:color="auto"/>
              </w:divBdr>
              <w:divsChild>
                <w:div w:id="193300211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9312547">
      <w:bodyDiv w:val="1"/>
      <w:marLeft w:val="0"/>
      <w:marRight w:val="0"/>
      <w:marTop w:val="0"/>
      <w:marBottom w:val="0"/>
      <w:divBdr>
        <w:top w:val="none" w:sz="0" w:space="0" w:color="auto"/>
        <w:left w:val="none" w:sz="0" w:space="0" w:color="auto"/>
        <w:bottom w:val="none" w:sz="0" w:space="0" w:color="auto"/>
        <w:right w:val="none" w:sz="0" w:space="0" w:color="auto"/>
      </w:divBdr>
      <w:divsChild>
        <w:div w:id="1620574839">
          <w:marLeft w:val="480"/>
          <w:marRight w:val="0"/>
          <w:marTop w:val="0"/>
          <w:marBottom w:val="0"/>
          <w:divBdr>
            <w:top w:val="none" w:sz="0" w:space="0" w:color="auto"/>
            <w:left w:val="none" w:sz="0" w:space="0" w:color="auto"/>
            <w:bottom w:val="none" w:sz="0" w:space="0" w:color="auto"/>
            <w:right w:val="none" w:sz="0" w:space="0" w:color="auto"/>
          </w:divBdr>
          <w:divsChild>
            <w:div w:id="57470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14590">
      <w:bodyDiv w:val="1"/>
      <w:marLeft w:val="0"/>
      <w:marRight w:val="0"/>
      <w:marTop w:val="0"/>
      <w:marBottom w:val="0"/>
      <w:divBdr>
        <w:top w:val="none" w:sz="0" w:space="0" w:color="auto"/>
        <w:left w:val="none" w:sz="0" w:space="0" w:color="auto"/>
        <w:bottom w:val="none" w:sz="0" w:space="0" w:color="auto"/>
        <w:right w:val="none" w:sz="0" w:space="0" w:color="auto"/>
      </w:divBdr>
      <w:divsChild>
        <w:div w:id="1579630201">
          <w:marLeft w:val="0"/>
          <w:marRight w:val="0"/>
          <w:marTop w:val="0"/>
          <w:marBottom w:val="0"/>
          <w:divBdr>
            <w:top w:val="none" w:sz="0" w:space="0" w:color="auto"/>
            <w:left w:val="none" w:sz="0" w:space="0" w:color="auto"/>
            <w:bottom w:val="none" w:sz="0" w:space="0" w:color="auto"/>
            <w:right w:val="none" w:sz="0" w:space="0" w:color="auto"/>
          </w:divBdr>
          <w:divsChild>
            <w:div w:id="1650019912">
              <w:marLeft w:val="0"/>
              <w:marRight w:val="0"/>
              <w:marTop w:val="0"/>
              <w:marBottom w:val="240"/>
              <w:divBdr>
                <w:top w:val="none" w:sz="0" w:space="0" w:color="auto"/>
                <w:left w:val="none" w:sz="0" w:space="0" w:color="auto"/>
                <w:bottom w:val="none" w:sz="0" w:space="0" w:color="auto"/>
                <w:right w:val="none" w:sz="0" w:space="0" w:color="auto"/>
              </w:divBdr>
              <w:divsChild>
                <w:div w:id="1315522204">
                  <w:marLeft w:val="600"/>
                  <w:marRight w:val="96"/>
                  <w:marTop w:val="0"/>
                  <w:marBottom w:val="0"/>
                  <w:divBdr>
                    <w:top w:val="none" w:sz="0" w:space="0" w:color="auto"/>
                    <w:left w:val="none" w:sz="0" w:space="0" w:color="auto"/>
                    <w:bottom w:val="none" w:sz="0" w:space="0" w:color="auto"/>
                    <w:right w:val="none" w:sz="0" w:space="0" w:color="auto"/>
                  </w:divBdr>
                </w:div>
              </w:divsChild>
            </w:div>
            <w:div w:id="1326127370">
              <w:marLeft w:val="0"/>
              <w:marRight w:val="0"/>
              <w:marTop w:val="0"/>
              <w:marBottom w:val="240"/>
              <w:divBdr>
                <w:top w:val="none" w:sz="0" w:space="0" w:color="auto"/>
                <w:left w:val="none" w:sz="0" w:space="0" w:color="auto"/>
                <w:bottom w:val="none" w:sz="0" w:space="0" w:color="auto"/>
                <w:right w:val="none" w:sz="0" w:space="0" w:color="auto"/>
              </w:divBdr>
              <w:divsChild>
                <w:div w:id="1335765113">
                  <w:marLeft w:val="600"/>
                  <w:marRight w:val="96"/>
                  <w:marTop w:val="0"/>
                  <w:marBottom w:val="0"/>
                  <w:divBdr>
                    <w:top w:val="none" w:sz="0" w:space="0" w:color="auto"/>
                    <w:left w:val="none" w:sz="0" w:space="0" w:color="auto"/>
                    <w:bottom w:val="none" w:sz="0" w:space="0" w:color="auto"/>
                    <w:right w:val="none" w:sz="0" w:space="0" w:color="auto"/>
                  </w:divBdr>
                </w:div>
              </w:divsChild>
            </w:div>
            <w:div w:id="889414518">
              <w:marLeft w:val="0"/>
              <w:marRight w:val="0"/>
              <w:marTop w:val="0"/>
              <w:marBottom w:val="240"/>
              <w:divBdr>
                <w:top w:val="none" w:sz="0" w:space="0" w:color="auto"/>
                <w:left w:val="none" w:sz="0" w:space="0" w:color="auto"/>
                <w:bottom w:val="none" w:sz="0" w:space="0" w:color="auto"/>
                <w:right w:val="none" w:sz="0" w:space="0" w:color="auto"/>
              </w:divBdr>
              <w:divsChild>
                <w:div w:id="553272333">
                  <w:marLeft w:val="600"/>
                  <w:marRight w:val="96"/>
                  <w:marTop w:val="0"/>
                  <w:marBottom w:val="0"/>
                  <w:divBdr>
                    <w:top w:val="none" w:sz="0" w:space="0" w:color="auto"/>
                    <w:left w:val="none" w:sz="0" w:space="0" w:color="auto"/>
                    <w:bottom w:val="none" w:sz="0" w:space="0" w:color="auto"/>
                    <w:right w:val="none" w:sz="0" w:space="0" w:color="auto"/>
                  </w:divBdr>
                </w:div>
              </w:divsChild>
            </w:div>
            <w:div w:id="1221210883">
              <w:marLeft w:val="0"/>
              <w:marRight w:val="0"/>
              <w:marTop w:val="0"/>
              <w:marBottom w:val="240"/>
              <w:divBdr>
                <w:top w:val="none" w:sz="0" w:space="0" w:color="auto"/>
                <w:left w:val="none" w:sz="0" w:space="0" w:color="auto"/>
                <w:bottom w:val="none" w:sz="0" w:space="0" w:color="auto"/>
                <w:right w:val="none" w:sz="0" w:space="0" w:color="auto"/>
              </w:divBdr>
              <w:divsChild>
                <w:div w:id="1588003358">
                  <w:marLeft w:val="600"/>
                  <w:marRight w:val="96"/>
                  <w:marTop w:val="0"/>
                  <w:marBottom w:val="0"/>
                  <w:divBdr>
                    <w:top w:val="none" w:sz="0" w:space="0" w:color="auto"/>
                    <w:left w:val="none" w:sz="0" w:space="0" w:color="auto"/>
                    <w:bottom w:val="none" w:sz="0" w:space="0" w:color="auto"/>
                    <w:right w:val="none" w:sz="0" w:space="0" w:color="auto"/>
                  </w:divBdr>
                </w:div>
              </w:divsChild>
            </w:div>
            <w:div w:id="426314407">
              <w:marLeft w:val="0"/>
              <w:marRight w:val="0"/>
              <w:marTop w:val="0"/>
              <w:marBottom w:val="240"/>
              <w:divBdr>
                <w:top w:val="none" w:sz="0" w:space="0" w:color="auto"/>
                <w:left w:val="none" w:sz="0" w:space="0" w:color="auto"/>
                <w:bottom w:val="none" w:sz="0" w:space="0" w:color="auto"/>
                <w:right w:val="none" w:sz="0" w:space="0" w:color="auto"/>
              </w:divBdr>
              <w:divsChild>
                <w:div w:id="107507163">
                  <w:marLeft w:val="600"/>
                  <w:marRight w:val="96"/>
                  <w:marTop w:val="0"/>
                  <w:marBottom w:val="0"/>
                  <w:divBdr>
                    <w:top w:val="none" w:sz="0" w:space="0" w:color="auto"/>
                    <w:left w:val="none" w:sz="0" w:space="0" w:color="auto"/>
                    <w:bottom w:val="none" w:sz="0" w:space="0" w:color="auto"/>
                    <w:right w:val="none" w:sz="0" w:space="0" w:color="auto"/>
                  </w:divBdr>
                </w:div>
              </w:divsChild>
            </w:div>
            <w:div w:id="820076536">
              <w:marLeft w:val="0"/>
              <w:marRight w:val="0"/>
              <w:marTop w:val="0"/>
              <w:marBottom w:val="240"/>
              <w:divBdr>
                <w:top w:val="none" w:sz="0" w:space="0" w:color="auto"/>
                <w:left w:val="none" w:sz="0" w:space="0" w:color="auto"/>
                <w:bottom w:val="none" w:sz="0" w:space="0" w:color="auto"/>
                <w:right w:val="none" w:sz="0" w:space="0" w:color="auto"/>
              </w:divBdr>
              <w:divsChild>
                <w:div w:id="1166553533">
                  <w:marLeft w:val="600"/>
                  <w:marRight w:val="96"/>
                  <w:marTop w:val="0"/>
                  <w:marBottom w:val="0"/>
                  <w:divBdr>
                    <w:top w:val="none" w:sz="0" w:space="0" w:color="auto"/>
                    <w:left w:val="none" w:sz="0" w:space="0" w:color="auto"/>
                    <w:bottom w:val="none" w:sz="0" w:space="0" w:color="auto"/>
                    <w:right w:val="none" w:sz="0" w:space="0" w:color="auto"/>
                  </w:divBdr>
                </w:div>
              </w:divsChild>
            </w:div>
            <w:div w:id="1318651028">
              <w:marLeft w:val="0"/>
              <w:marRight w:val="0"/>
              <w:marTop w:val="0"/>
              <w:marBottom w:val="240"/>
              <w:divBdr>
                <w:top w:val="none" w:sz="0" w:space="0" w:color="auto"/>
                <w:left w:val="none" w:sz="0" w:space="0" w:color="auto"/>
                <w:bottom w:val="none" w:sz="0" w:space="0" w:color="auto"/>
                <w:right w:val="none" w:sz="0" w:space="0" w:color="auto"/>
              </w:divBdr>
              <w:divsChild>
                <w:div w:id="1213732420">
                  <w:marLeft w:val="600"/>
                  <w:marRight w:val="96"/>
                  <w:marTop w:val="0"/>
                  <w:marBottom w:val="0"/>
                  <w:divBdr>
                    <w:top w:val="none" w:sz="0" w:space="0" w:color="auto"/>
                    <w:left w:val="none" w:sz="0" w:space="0" w:color="auto"/>
                    <w:bottom w:val="none" w:sz="0" w:space="0" w:color="auto"/>
                    <w:right w:val="none" w:sz="0" w:space="0" w:color="auto"/>
                  </w:divBdr>
                </w:div>
              </w:divsChild>
            </w:div>
            <w:div w:id="2042706077">
              <w:marLeft w:val="0"/>
              <w:marRight w:val="0"/>
              <w:marTop w:val="0"/>
              <w:marBottom w:val="240"/>
              <w:divBdr>
                <w:top w:val="none" w:sz="0" w:space="0" w:color="auto"/>
                <w:left w:val="none" w:sz="0" w:space="0" w:color="auto"/>
                <w:bottom w:val="none" w:sz="0" w:space="0" w:color="auto"/>
                <w:right w:val="none" w:sz="0" w:space="0" w:color="auto"/>
              </w:divBdr>
              <w:divsChild>
                <w:div w:id="728460349">
                  <w:marLeft w:val="600"/>
                  <w:marRight w:val="96"/>
                  <w:marTop w:val="0"/>
                  <w:marBottom w:val="0"/>
                  <w:divBdr>
                    <w:top w:val="none" w:sz="0" w:space="0" w:color="auto"/>
                    <w:left w:val="none" w:sz="0" w:space="0" w:color="auto"/>
                    <w:bottom w:val="none" w:sz="0" w:space="0" w:color="auto"/>
                    <w:right w:val="none" w:sz="0" w:space="0" w:color="auto"/>
                  </w:divBdr>
                </w:div>
              </w:divsChild>
            </w:div>
            <w:div w:id="2014606348">
              <w:marLeft w:val="0"/>
              <w:marRight w:val="0"/>
              <w:marTop w:val="0"/>
              <w:marBottom w:val="240"/>
              <w:divBdr>
                <w:top w:val="none" w:sz="0" w:space="0" w:color="auto"/>
                <w:left w:val="none" w:sz="0" w:space="0" w:color="auto"/>
                <w:bottom w:val="none" w:sz="0" w:space="0" w:color="auto"/>
                <w:right w:val="none" w:sz="0" w:space="0" w:color="auto"/>
              </w:divBdr>
              <w:divsChild>
                <w:div w:id="2089688476">
                  <w:marLeft w:val="600"/>
                  <w:marRight w:val="96"/>
                  <w:marTop w:val="0"/>
                  <w:marBottom w:val="0"/>
                  <w:divBdr>
                    <w:top w:val="none" w:sz="0" w:space="0" w:color="auto"/>
                    <w:left w:val="none" w:sz="0" w:space="0" w:color="auto"/>
                    <w:bottom w:val="none" w:sz="0" w:space="0" w:color="auto"/>
                    <w:right w:val="none" w:sz="0" w:space="0" w:color="auto"/>
                  </w:divBdr>
                </w:div>
              </w:divsChild>
            </w:div>
            <w:div w:id="563955186">
              <w:marLeft w:val="0"/>
              <w:marRight w:val="0"/>
              <w:marTop w:val="0"/>
              <w:marBottom w:val="240"/>
              <w:divBdr>
                <w:top w:val="none" w:sz="0" w:space="0" w:color="auto"/>
                <w:left w:val="none" w:sz="0" w:space="0" w:color="auto"/>
                <w:bottom w:val="none" w:sz="0" w:space="0" w:color="auto"/>
                <w:right w:val="none" w:sz="0" w:space="0" w:color="auto"/>
              </w:divBdr>
              <w:divsChild>
                <w:div w:id="321667821">
                  <w:marLeft w:val="600"/>
                  <w:marRight w:val="96"/>
                  <w:marTop w:val="0"/>
                  <w:marBottom w:val="0"/>
                  <w:divBdr>
                    <w:top w:val="none" w:sz="0" w:space="0" w:color="auto"/>
                    <w:left w:val="none" w:sz="0" w:space="0" w:color="auto"/>
                    <w:bottom w:val="none" w:sz="0" w:space="0" w:color="auto"/>
                    <w:right w:val="none" w:sz="0" w:space="0" w:color="auto"/>
                  </w:divBdr>
                </w:div>
              </w:divsChild>
            </w:div>
            <w:div w:id="309870018">
              <w:marLeft w:val="0"/>
              <w:marRight w:val="0"/>
              <w:marTop w:val="0"/>
              <w:marBottom w:val="240"/>
              <w:divBdr>
                <w:top w:val="none" w:sz="0" w:space="0" w:color="auto"/>
                <w:left w:val="none" w:sz="0" w:space="0" w:color="auto"/>
                <w:bottom w:val="none" w:sz="0" w:space="0" w:color="auto"/>
                <w:right w:val="none" w:sz="0" w:space="0" w:color="auto"/>
              </w:divBdr>
              <w:divsChild>
                <w:div w:id="1722512022">
                  <w:marLeft w:val="600"/>
                  <w:marRight w:val="96"/>
                  <w:marTop w:val="0"/>
                  <w:marBottom w:val="0"/>
                  <w:divBdr>
                    <w:top w:val="none" w:sz="0" w:space="0" w:color="auto"/>
                    <w:left w:val="none" w:sz="0" w:space="0" w:color="auto"/>
                    <w:bottom w:val="none" w:sz="0" w:space="0" w:color="auto"/>
                    <w:right w:val="none" w:sz="0" w:space="0" w:color="auto"/>
                  </w:divBdr>
                </w:div>
              </w:divsChild>
            </w:div>
            <w:div w:id="1718092503">
              <w:marLeft w:val="0"/>
              <w:marRight w:val="0"/>
              <w:marTop w:val="0"/>
              <w:marBottom w:val="240"/>
              <w:divBdr>
                <w:top w:val="none" w:sz="0" w:space="0" w:color="auto"/>
                <w:left w:val="none" w:sz="0" w:space="0" w:color="auto"/>
                <w:bottom w:val="none" w:sz="0" w:space="0" w:color="auto"/>
                <w:right w:val="none" w:sz="0" w:space="0" w:color="auto"/>
              </w:divBdr>
              <w:divsChild>
                <w:div w:id="1761369551">
                  <w:marLeft w:val="600"/>
                  <w:marRight w:val="96"/>
                  <w:marTop w:val="0"/>
                  <w:marBottom w:val="0"/>
                  <w:divBdr>
                    <w:top w:val="none" w:sz="0" w:space="0" w:color="auto"/>
                    <w:left w:val="none" w:sz="0" w:space="0" w:color="auto"/>
                    <w:bottom w:val="none" w:sz="0" w:space="0" w:color="auto"/>
                    <w:right w:val="none" w:sz="0" w:space="0" w:color="auto"/>
                  </w:divBdr>
                </w:div>
              </w:divsChild>
            </w:div>
            <w:div w:id="1758020597">
              <w:marLeft w:val="0"/>
              <w:marRight w:val="0"/>
              <w:marTop w:val="0"/>
              <w:marBottom w:val="240"/>
              <w:divBdr>
                <w:top w:val="none" w:sz="0" w:space="0" w:color="auto"/>
                <w:left w:val="none" w:sz="0" w:space="0" w:color="auto"/>
                <w:bottom w:val="none" w:sz="0" w:space="0" w:color="auto"/>
                <w:right w:val="none" w:sz="0" w:space="0" w:color="auto"/>
              </w:divBdr>
              <w:divsChild>
                <w:div w:id="190336632">
                  <w:marLeft w:val="600"/>
                  <w:marRight w:val="96"/>
                  <w:marTop w:val="0"/>
                  <w:marBottom w:val="0"/>
                  <w:divBdr>
                    <w:top w:val="none" w:sz="0" w:space="0" w:color="auto"/>
                    <w:left w:val="none" w:sz="0" w:space="0" w:color="auto"/>
                    <w:bottom w:val="none" w:sz="0" w:space="0" w:color="auto"/>
                    <w:right w:val="none" w:sz="0" w:space="0" w:color="auto"/>
                  </w:divBdr>
                </w:div>
              </w:divsChild>
            </w:div>
            <w:div w:id="229659823">
              <w:marLeft w:val="0"/>
              <w:marRight w:val="0"/>
              <w:marTop w:val="0"/>
              <w:marBottom w:val="240"/>
              <w:divBdr>
                <w:top w:val="none" w:sz="0" w:space="0" w:color="auto"/>
                <w:left w:val="none" w:sz="0" w:space="0" w:color="auto"/>
                <w:bottom w:val="none" w:sz="0" w:space="0" w:color="auto"/>
                <w:right w:val="none" w:sz="0" w:space="0" w:color="auto"/>
              </w:divBdr>
              <w:divsChild>
                <w:div w:id="413598824">
                  <w:marLeft w:val="600"/>
                  <w:marRight w:val="96"/>
                  <w:marTop w:val="0"/>
                  <w:marBottom w:val="0"/>
                  <w:divBdr>
                    <w:top w:val="none" w:sz="0" w:space="0" w:color="auto"/>
                    <w:left w:val="none" w:sz="0" w:space="0" w:color="auto"/>
                    <w:bottom w:val="none" w:sz="0" w:space="0" w:color="auto"/>
                    <w:right w:val="none" w:sz="0" w:space="0" w:color="auto"/>
                  </w:divBdr>
                </w:div>
              </w:divsChild>
            </w:div>
            <w:div w:id="1782143192">
              <w:marLeft w:val="0"/>
              <w:marRight w:val="0"/>
              <w:marTop w:val="0"/>
              <w:marBottom w:val="240"/>
              <w:divBdr>
                <w:top w:val="none" w:sz="0" w:space="0" w:color="auto"/>
                <w:left w:val="none" w:sz="0" w:space="0" w:color="auto"/>
                <w:bottom w:val="none" w:sz="0" w:space="0" w:color="auto"/>
                <w:right w:val="none" w:sz="0" w:space="0" w:color="auto"/>
              </w:divBdr>
              <w:divsChild>
                <w:div w:id="1270701095">
                  <w:marLeft w:val="600"/>
                  <w:marRight w:val="96"/>
                  <w:marTop w:val="0"/>
                  <w:marBottom w:val="0"/>
                  <w:divBdr>
                    <w:top w:val="none" w:sz="0" w:space="0" w:color="auto"/>
                    <w:left w:val="none" w:sz="0" w:space="0" w:color="auto"/>
                    <w:bottom w:val="none" w:sz="0" w:space="0" w:color="auto"/>
                    <w:right w:val="none" w:sz="0" w:space="0" w:color="auto"/>
                  </w:divBdr>
                </w:div>
              </w:divsChild>
            </w:div>
            <w:div w:id="996569491">
              <w:marLeft w:val="0"/>
              <w:marRight w:val="0"/>
              <w:marTop w:val="0"/>
              <w:marBottom w:val="240"/>
              <w:divBdr>
                <w:top w:val="none" w:sz="0" w:space="0" w:color="auto"/>
                <w:left w:val="none" w:sz="0" w:space="0" w:color="auto"/>
                <w:bottom w:val="none" w:sz="0" w:space="0" w:color="auto"/>
                <w:right w:val="none" w:sz="0" w:space="0" w:color="auto"/>
              </w:divBdr>
              <w:divsChild>
                <w:div w:id="1760132693">
                  <w:marLeft w:val="600"/>
                  <w:marRight w:val="96"/>
                  <w:marTop w:val="0"/>
                  <w:marBottom w:val="0"/>
                  <w:divBdr>
                    <w:top w:val="none" w:sz="0" w:space="0" w:color="auto"/>
                    <w:left w:val="none" w:sz="0" w:space="0" w:color="auto"/>
                    <w:bottom w:val="none" w:sz="0" w:space="0" w:color="auto"/>
                    <w:right w:val="none" w:sz="0" w:space="0" w:color="auto"/>
                  </w:divBdr>
                </w:div>
              </w:divsChild>
            </w:div>
            <w:div w:id="1652635172">
              <w:marLeft w:val="0"/>
              <w:marRight w:val="0"/>
              <w:marTop w:val="0"/>
              <w:marBottom w:val="240"/>
              <w:divBdr>
                <w:top w:val="none" w:sz="0" w:space="0" w:color="auto"/>
                <w:left w:val="none" w:sz="0" w:space="0" w:color="auto"/>
                <w:bottom w:val="none" w:sz="0" w:space="0" w:color="auto"/>
                <w:right w:val="none" w:sz="0" w:space="0" w:color="auto"/>
              </w:divBdr>
              <w:divsChild>
                <w:div w:id="1010834426">
                  <w:marLeft w:val="600"/>
                  <w:marRight w:val="96"/>
                  <w:marTop w:val="0"/>
                  <w:marBottom w:val="0"/>
                  <w:divBdr>
                    <w:top w:val="none" w:sz="0" w:space="0" w:color="auto"/>
                    <w:left w:val="none" w:sz="0" w:space="0" w:color="auto"/>
                    <w:bottom w:val="none" w:sz="0" w:space="0" w:color="auto"/>
                    <w:right w:val="none" w:sz="0" w:space="0" w:color="auto"/>
                  </w:divBdr>
                </w:div>
              </w:divsChild>
            </w:div>
            <w:div w:id="1527207349">
              <w:marLeft w:val="0"/>
              <w:marRight w:val="0"/>
              <w:marTop w:val="0"/>
              <w:marBottom w:val="240"/>
              <w:divBdr>
                <w:top w:val="none" w:sz="0" w:space="0" w:color="auto"/>
                <w:left w:val="none" w:sz="0" w:space="0" w:color="auto"/>
                <w:bottom w:val="none" w:sz="0" w:space="0" w:color="auto"/>
                <w:right w:val="none" w:sz="0" w:space="0" w:color="auto"/>
              </w:divBdr>
              <w:divsChild>
                <w:div w:id="365183587">
                  <w:marLeft w:val="600"/>
                  <w:marRight w:val="96"/>
                  <w:marTop w:val="0"/>
                  <w:marBottom w:val="0"/>
                  <w:divBdr>
                    <w:top w:val="none" w:sz="0" w:space="0" w:color="auto"/>
                    <w:left w:val="none" w:sz="0" w:space="0" w:color="auto"/>
                    <w:bottom w:val="none" w:sz="0" w:space="0" w:color="auto"/>
                    <w:right w:val="none" w:sz="0" w:space="0" w:color="auto"/>
                  </w:divBdr>
                </w:div>
              </w:divsChild>
            </w:div>
            <w:div w:id="1643584746">
              <w:marLeft w:val="0"/>
              <w:marRight w:val="0"/>
              <w:marTop w:val="0"/>
              <w:marBottom w:val="240"/>
              <w:divBdr>
                <w:top w:val="none" w:sz="0" w:space="0" w:color="auto"/>
                <w:left w:val="none" w:sz="0" w:space="0" w:color="auto"/>
                <w:bottom w:val="none" w:sz="0" w:space="0" w:color="auto"/>
                <w:right w:val="none" w:sz="0" w:space="0" w:color="auto"/>
              </w:divBdr>
              <w:divsChild>
                <w:div w:id="361516443">
                  <w:marLeft w:val="600"/>
                  <w:marRight w:val="96"/>
                  <w:marTop w:val="0"/>
                  <w:marBottom w:val="0"/>
                  <w:divBdr>
                    <w:top w:val="none" w:sz="0" w:space="0" w:color="auto"/>
                    <w:left w:val="none" w:sz="0" w:space="0" w:color="auto"/>
                    <w:bottom w:val="none" w:sz="0" w:space="0" w:color="auto"/>
                    <w:right w:val="none" w:sz="0" w:space="0" w:color="auto"/>
                  </w:divBdr>
                </w:div>
              </w:divsChild>
            </w:div>
            <w:div w:id="866257860">
              <w:marLeft w:val="0"/>
              <w:marRight w:val="0"/>
              <w:marTop w:val="0"/>
              <w:marBottom w:val="240"/>
              <w:divBdr>
                <w:top w:val="none" w:sz="0" w:space="0" w:color="auto"/>
                <w:left w:val="none" w:sz="0" w:space="0" w:color="auto"/>
                <w:bottom w:val="none" w:sz="0" w:space="0" w:color="auto"/>
                <w:right w:val="none" w:sz="0" w:space="0" w:color="auto"/>
              </w:divBdr>
              <w:divsChild>
                <w:div w:id="1179389901">
                  <w:marLeft w:val="600"/>
                  <w:marRight w:val="96"/>
                  <w:marTop w:val="0"/>
                  <w:marBottom w:val="0"/>
                  <w:divBdr>
                    <w:top w:val="none" w:sz="0" w:space="0" w:color="auto"/>
                    <w:left w:val="none" w:sz="0" w:space="0" w:color="auto"/>
                    <w:bottom w:val="none" w:sz="0" w:space="0" w:color="auto"/>
                    <w:right w:val="none" w:sz="0" w:space="0" w:color="auto"/>
                  </w:divBdr>
                </w:div>
              </w:divsChild>
            </w:div>
            <w:div w:id="2028174063">
              <w:marLeft w:val="0"/>
              <w:marRight w:val="0"/>
              <w:marTop w:val="0"/>
              <w:marBottom w:val="240"/>
              <w:divBdr>
                <w:top w:val="none" w:sz="0" w:space="0" w:color="auto"/>
                <w:left w:val="none" w:sz="0" w:space="0" w:color="auto"/>
                <w:bottom w:val="none" w:sz="0" w:space="0" w:color="auto"/>
                <w:right w:val="none" w:sz="0" w:space="0" w:color="auto"/>
              </w:divBdr>
              <w:divsChild>
                <w:div w:id="2087453896">
                  <w:marLeft w:val="600"/>
                  <w:marRight w:val="96"/>
                  <w:marTop w:val="0"/>
                  <w:marBottom w:val="0"/>
                  <w:divBdr>
                    <w:top w:val="none" w:sz="0" w:space="0" w:color="auto"/>
                    <w:left w:val="none" w:sz="0" w:space="0" w:color="auto"/>
                    <w:bottom w:val="none" w:sz="0" w:space="0" w:color="auto"/>
                    <w:right w:val="none" w:sz="0" w:space="0" w:color="auto"/>
                  </w:divBdr>
                </w:div>
              </w:divsChild>
            </w:div>
            <w:div w:id="703289709">
              <w:marLeft w:val="0"/>
              <w:marRight w:val="0"/>
              <w:marTop w:val="0"/>
              <w:marBottom w:val="0"/>
              <w:divBdr>
                <w:top w:val="none" w:sz="0" w:space="0" w:color="auto"/>
                <w:left w:val="none" w:sz="0" w:space="0" w:color="auto"/>
                <w:bottom w:val="none" w:sz="0" w:space="0" w:color="auto"/>
                <w:right w:val="none" w:sz="0" w:space="0" w:color="auto"/>
              </w:divBdr>
              <w:divsChild>
                <w:div w:id="136362773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43040413">
      <w:bodyDiv w:val="1"/>
      <w:marLeft w:val="0"/>
      <w:marRight w:val="0"/>
      <w:marTop w:val="0"/>
      <w:marBottom w:val="0"/>
      <w:divBdr>
        <w:top w:val="none" w:sz="0" w:space="0" w:color="auto"/>
        <w:left w:val="none" w:sz="0" w:space="0" w:color="auto"/>
        <w:bottom w:val="none" w:sz="0" w:space="0" w:color="auto"/>
        <w:right w:val="none" w:sz="0" w:space="0" w:color="auto"/>
      </w:divBdr>
    </w:div>
    <w:div w:id="1402873576">
      <w:bodyDiv w:val="1"/>
      <w:marLeft w:val="0"/>
      <w:marRight w:val="0"/>
      <w:marTop w:val="0"/>
      <w:marBottom w:val="0"/>
      <w:divBdr>
        <w:top w:val="none" w:sz="0" w:space="0" w:color="auto"/>
        <w:left w:val="none" w:sz="0" w:space="0" w:color="auto"/>
        <w:bottom w:val="none" w:sz="0" w:space="0" w:color="auto"/>
        <w:right w:val="none" w:sz="0" w:space="0" w:color="auto"/>
      </w:divBdr>
      <w:divsChild>
        <w:div w:id="186410840">
          <w:marLeft w:val="0"/>
          <w:marRight w:val="0"/>
          <w:marTop w:val="0"/>
          <w:marBottom w:val="0"/>
          <w:divBdr>
            <w:top w:val="none" w:sz="0" w:space="0" w:color="auto"/>
            <w:left w:val="none" w:sz="0" w:space="0" w:color="auto"/>
            <w:bottom w:val="none" w:sz="0" w:space="0" w:color="auto"/>
            <w:right w:val="none" w:sz="0" w:space="0" w:color="auto"/>
          </w:divBdr>
          <w:divsChild>
            <w:div w:id="960961958">
              <w:marLeft w:val="0"/>
              <w:marRight w:val="0"/>
              <w:marTop w:val="0"/>
              <w:marBottom w:val="0"/>
              <w:divBdr>
                <w:top w:val="none" w:sz="0" w:space="0" w:color="auto"/>
                <w:left w:val="none" w:sz="0" w:space="0" w:color="auto"/>
                <w:bottom w:val="none" w:sz="0" w:space="0" w:color="auto"/>
                <w:right w:val="none" w:sz="0" w:space="0" w:color="auto"/>
              </w:divBdr>
              <w:divsChild>
                <w:div w:id="10608608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1481099">
      <w:bodyDiv w:val="1"/>
      <w:marLeft w:val="0"/>
      <w:marRight w:val="0"/>
      <w:marTop w:val="0"/>
      <w:marBottom w:val="0"/>
      <w:divBdr>
        <w:top w:val="none" w:sz="0" w:space="0" w:color="auto"/>
        <w:left w:val="none" w:sz="0" w:space="0" w:color="auto"/>
        <w:bottom w:val="none" w:sz="0" w:space="0" w:color="auto"/>
        <w:right w:val="none" w:sz="0" w:space="0" w:color="auto"/>
      </w:divBdr>
      <w:divsChild>
        <w:div w:id="1126778560">
          <w:marLeft w:val="0"/>
          <w:marRight w:val="0"/>
          <w:marTop w:val="0"/>
          <w:marBottom w:val="0"/>
          <w:divBdr>
            <w:top w:val="none" w:sz="0" w:space="0" w:color="auto"/>
            <w:left w:val="none" w:sz="0" w:space="0" w:color="auto"/>
            <w:bottom w:val="none" w:sz="0" w:space="0" w:color="auto"/>
            <w:right w:val="none" w:sz="0" w:space="0" w:color="auto"/>
          </w:divBdr>
          <w:divsChild>
            <w:div w:id="1120103430">
              <w:marLeft w:val="0"/>
              <w:marRight w:val="0"/>
              <w:marTop w:val="0"/>
              <w:marBottom w:val="240"/>
              <w:divBdr>
                <w:top w:val="none" w:sz="0" w:space="0" w:color="auto"/>
                <w:left w:val="none" w:sz="0" w:space="0" w:color="auto"/>
                <w:bottom w:val="none" w:sz="0" w:space="0" w:color="auto"/>
                <w:right w:val="none" w:sz="0" w:space="0" w:color="auto"/>
              </w:divBdr>
              <w:divsChild>
                <w:div w:id="651369519">
                  <w:marLeft w:val="600"/>
                  <w:marRight w:val="96"/>
                  <w:marTop w:val="0"/>
                  <w:marBottom w:val="0"/>
                  <w:divBdr>
                    <w:top w:val="none" w:sz="0" w:space="0" w:color="auto"/>
                    <w:left w:val="none" w:sz="0" w:space="0" w:color="auto"/>
                    <w:bottom w:val="none" w:sz="0" w:space="0" w:color="auto"/>
                    <w:right w:val="none" w:sz="0" w:space="0" w:color="auto"/>
                  </w:divBdr>
                </w:div>
              </w:divsChild>
            </w:div>
            <w:div w:id="1940091825">
              <w:marLeft w:val="0"/>
              <w:marRight w:val="0"/>
              <w:marTop w:val="0"/>
              <w:marBottom w:val="240"/>
              <w:divBdr>
                <w:top w:val="none" w:sz="0" w:space="0" w:color="auto"/>
                <w:left w:val="none" w:sz="0" w:space="0" w:color="auto"/>
                <w:bottom w:val="none" w:sz="0" w:space="0" w:color="auto"/>
                <w:right w:val="none" w:sz="0" w:space="0" w:color="auto"/>
              </w:divBdr>
              <w:divsChild>
                <w:div w:id="1411268535">
                  <w:marLeft w:val="600"/>
                  <w:marRight w:val="96"/>
                  <w:marTop w:val="0"/>
                  <w:marBottom w:val="0"/>
                  <w:divBdr>
                    <w:top w:val="none" w:sz="0" w:space="0" w:color="auto"/>
                    <w:left w:val="none" w:sz="0" w:space="0" w:color="auto"/>
                    <w:bottom w:val="none" w:sz="0" w:space="0" w:color="auto"/>
                    <w:right w:val="none" w:sz="0" w:space="0" w:color="auto"/>
                  </w:divBdr>
                </w:div>
              </w:divsChild>
            </w:div>
            <w:div w:id="2125154848">
              <w:marLeft w:val="0"/>
              <w:marRight w:val="0"/>
              <w:marTop w:val="0"/>
              <w:marBottom w:val="240"/>
              <w:divBdr>
                <w:top w:val="none" w:sz="0" w:space="0" w:color="auto"/>
                <w:left w:val="none" w:sz="0" w:space="0" w:color="auto"/>
                <w:bottom w:val="none" w:sz="0" w:space="0" w:color="auto"/>
                <w:right w:val="none" w:sz="0" w:space="0" w:color="auto"/>
              </w:divBdr>
              <w:divsChild>
                <w:div w:id="2107117169">
                  <w:marLeft w:val="600"/>
                  <w:marRight w:val="96"/>
                  <w:marTop w:val="0"/>
                  <w:marBottom w:val="0"/>
                  <w:divBdr>
                    <w:top w:val="none" w:sz="0" w:space="0" w:color="auto"/>
                    <w:left w:val="none" w:sz="0" w:space="0" w:color="auto"/>
                    <w:bottom w:val="none" w:sz="0" w:space="0" w:color="auto"/>
                    <w:right w:val="none" w:sz="0" w:space="0" w:color="auto"/>
                  </w:divBdr>
                </w:div>
              </w:divsChild>
            </w:div>
            <w:div w:id="1227717199">
              <w:marLeft w:val="0"/>
              <w:marRight w:val="0"/>
              <w:marTop w:val="0"/>
              <w:marBottom w:val="240"/>
              <w:divBdr>
                <w:top w:val="none" w:sz="0" w:space="0" w:color="auto"/>
                <w:left w:val="none" w:sz="0" w:space="0" w:color="auto"/>
                <w:bottom w:val="none" w:sz="0" w:space="0" w:color="auto"/>
                <w:right w:val="none" w:sz="0" w:space="0" w:color="auto"/>
              </w:divBdr>
              <w:divsChild>
                <w:div w:id="977683776">
                  <w:marLeft w:val="600"/>
                  <w:marRight w:val="96"/>
                  <w:marTop w:val="0"/>
                  <w:marBottom w:val="0"/>
                  <w:divBdr>
                    <w:top w:val="none" w:sz="0" w:space="0" w:color="auto"/>
                    <w:left w:val="none" w:sz="0" w:space="0" w:color="auto"/>
                    <w:bottom w:val="none" w:sz="0" w:space="0" w:color="auto"/>
                    <w:right w:val="none" w:sz="0" w:space="0" w:color="auto"/>
                  </w:divBdr>
                </w:div>
              </w:divsChild>
            </w:div>
            <w:div w:id="1290359060">
              <w:marLeft w:val="0"/>
              <w:marRight w:val="0"/>
              <w:marTop w:val="0"/>
              <w:marBottom w:val="240"/>
              <w:divBdr>
                <w:top w:val="none" w:sz="0" w:space="0" w:color="auto"/>
                <w:left w:val="none" w:sz="0" w:space="0" w:color="auto"/>
                <w:bottom w:val="none" w:sz="0" w:space="0" w:color="auto"/>
                <w:right w:val="none" w:sz="0" w:space="0" w:color="auto"/>
              </w:divBdr>
              <w:divsChild>
                <w:div w:id="1271862405">
                  <w:marLeft w:val="600"/>
                  <w:marRight w:val="96"/>
                  <w:marTop w:val="0"/>
                  <w:marBottom w:val="0"/>
                  <w:divBdr>
                    <w:top w:val="none" w:sz="0" w:space="0" w:color="auto"/>
                    <w:left w:val="none" w:sz="0" w:space="0" w:color="auto"/>
                    <w:bottom w:val="none" w:sz="0" w:space="0" w:color="auto"/>
                    <w:right w:val="none" w:sz="0" w:space="0" w:color="auto"/>
                  </w:divBdr>
                </w:div>
              </w:divsChild>
            </w:div>
            <w:div w:id="1203325207">
              <w:marLeft w:val="0"/>
              <w:marRight w:val="0"/>
              <w:marTop w:val="0"/>
              <w:marBottom w:val="240"/>
              <w:divBdr>
                <w:top w:val="none" w:sz="0" w:space="0" w:color="auto"/>
                <w:left w:val="none" w:sz="0" w:space="0" w:color="auto"/>
                <w:bottom w:val="none" w:sz="0" w:space="0" w:color="auto"/>
                <w:right w:val="none" w:sz="0" w:space="0" w:color="auto"/>
              </w:divBdr>
              <w:divsChild>
                <w:div w:id="153305985">
                  <w:marLeft w:val="600"/>
                  <w:marRight w:val="96"/>
                  <w:marTop w:val="0"/>
                  <w:marBottom w:val="0"/>
                  <w:divBdr>
                    <w:top w:val="none" w:sz="0" w:space="0" w:color="auto"/>
                    <w:left w:val="none" w:sz="0" w:space="0" w:color="auto"/>
                    <w:bottom w:val="none" w:sz="0" w:space="0" w:color="auto"/>
                    <w:right w:val="none" w:sz="0" w:space="0" w:color="auto"/>
                  </w:divBdr>
                </w:div>
              </w:divsChild>
            </w:div>
            <w:div w:id="599411210">
              <w:marLeft w:val="0"/>
              <w:marRight w:val="0"/>
              <w:marTop w:val="0"/>
              <w:marBottom w:val="240"/>
              <w:divBdr>
                <w:top w:val="none" w:sz="0" w:space="0" w:color="auto"/>
                <w:left w:val="none" w:sz="0" w:space="0" w:color="auto"/>
                <w:bottom w:val="none" w:sz="0" w:space="0" w:color="auto"/>
                <w:right w:val="none" w:sz="0" w:space="0" w:color="auto"/>
              </w:divBdr>
              <w:divsChild>
                <w:div w:id="35131594">
                  <w:marLeft w:val="600"/>
                  <w:marRight w:val="96"/>
                  <w:marTop w:val="0"/>
                  <w:marBottom w:val="0"/>
                  <w:divBdr>
                    <w:top w:val="none" w:sz="0" w:space="0" w:color="auto"/>
                    <w:left w:val="none" w:sz="0" w:space="0" w:color="auto"/>
                    <w:bottom w:val="none" w:sz="0" w:space="0" w:color="auto"/>
                    <w:right w:val="none" w:sz="0" w:space="0" w:color="auto"/>
                  </w:divBdr>
                </w:div>
              </w:divsChild>
            </w:div>
            <w:div w:id="2076856594">
              <w:marLeft w:val="0"/>
              <w:marRight w:val="0"/>
              <w:marTop w:val="0"/>
              <w:marBottom w:val="240"/>
              <w:divBdr>
                <w:top w:val="none" w:sz="0" w:space="0" w:color="auto"/>
                <w:left w:val="none" w:sz="0" w:space="0" w:color="auto"/>
                <w:bottom w:val="none" w:sz="0" w:space="0" w:color="auto"/>
                <w:right w:val="none" w:sz="0" w:space="0" w:color="auto"/>
              </w:divBdr>
              <w:divsChild>
                <w:div w:id="2022269011">
                  <w:marLeft w:val="600"/>
                  <w:marRight w:val="96"/>
                  <w:marTop w:val="0"/>
                  <w:marBottom w:val="0"/>
                  <w:divBdr>
                    <w:top w:val="none" w:sz="0" w:space="0" w:color="auto"/>
                    <w:left w:val="none" w:sz="0" w:space="0" w:color="auto"/>
                    <w:bottom w:val="none" w:sz="0" w:space="0" w:color="auto"/>
                    <w:right w:val="none" w:sz="0" w:space="0" w:color="auto"/>
                  </w:divBdr>
                </w:div>
              </w:divsChild>
            </w:div>
            <w:div w:id="1118329308">
              <w:marLeft w:val="0"/>
              <w:marRight w:val="0"/>
              <w:marTop w:val="0"/>
              <w:marBottom w:val="240"/>
              <w:divBdr>
                <w:top w:val="none" w:sz="0" w:space="0" w:color="auto"/>
                <w:left w:val="none" w:sz="0" w:space="0" w:color="auto"/>
                <w:bottom w:val="none" w:sz="0" w:space="0" w:color="auto"/>
                <w:right w:val="none" w:sz="0" w:space="0" w:color="auto"/>
              </w:divBdr>
              <w:divsChild>
                <w:div w:id="1036780542">
                  <w:marLeft w:val="600"/>
                  <w:marRight w:val="96"/>
                  <w:marTop w:val="0"/>
                  <w:marBottom w:val="0"/>
                  <w:divBdr>
                    <w:top w:val="none" w:sz="0" w:space="0" w:color="auto"/>
                    <w:left w:val="none" w:sz="0" w:space="0" w:color="auto"/>
                    <w:bottom w:val="none" w:sz="0" w:space="0" w:color="auto"/>
                    <w:right w:val="none" w:sz="0" w:space="0" w:color="auto"/>
                  </w:divBdr>
                </w:div>
              </w:divsChild>
            </w:div>
            <w:div w:id="767390639">
              <w:marLeft w:val="0"/>
              <w:marRight w:val="0"/>
              <w:marTop w:val="0"/>
              <w:marBottom w:val="240"/>
              <w:divBdr>
                <w:top w:val="none" w:sz="0" w:space="0" w:color="auto"/>
                <w:left w:val="none" w:sz="0" w:space="0" w:color="auto"/>
                <w:bottom w:val="none" w:sz="0" w:space="0" w:color="auto"/>
                <w:right w:val="none" w:sz="0" w:space="0" w:color="auto"/>
              </w:divBdr>
              <w:divsChild>
                <w:div w:id="1798062199">
                  <w:marLeft w:val="600"/>
                  <w:marRight w:val="96"/>
                  <w:marTop w:val="0"/>
                  <w:marBottom w:val="0"/>
                  <w:divBdr>
                    <w:top w:val="none" w:sz="0" w:space="0" w:color="auto"/>
                    <w:left w:val="none" w:sz="0" w:space="0" w:color="auto"/>
                    <w:bottom w:val="none" w:sz="0" w:space="0" w:color="auto"/>
                    <w:right w:val="none" w:sz="0" w:space="0" w:color="auto"/>
                  </w:divBdr>
                </w:div>
              </w:divsChild>
            </w:div>
            <w:div w:id="268662431">
              <w:marLeft w:val="0"/>
              <w:marRight w:val="0"/>
              <w:marTop w:val="0"/>
              <w:marBottom w:val="240"/>
              <w:divBdr>
                <w:top w:val="none" w:sz="0" w:space="0" w:color="auto"/>
                <w:left w:val="none" w:sz="0" w:space="0" w:color="auto"/>
                <w:bottom w:val="none" w:sz="0" w:space="0" w:color="auto"/>
                <w:right w:val="none" w:sz="0" w:space="0" w:color="auto"/>
              </w:divBdr>
              <w:divsChild>
                <w:div w:id="921914997">
                  <w:marLeft w:val="600"/>
                  <w:marRight w:val="96"/>
                  <w:marTop w:val="0"/>
                  <w:marBottom w:val="0"/>
                  <w:divBdr>
                    <w:top w:val="none" w:sz="0" w:space="0" w:color="auto"/>
                    <w:left w:val="none" w:sz="0" w:space="0" w:color="auto"/>
                    <w:bottom w:val="none" w:sz="0" w:space="0" w:color="auto"/>
                    <w:right w:val="none" w:sz="0" w:space="0" w:color="auto"/>
                  </w:divBdr>
                </w:div>
              </w:divsChild>
            </w:div>
            <w:div w:id="1798066171">
              <w:marLeft w:val="0"/>
              <w:marRight w:val="0"/>
              <w:marTop w:val="0"/>
              <w:marBottom w:val="240"/>
              <w:divBdr>
                <w:top w:val="none" w:sz="0" w:space="0" w:color="auto"/>
                <w:left w:val="none" w:sz="0" w:space="0" w:color="auto"/>
                <w:bottom w:val="none" w:sz="0" w:space="0" w:color="auto"/>
                <w:right w:val="none" w:sz="0" w:space="0" w:color="auto"/>
              </w:divBdr>
              <w:divsChild>
                <w:div w:id="1378356284">
                  <w:marLeft w:val="600"/>
                  <w:marRight w:val="96"/>
                  <w:marTop w:val="0"/>
                  <w:marBottom w:val="0"/>
                  <w:divBdr>
                    <w:top w:val="none" w:sz="0" w:space="0" w:color="auto"/>
                    <w:left w:val="none" w:sz="0" w:space="0" w:color="auto"/>
                    <w:bottom w:val="none" w:sz="0" w:space="0" w:color="auto"/>
                    <w:right w:val="none" w:sz="0" w:space="0" w:color="auto"/>
                  </w:divBdr>
                </w:div>
              </w:divsChild>
            </w:div>
            <w:div w:id="1307003771">
              <w:marLeft w:val="0"/>
              <w:marRight w:val="0"/>
              <w:marTop w:val="0"/>
              <w:marBottom w:val="240"/>
              <w:divBdr>
                <w:top w:val="none" w:sz="0" w:space="0" w:color="auto"/>
                <w:left w:val="none" w:sz="0" w:space="0" w:color="auto"/>
                <w:bottom w:val="none" w:sz="0" w:space="0" w:color="auto"/>
                <w:right w:val="none" w:sz="0" w:space="0" w:color="auto"/>
              </w:divBdr>
              <w:divsChild>
                <w:div w:id="1632588848">
                  <w:marLeft w:val="600"/>
                  <w:marRight w:val="96"/>
                  <w:marTop w:val="0"/>
                  <w:marBottom w:val="0"/>
                  <w:divBdr>
                    <w:top w:val="none" w:sz="0" w:space="0" w:color="auto"/>
                    <w:left w:val="none" w:sz="0" w:space="0" w:color="auto"/>
                    <w:bottom w:val="none" w:sz="0" w:space="0" w:color="auto"/>
                    <w:right w:val="none" w:sz="0" w:space="0" w:color="auto"/>
                  </w:divBdr>
                </w:div>
              </w:divsChild>
            </w:div>
            <w:div w:id="949046350">
              <w:marLeft w:val="0"/>
              <w:marRight w:val="0"/>
              <w:marTop w:val="0"/>
              <w:marBottom w:val="240"/>
              <w:divBdr>
                <w:top w:val="none" w:sz="0" w:space="0" w:color="auto"/>
                <w:left w:val="none" w:sz="0" w:space="0" w:color="auto"/>
                <w:bottom w:val="none" w:sz="0" w:space="0" w:color="auto"/>
                <w:right w:val="none" w:sz="0" w:space="0" w:color="auto"/>
              </w:divBdr>
              <w:divsChild>
                <w:div w:id="1267880817">
                  <w:marLeft w:val="600"/>
                  <w:marRight w:val="96"/>
                  <w:marTop w:val="0"/>
                  <w:marBottom w:val="0"/>
                  <w:divBdr>
                    <w:top w:val="none" w:sz="0" w:space="0" w:color="auto"/>
                    <w:left w:val="none" w:sz="0" w:space="0" w:color="auto"/>
                    <w:bottom w:val="none" w:sz="0" w:space="0" w:color="auto"/>
                    <w:right w:val="none" w:sz="0" w:space="0" w:color="auto"/>
                  </w:divBdr>
                </w:div>
              </w:divsChild>
            </w:div>
            <w:div w:id="17437172">
              <w:marLeft w:val="0"/>
              <w:marRight w:val="0"/>
              <w:marTop w:val="0"/>
              <w:marBottom w:val="240"/>
              <w:divBdr>
                <w:top w:val="none" w:sz="0" w:space="0" w:color="auto"/>
                <w:left w:val="none" w:sz="0" w:space="0" w:color="auto"/>
                <w:bottom w:val="none" w:sz="0" w:space="0" w:color="auto"/>
                <w:right w:val="none" w:sz="0" w:space="0" w:color="auto"/>
              </w:divBdr>
              <w:divsChild>
                <w:div w:id="1966227851">
                  <w:marLeft w:val="600"/>
                  <w:marRight w:val="96"/>
                  <w:marTop w:val="0"/>
                  <w:marBottom w:val="0"/>
                  <w:divBdr>
                    <w:top w:val="none" w:sz="0" w:space="0" w:color="auto"/>
                    <w:left w:val="none" w:sz="0" w:space="0" w:color="auto"/>
                    <w:bottom w:val="none" w:sz="0" w:space="0" w:color="auto"/>
                    <w:right w:val="none" w:sz="0" w:space="0" w:color="auto"/>
                  </w:divBdr>
                </w:div>
              </w:divsChild>
            </w:div>
            <w:div w:id="1816946807">
              <w:marLeft w:val="0"/>
              <w:marRight w:val="0"/>
              <w:marTop w:val="0"/>
              <w:marBottom w:val="240"/>
              <w:divBdr>
                <w:top w:val="none" w:sz="0" w:space="0" w:color="auto"/>
                <w:left w:val="none" w:sz="0" w:space="0" w:color="auto"/>
                <w:bottom w:val="none" w:sz="0" w:space="0" w:color="auto"/>
                <w:right w:val="none" w:sz="0" w:space="0" w:color="auto"/>
              </w:divBdr>
              <w:divsChild>
                <w:div w:id="981621062">
                  <w:marLeft w:val="600"/>
                  <w:marRight w:val="96"/>
                  <w:marTop w:val="0"/>
                  <w:marBottom w:val="0"/>
                  <w:divBdr>
                    <w:top w:val="none" w:sz="0" w:space="0" w:color="auto"/>
                    <w:left w:val="none" w:sz="0" w:space="0" w:color="auto"/>
                    <w:bottom w:val="none" w:sz="0" w:space="0" w:color="auto"/>
                    <w:right w:val="none" w:sz="0" w:space="0" w:color="auto"/>
                  </w:divBdr>
                </w:div>
              </w:divsChild>
            </w:div>
            <w:div w:id="341057609">
              <w:marLeft w:val="0"/>
              <w:marRight w:val="0"/>
              <w:marTop w:val="0"/>
              <w:marBottom w:val="240"/>
              <w:divBdr>
                <w:top w:val="none" w:sz="0" w:space="0" w:color="auto"/>
                <w:left w:val="none" w:sz="0" w:space="0" w:color="auto"/>
                <w:bottom w:val="none" w:sz="0" w:space="0" w:color="auto"/>
                <w:right w:val="none" w:sz="0" w:space="0" w:color="auto"/>
              </w:divBdr>
              <w:divsChild>
                <w:div w:id="1364860964">
                  <w:marLeft w:val="600"/>
                  <w:marRight w:val="96"/>
                  <w:marTop w:val="0"/>
                  <w:marBottom w:val="0"/>
                  <w:divBdr>
                    <w:top w:val="none" w:sz="0" w:space="0" w:color="auto"/>
                    <w:left w:val="none" w:sz="0" w:space="0" w:color="auto"/>
                    <w:bottom w:val="none" w:sz="0" w:space="0" w:color="auto"/>
                    <w:right w:val="none" w:sz="0" w:space="0" w:color="auto"/>
                  </w:divBdr>
                </w:div>
              </w:divsChild>
            </w:div>
            <w:div w:id="661809198">
              <w:marLeft w:val="0"/>
              <w:marRight w:val="0"/>
              <w:marTop w:val="0"/>
              <w:marBottom w:val="240"/>
              <w:divBdr>
                <w:top w:val="none" w:sz="0" w:space="0" w:color="auto"/>
                <w:left w:val="none" w:sz="0" w:space="0" w:color="auto"/>
                <w:bottom w:val="none" w:sz="0" w:space="0" w:color="auto"/>
                <w:right w:val="none" w:sz="0" w:space="0" w:color="auto"/>
              </w:divBdr>
              <w:divsChild>
                <w:div w:id="359547282">
                  <w:marLeft w:val="600"/>
                  <w:marRight w:val="96"/>
                  <w:marTop w:val="0"/>
                  <w:marBottom w:val="0"/>
                  <w:divBdr>
                    <w:top w:val="none" w:sz="0" w:space="0" w:color="auto"/>
                    <w:left w:val="none" w:sz="0" w:space="0" w:color="auto"/>
                    <w:bottom w:val="none" w:sz="0" w:space="0" w:color="auto"/>
                    <w:right w:val="none" w:sz="0" w:space="0" w:color="auto"/>
                  </w:divBdr>
                </w:div>
              </w:divsChild>
            </w:div>
            <w:div w:id="30689470">
              <w:marLeft w:val="0"/>
              <w:marRight w:val="0"/>
              <w:marTop w:val="0"/>
              <w:marBottom w:val="240"/>
              <w:divBdr>
                <w:top w:val="none" w:sz="0" w:space="0" w:color="auto"/>
                <w:left w:val="none" w:sz="0" w:space="0" w:color="auto"/>
                <w:bottom w:val="none" w:sz="0" w:space="0" w:color="auto"/>
                <w:right w:val="none" w:sz="0" w:space="0" w:color="auto"/>
              </w:divBdr>
              <w:divsChild>
                <w:div w:id="1209104839">
                  <w:marLeft w:val="600"/>
                  <w:marRight w:val="96"/>
                  <w:marTop w:val="0"/>
                  <w:marBottom w:val="0"/>
                  <w:divBdr>
                    <w:top w:val="none" w:sz="0" w:space="0" w:color="auto"/>
                    <w:left w:val="none" w:sz="0" w:space="0" w:color="auto"/>
                    <w:bottom w:val="none" w:sz="0" w:space="0" w:color="auto"/>
                    <w:right w:val="none" w:sz="0" w:space="0" w:color="auto"/>
                  </w:divBdr>
                </w:div>
              </w:divsChild>
            </w:div>
            <w:div w:id="1376612625">
              <w:marLeft w:val="0"/>
              <w:marRight w:val="0"/>
              <w:marTop w:val="0"/>
              <w:marBottom w:val="0"/>
              <w:divBdr>
                <w:top w:val="none" w:sz="0" w:space="0" w:color="auto"/>
                <w:left w:val="none" w:sz="0" w:space="0" w:color="auto"/>
                <w:bottom w:val="none" w:sz="0" w:space="0" w:color="auto"/>
                <w:right w:val="none" w:sz="0" w:space="0" w:color="auto"/>
              </w:divBdr>
              <w:divsChild>
                <w:div w:id="105010510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99753038">
      <w:bodyDiv w:val="1"/>
      <w:marLeft w:val="0"/>
      <w:marRight w:val="0"/>
      <w:marTop w:val="0"/>
      <w:marBottom w:val="0"/>
      <w:divBdr>
        <w:top w:val="none" w:sz="0" w:space="0" w:color="auto"/>
        <w:left w:val="none" w:sz="0" w:space="0" w:color="auto"/>
        <w:bottom w:val="none" w:sz="0" w:space="0" w:color="auto"/>
        <w:right w:val="none" w:sz="0" w:space="0" w:color="auto"/>
      </w:divBdr>
    </w:div>
    <w:div w:id="2043241472">
      <w:bodyDiv w:val="1"/>
      <w:marLeft w:val="0"/>
      <w:marRight w:val="0"/>
      <w:marTop w:val="0"/>
      <w:marBottom w:val="0"/>
      <w:divBdr>
        <w:top w:val="none" w:sz="0" w:space="0" w:color="auto"/>
        <w:left w:val="none" w:sz="0" w:space="0" w:color="auto"/>
        <w:bottom w:val="none" w:sz="0" w:space="0" w:color="auto"/>
        <w:right w:val="none" w:sz="0" w:space="0" w:color="auto"/>
      </w:divBdr>
      <w:divsChild>
        <w:div w:id="1914200504">
          <w:marLeft w:val="0"/>
          <w:marRight w:val="0"/>
          <w:marTop w:val="0"/>
          <w:marBottom w:val="0"/>
          <w:divBdr>
            <w:top w:val="none" w:sz="0" w:space="0" w:color="auto"/>
            <w:left w:val="none" w:sz="0" w:space="0" w:color="auto"/>
            <w:bottom w:val="none" w:sz="0" w:space="0" w:color="auto"/>
            <w:right w:val="none" w:sz="0" w:space="0" w:color="auto"/>
          </w:divBdr>
          <w:divsChild>
            <w:div w:id="1591967505">
              <w:marLeft w:val="0"/>
              <w:marRight w:val="0"/>
              <w:marTop w:val="0"/>
              <w:marBottom w:val="240"/>
              <w:divBdr>
                <w:top w:val="none" w:sz="0" w:space="0" w:color="auto"/>
                <w:left w:val="none" w:sz="0" w:space="0" w:color="auto"/>
                <w:bottom w:val="none" w:sz="0" w:space="0" w:color="auto"/>
                <w:right w:val="none" w:sz="0" w:space="0" w:color="auto"/>
              </w:divBdr>
              <w:divsChild>
                <w:div w:id="569384254">
                  <w:marLeft w:val="600"/>
                  <w:marRight w:val="96"/>
                  <w:marTop w:val="0"/>
                  <w:marBottom w:val="0"/>
                  <w:divBdr>
                    <w:top w:val="none" w:sz="0" w:space="0" w:color="auto"/>
                    <w:left w:val="none" w:sz="0" w:space="0" w:color="auto"/>
                    <w:bottom w:val="none" w:sz="0" w:space="0" w:color="auto"/>
                    <w:right w:val="none" w:sz="0" w:space="0" w:color="auto"/>
                  </w:divBdr>
                </w:div>
              </w:divsChild>
            </w:div>
            <w:div w:id="1487015941">
              <w:marLeft w:val="0"/>
              <w:marRight w:val="0"/>
              <w:marTop w:val="0"/>
              <w:marBottom w:val="240"/>
              <w:divBdr>
                <w:top w:val="none" w:sz="0" w:space="0" w:color="auto"/>
                <w:left w:val="none" w:sz="0" w:space="0" w:color="auto"/>
                <w:bottom w:val="none" w:sz="0" w:space="0" w:color="auto"/>
                <w:right w:val="none" w:sz="0" w:space="0" w:color="auto"/>
              </w:divBdr>
              <w:divsChild>
                <w:div w:id="1644771241">
                  <w:marLeft w:val="600"/>
                  <w:marRight w:val="96"/>
                  <w:marTop w:val="0"/>
                  <w:marBottom w:val="0"/>
                  <w:divBdr>
                    <w:top w:val="none" w:sz="0" w:space="0" w:color="auto"/>
                    <w:left w:val="none" w:sz="0" w:space="0" w:color="auto"/>
                    <w:bottom w:val="none" w:sz="0" w:space="0" w:color="auto"/>
                    <w:right w:val="none" w:sz="0" w:space="0" w:color="auto"/>
                  </w:divBdr>
                </w:div>
              </w:divsChild>
            </w:div>
            <w:div w:id="2041319545">
              <w:marLeft w:val="0"/>
              <w:marRight w:val="0"/>
              <w:marTop w:val="0"/>
              <w:marBottom w:val="240"/>
              <w:divBdr>
                <w:top w:val="none" w:sz="0" w:space="0" w:color="auto"/>
                <w:left w:val="none" w:sz="0" w:space="0" w:color="auto"/>
                <w:bottom w:val="none" w:sz="0" w:space="0" w:color="auto"/>
                <w:right w:val="none" w:sz="0" w:space="0" w:color="auto"/>
              </w:divBdr>
              <w:divsChild>
                <w:div w:id="549851711">
                  <w:marLeft w:val="600"/>
                  <w:marRight w:val="96"/>
                  <w:marTop w:val="0"/>
                  <w:marBottom w:val="0"/>
                  <w:divBdr>
                    <w:top w:val="none" w:sz="0" w:space="0" w:color="auto"/>
                    <w:left w:val="none" w:sz="0" w:space="0" w:color="auto"/>
                    <w:bottom w:val="none" w:sz="0" w:space="0" w:color="auto"/>
                    <w:right w:val="none" w:sz="0" w:space="0" w:color="auto"/>
                  </w:divBdr>
                </w:div>
              </w:divsChild>
            </w:div>
            <w:div w:id="1783650505">
              <w:marLeft w:val="0"/>
              <w:marRight w:val="0"/>
              <w:marTop w:val="0"/>
              <w:marBottom w:val="240"/>
              <w:divBdr>
                <w:top w:val="none" w:sz="0" w:space="0" w:color="auto"/>
                <w:left w:val="none" w:sz="0" w:space="0" w:color="auto"/>
                <w:bottom w:val="none" w:sz="0" w:space="0" w:color="auto"/>
                <w:right w:val="none" w:sz="0" w:space="0" w:color="auto"/>
              </w:divBdr>
              <w:divsChild>
                <w:div w:id="14429623">
                  <w:marLeft w:val="600"/>
                  <w:marRight w:val="96"/>
                  <w:marTop w:val="0"/>
                  <w:marBottom w:val="0"/>
                  <w:divBdr>
                    <w:top w:val="none" w:sz="0" w:space="0" w:color="auto"/>
                    <w:left w:val="none" w:sz="0" w:space="0" w:color="auto"/>
                    <w:bottom w:val="none" w:sz="0" w:space="0" w:color="auto"/>
                    <w:right w:val="none" w:sz="0" w:space="0" w:color="auto"/>
                  </w:divBdr>
                </w:div>
              </w:divsChild>
            </w:div>
            <w:div w:id="1312557197">
              <w:marLeft w:val="0"/>
              <w:marRight w:val="0"/>
              <w:marTop w:val="0"/>
              <w:marBottom w:val="240"/>
              <w:divBdr>
                <w:top w:val="none" w:sz="0" w:space="0" w:color="auto"/>
                <w:left w:val="none" w:sz="0" w:space="0" w:color="auto"/>
                <w:bottom w:val="none" w:sz="0" w:space="0" w:color="auto"/>
                <w:right w:val="none" w:sz="0" w:space="0" w:color="auto"/>
              </w:divBdr>
              <w:divsChild>
                <w:div w:id="644316454">
                  <w:marLeft w:val="600"/>
                  <w:marRight w:val="96"/>
                  <w:marTop w:val="0"/>
                  <w:marBottom w:val="0"/>
                  <w:divBdr>
                    <w:top w:val="none" w:sz="0" w:space="0" w:color="auto"/>
                    <w:left w:val="none" w:sz="0" w:space="0" w:color="auto"/>
                    <w:bottom w:val="none" w:sz="0" w:space="0" w:color="auto"/>
                    <w:right w:val="none" w:sz="0" w:space="0" w:color="auto"/>
                  </w:divBdr>
                </w:div>
              </w:divsChild>
            </w:div>
            <w:div w:id="503059114">
              <w:marLeft w:val="0"/>
              <w:marRight w:val="0"/>
              <w:marTop w:val="0"/>
              <w:marBottom w:val="240"/>
              <w:divBdr>
                <w:top w:val="none" w:sz="0" w:space="0" w:color="auto"/>
                <w:left w:val="none" w:sz="0" w:space="0" w:color="auto"/>
                <w:bottom w:val="none" w:sz="0" w:space="0" w:color="auto"/>
                <w:right w:val="none" w:sz="0" w:space="0" w:color="auto"/>
              </w:divBdr>
              <w:divsChild>
                <w:div w:id="219022457">
                  <w:marLeft w:val="600"/>
                  <w:marRight w:val="96"/>
                  <w:marTop w:val="0"/>
                  <w:marBottom w:val="0"/>
                  <w:divBdr>
                    <w:top w:val="none" w:sz="0" w:space="0" w:color="auto"/>
                    <w:left w:val="none" w:sz="0" w:space="0" w:color="auto"/>
                    <w:bottom w:val="none" w:sz="0" w:space="0" w:color="auto"/>
                    <w:right w:val="none" w:sz="0" w:space="0" w:color="auto"/>
                  </w:divBdr>
                </w:div>
              </w:divsChild>
            </w:div>
            <w:div w:id="42414244">
              <w:marLeft w:val="0"/>
              <w:marRight w:val="0"/>
              <w:marTop w:val="0"/>
              <w:marBottom w:val="240"/>
              <w:divBdr>
                <w:top w:val="none" w:sz="0" w:space="0" w:color="auto"/>
                <w:left w:val="none" w:sz="0" w:space="0" w:color="auto"/>
                <w:bottom w:val="none" w:sz="0" w:space="0" w:color="auto"/>
                <w:right w:val="none" w:sz="0" w:space="0" w:color="auto"/>
              </w:divBdr>
              <w:divsChild>
                <w:div w:id="290017399">
                  <w:marLeft w:val="600"/>
                  <w:marRight w:val="96"/>
                  <w:marTop w:val="0"/>
                  <w:marBottom w:val="0"/>
                  <w:divBdr>
                    <w:top w:val="none" w:sz="0" w:space="0" w:color="auto"/>
                    <w:left w:val="none" w:sz="0" w:space="0" w:color="auto"/>
                    <w:bottom w:val="none" w:sz="0" w:space="0" w:color="auto"/>
                    <w:right w:val="none" w:sz="0" w:space="0" w:color="auto"/>
                  </w:divBdr>
                </w:div>
              </w:divsChild>
            </w:div>
            <w:div w:id="1364088014">
              <w:marLeft w:val="0"/>
              <w:marRight w:val="0"/>
              <w:marTop w:val="0"/>
              <w:marBottom w:val="240"/>
              <w:divBdr>
                <w:top w:val="none" w:sz="0" w:space="0" w:color="auto"/>
                <w:left w:val="none" w:sz="0" w:space="0" w:color="auto"/>
                <w:bottom w:val="none" w:sz="0" w:space="0" w:color="auto"/>
                <w:right w:val="none" w:sz="0" w:space="0" w:color="auto"/>
              </w:divBdr>
              <w:divsChild>
                <w:div w:id="241181030">
                  <w:marLeft w:val="600"/>
                  <w:marRight w:val="96"/>
                  <w:marTop w:val="0"/>
                  <w:marBottom w:val="0"/>
                  <w:divBdr>
                    <w:top w:val="none" w:sz="0" w:space="0" w:color="auto"/>
                    <w:left w:val="none" w:sz="0" w:space="0" w:color="auto"/>
                    <w:bottom w:val="none" w:sz="0" w:space="0" w:color="auto"/>
                    <w:right w:val="none" w:sz="0" w:space="0" w:color="auto"/>
                  </w:divBdr>
                </w:div>
              </w:divsChild>
            </w:div>
            <w:div w:id="393809">
              <w:marLeft w:val="0"/>
              <w:marRight w:val="0"/>
              <w:marTop w:val="0"/>
              <w:marBottom w:val="240"/>
              <w:divBdr>
                <w:top w:val="none" w:sz="0" w:space="0" w:color="auto"/>
                <w:left w:val="none" w:sz="0" w:space="0" w:color="auto"/>
                <w:bottom w:val="none" w:sz="0" w:space="0" w:color="auto"/>
                <w:right w:val="none" w:sz="0" w:space="0" w:color="auto"/>
              </w:divBdr>
              <w:divsChild>
                <w:div w:id="276908754">
                  <w:marLeft w:val="600"/>
                  <w:marRight w:val="96"/>
                  <w:marTop w:val="0"/>
                  <w:marBottom w:val="0"/>
                  <w:divBdr>
                    <w:top w:val="none" w:sz="0" w:space="0" w:color="auto"/>
                    <w:left w:val="none" w:sz="0" w:space="0" w:color="auto"/>
                    <w:bottom w:val="none" w:sz="0" w:space="0" w:color="auto"/>
                    <w:right w:val="none" w:sz="0" w:space="0" w:color="auto"/>
                  </w:divBdr>
                </w:div>
              </w:divsChild>
            </w:div>
            <w:div w:id="981810575">
              <w:marLeft w:val="0"/>
              <w:marRight w:val="0"/>
              <w:marTop w:val="0"/>
              <w:marBottom w:val="240"/>
              <w:divBdr>
                <w:top w:val="none" w:sz="0" w:space="0" w:color="auto"/>
                <w:left w:val="none" w:sz="0" w:space="0" w:color="auto"/>
                <w:bottom w:val="none" w:sz="0" w:space="0" w:color="auto"/>
                <w:right w:val="none" w:sz="0" w:space="0" w:color="auto"/>
              </w:divBdr>
              <w:divsChild>
                <w:div w:id="1999844073">
                  <w:marLeft w:val="600"/>
                  <w:marRight w:val="96"/>
                  <w:marTop w:val="0"/>
                  <w:marBottom w:val="0"/>
                  <w:divBdr>
                    <w:top w:val="none" w:sz="0" w:space="0" w:color="auto"/>
                    <w:left w:val="none" w:sz="0" w:space="0" w:color="auto"/>
                    <w:bottom w:val="none" w:sz="0" w:space="0" w:color="auto"/>
                    <w:right w:val="none" w:sz="0" w:space="0" w:color="auto"/>
                  </w:divBdr>
                </w:div>
              </w:divsChild>
            </w:div>
            <w:div w:id="1877503067">
              <w:marLeft w:val="0"/>
              <w:marRight w:val="0"/>
              <w:marTop w:val="0"/>
              <w:marBottom w:val="240"/>
              <w:divBdr>
                <w:top w:val="none" w:sz="0" w:space="0" w:color="auto"/>
                <w:left w:val="none" w:sz="0" w:space="0" w:color="auto"/>
                <w:bottom w:val="none" w:sz="0" w:space="0" w:color="auto"/>
                <w:right w:val="none" w:sz="0" w:space="0" w:color="auto"/>
              </w:divBdr>
              <w:divsChild>
                <w:div w:id="897713419">
                  <w:marLeft w:val="600"/>
                  <w:marRight w:val="96"/>
                  <w:marTop w:val="0"/>
                  <w:marBottom w:val="0"/>
                  <w:divBdr>
                    <w:top w:val="none" w:sz="0" w:space="0" w:color="auto"/>
                    <w:left w:val="none" w:sz="0" w:space="0" w:color="auto"/>
                    <w:bottom w:val="none" w:sz="0" w:space="0" w:color="auto"/>
                    <w:right w:val="none" w:sz="0" w:space="0" w:color="auto"/>
                  </w:divBdr>
                </w:div>
              </w:divsChild>
            </w:div>
            <w:div w:id="1389912337">
              <w:marLeft w:val="0"/>
              <w:marRight w:val="0"/>
              <w:marTop w:val="0"/>
              <w:marBottom w:val="240"/>
              <w:divBdr>
                <w:top w:val="none" w:sz="0" w:space="0" w:color="auto"/>
                <w:left w:val="none" w:sz="0" w:space="0" w:color="auto"/>
                <w:bottom w:val="none" w:sz="0" w:space="0" w:color="auto"/>
                <w:right w:val="none" w:sz="0" w:space="0" w:color="auto"/>
              </w:divBdr>
              <w:divsChild>
                <w:div w:id="191653630">
                  <w:marLeft w:val="600"/>
                  <w:marRight w:val="96"/>
                  <w:marTop w:val="0"/>
                  <w:marBottom w:val="0"/>
                  <w:divBdr>
                    <w:top w:val="none" w:sz="0" w:space="0" w:color="auto"/>
                    <w:left w:val="none" w:sz="0" w:space="0" w:color="auto"/>
                    <w:bottom w:val="none" w:sz="0" w:space="0" w:color="auto"/>
                    <w:right w:val="none" w:sz="0" w:space="0" w:color="auto"/>
                  </w:divBdr>
                </w:div>
              </w:divsChild>
            </w:div>
            <w:div w:id="1851676740">
              <w:marLeft w:val="0"/>
              <w:marRight w:val="0"/>
              <w:marTop w:val="0"/>
              <w:marBottom w:val="240"/>
              <w:divBdr>
                <w:top w:val="none" w:sz="0" w:space="0" w:color="auto"/>
                <w:left w:val="none" w:sz="0" w:space="0" w:color="auto"/>
                <w:bottom w:val="none" w:sz="0" w:space="0" w:color="auto"/>
                <w:right w:val="none" w:sz="0" w:space="0" w:color="auto"/>
              </w:divBdr>
              <w:divsChild>
                <w:div w:id="1991058287">
                  <w:marLeft w:val="600"/>
                  <w:marRight w:val="96"/>
                  <w:marTop w:val="0"/>
                  <w:marBottom w:val="0"/>
                  <w:divBdr>
                    <w:top w:val="none" w:sz="0" w:space="0" w:color="auto"/>
                    <w:left w:val="none" w:sz="0" w:space="0" w:color="auto"/>
                    <w:bottom w:val="none" w:sz="0" w:space="0" w:color="auto"/>
                    <w:right w:val="none" w:sz="0" w:space="0" w:color="auto"/>
                  </w:divBdr>
                </w:div>
              </w:divsChild>
            </w:div>
            <w:div w:id="204997188">
              <w:marLeft w:val="0"/>
              <w:marRight w:val="0"/>
              <w:marTop w:val="0"/>
              <w:marBottom w:val="240"/>
              <w:divBdr>
                <w:top w:val="none" w:sz="0" w:space="0" w:color="auto"/>
                <w:left w:val="none" w:sz="0" w:space="0" w:color="auto"/>
                <w:bottom w:val="none" w:sz="0" w:space="0" w:color="auto"/>
                <w:right w:val="none" w:sz="0" w:space="0" w:color="auto"/>
              </w:divBdr>
              <w:divsChild>
                <w:div w:id="1449475046">
                  <w:marLeft w:val="600"/>
                  <w:marRight w:val="96"/>
                  <w:marTop w:val="0"/>
                  <w:marBottom w:val="0"/>
                  <w:divBdr>
                    <w:top w:val="none" w:sz="0" w:space="0" w:color="auto"/>
                    <w:left w:val="none" w:sz="0" w:space="0" w:color="auto"/>
                    <w:bottom w:val="none" w:sz="0" w:space="0" w:color="auto"/>
                    <w:right w:val="none" w:sz="0" w:space="0" w:color="auto"/>
                  </w:divBdr>
                </w:div>
              </w:divsChild>
            </w:div>
            <w:div w:id="1731339317">
              <w:marLeft w:val="0"/>
              <w:marRight w:val="0"/>
              <w:marTop w:val="0"/>
              <w:marBottom w:val="240"/>
              <w:divBdr>
                <w:top w:val="none" w:sz="0" w:space="0" w:color="auto"/>
                <w:left w:val="none" w:sz="0" w:space="0" w:color="auto"/>
                <w:bottom w:val="none" w:sz="0" w:space="0" w:color="auto"/>
                <w:right w:val="none" w:sz="0" w:space="0" w:color="auto"/>
              </w:divBdr>
              <w:divsChild>
                <w:div w:id="1654987921">
                  <w:marLeft w:val="600"/>
                  <w:marRight w:val="96"/>
                  <w:marTop w:val="0"/>
                  <w:marBottom w:val="0"/>
                  <w:divBdr>
                    <w:top w:val="none" w:sz="0" w:space="0" w:color="auto"/>
                    <w:left w:val="none" w:sz="0" w:space="0" w:color="auto"/>
                    <w:bottom w:val="none" w:sz="0" w:space="0" w:color="auto"/>
                    <w:right w:val="none" w:sz="0" w:space="0" w:color="auto"/>
                  </w:divBdr>
                </w:div>
              </w:divsChild>
            </w:div>
            <w:div w:id="1913195308">
              <w:marLeft w:val="0"/>
              <w:marRight w:val="0"/>
              <w:marTop w:val="0"/>
              <w:marBottom w:val="240"/>
              <w:divBdr>
                <w:top w:val="none" w:sz="0" w:space="0" w:color="auto"/>
                <w:left w:val="none" w:sz="0" w:space="0" w:color="auto"/>
                <w:bottom w:val="none" w:sz="0" w:space="0" w:color="auto"/>
                <w:right w:val="none" w:sz="0" w:space="0" w:color="auto"/>
              </w:divBdr>
              <w:divsChild>
                <w:div w:id="547570425">
                  <w:marLeft w:val="600"/>
                  <w:marRight w:val="96"/>
                  <w:marTop w:val="0"/>
                  <w:marBottom w:val="0"/>
                  <w:divBdr>
                    <w:top w:val="none" w:sz="0" w:space="0" w:color="auto"/>
                    <w:left w:val="none" w:sz="0" w:space="0" w:color="auto"/>
                    <w:bottom w:val="none" w:sz="0" w:space="0" w:color="auto"/>
                    <w:right w:val="none" w:sz="0" w:space="0" w:color="auto"/>
                  </w:divBdr>
                </w:div>
              </w:divsChild>
            </w:div>
            <w:div w:id="1649900731">
              <w:marLeft w:val="0"/>
              <w:marRight w:val="0"/>
              <w:marTop w:val="0"/>
              <w:marBottom w:val="240"/>
              <w:divBdr>
                <w:top w:val="none" w:sz="0" w:space="0" w:color="auto"/>
                <w:left w:val="none" w:sz="0" w:space="0" w:color="auto"/>
                <w:bottom w:val="none" w:sz="0" w:space="0" w:color="auto"/>
                <w:right w:val="none" w:sz="0" w:space="0" w:color="auto"/>
              </w:divBdr>
              <w:divsChild>
                <w:div w:id="648288590">
                  <w:marLeft w:val="600"/>
                  <w:marRight w:val="96"/>
                  <w:marTop w:val="0"/>
                  <w:marBottom w:val="0"/>
                  <w:divBdr>
                    <w:top w:val="none" w:sz="0" w:space="0" w:color="auto"/>
                    <w:left w:val="none" w:sz="0" w:space="0" w:color="auto"/>
                    <w:bottom w:val="none" w:sz="0" w:space="0" w:color="auto"/>
                    <w:right w:val="none" w:sz="0" w:space="0" w:color="auto"/>
                  </w:divBdr>
                </w:div>
              </w:divsChild>
            </w:div>
            <w:div w:id="404184318">
              <w:marLeft w:val="0"/>
              <w:marRight w:val="0"/>
              <w:marTop w:val="0"/>
              <w:marBottom w:val="240"/>
              <w:divBdr>
                <w:top w:val="none" w:sz="0" w:space="0" w:color="auto"/>
                <w:left w:val="none" w:sz="0" w:space="0" w:color="auto"/>
                <w:bottom w:val="none" w:sz="0" w:space="0" w:color="auto"/>
                <w:right w:val="none" w:sz="0" w:space="0" w:color="auto"/>
              </w:divBdr>
              <w:divsChild>
                <w:div w:id="1123039897">
                  <w:marLeft w:val="600"/>
                  <w:marRight w:val="96"/>
                  <w:marTop w:val="0"/>
                  <w:marBottom w:val="0"/>
                  <w:divBdr>
                    <w:top w:val="none" w:sz="0" w:space="0" w:color="auto"/>
                    <w:left w:val="none" w:sz="0" w:space="0" w:color="auto"/>
                    <w:bottom w:val="none" w:sz="0" w:space="0" w:color="auto"/>
                    <w:right w:val="none" w:sz="0" w:space="0" w:color="auto"/>
                  </w:divBdr>
                </w:div>
              </w:divsChild>
            </w:div>
            <w:div w:id="1184322739">
              <w:marLeft w:val="0"/>
              <w:marRight w:val="0"/>
              <w:marTop w:val="0"/>
              <w:marBottom w:val="240"/>
              <w:divBdr>
                <w:top w:val="none" w:sz="0" w:space="0" w:color="auto"/>
                <w:left w:val="none" w:sz="0" w:space="0" w:color="auto"/>
                <w:bottom w:val="none" w:sz="0" w:space="0" w:color="auto"/>
                <w:right w:val="none" w:sz="0" w:space="0" w:color="auto"/>
              </w:divBdr>
              <w:divsChild>
                <w:div w:id="262416215">
                  <w:marLeft w:val="600"/>
                  <w:marRight w:val="96"/>
                  <w:marTop w:val="0"/>
                  <w:marBottom w:val="0"/>
                  <w:divBdr>
                    <w:top w:val="none" w:sz="0" w:space="0" w:color="auto"/>
                    <w:left w:val="none" w:sz="0" w:space="0" w:color="auto"/>
                    <w:bottom w:val="none" w:sz="0" w:space="0" w:color="auto"/>
                    <w:right w:val="none" w:sz="0" w:space="0" w:color="auto"/>
                  </w:divBdr>
                </w:div>
              </w:divsChild>
            </w:div>
            <w:div w:id="705789873">
              <w:marLeft w:val="0"/>
              <w:marRight w:val="0"/>
              <w:marTop w:val="0"/>
              <w:marBottom w:val="240"/>
              <w:divBdr>
                <w:top w:val="none" w:sz="0" w:space="0" w:color="auto"/>
                <w:left w:val="none" w:sz="0" w:space="0" w:color="auto"/>
                <w:bottom w:val="none" w:sz="0" w:space="0" w:color="auto"/>
                <w:right w:val="none" w:sz="0" w:space="0" w:color="auto"/>
              </w:divBdr>
              <w:divsChild>
                <w:div w:id="1815901527">
                  <w:marLeft w:val="600"/>
                  <w:marRight w:val="96"/>
                  <w:marTop w:val="0"/>
                  <w:marBottom w:val="0"/>
                  <w:divBdr>
                    <w:top w:val="none" w:sz="0" w:space="0" w:color="auto"/>
                    <w:left w:val="none" w:sz="0" w:space="0" w:color="auto"/>
                    <w:bottom w:val="none" w:sz="0" w:space="0" w:color="auto"/>
                    <w:right w:val="none" w:sz="0" w:space="0" w:color="auto"/>
                  </w:divBdr>
                </w:div>
              </w:divsChild>
            </w:div>
            <w:div w:id="79184483">
              <w:marLeft w:val="0"/>
              <w:marRight w:val="0"/>
              <w:marTop w:val="0"/>
              <w:marBottom w:val="0"/>
              <w:divBdr>
                <w:top w:val="none" w:sz="0" w:space="0" w:color="auto"/>
                <w:left w:val="none" w:sz="0" w:space="0" w:color="auto"/>
                <w:bottom w:val="none" w:sz="0" w:space="0" w:color="auto"/>
                <w:right w:val="none" w:sz="0" w:space="0" w:color="auto"/>
              </w:divBdr>
              <w:divsChild>
                <w:div w:id="143864636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chart" Target="charts/chart2.xml"/><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7.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png"/><Relationship Id="rId28" Type="http://schemas.openxmlformats.org/officeDocument/2006/relationships/chart" Target="charts/chart4.xml"/><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4.jpe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file:///C:\Users\rwijn\Desktop\Final%20Year%20College\FYP\RobertWijntjesC14356786_INTERIM.docx" TargetMode="External"/><Relationship Id="rId14" Type="http://schemas.openxmlformats.org/officeDocument/2006/relationships/diagramLayout" Target="diagrams/layout1.xml"/><Relationship Id="rId22" Type="http://schemas.openxmlformats.org/officeDocument/2006/relationships/image" Target="media/image8.png"/><Relationship Id="rId27" Type="http://schemas.openxmlformats.org/officeDocument/2006/relationships/chart" Target="charts/chart3.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ijntjes\Desktop\ff\Final%20Year%20College\FYP\Documents\Programs\Regression\RegressionTableLinea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Linear Regression</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Original Data</c:v>
          </c:tx>
          <c:spPr>
            <a:ln w="22225" cap="rnd">
              <a:solidFill>
                <a:schemeClr val="accent1"/>
              </a:solidFill>
              <a:round/>
            </a:ln>
            <a:effectLst/>
          </c:spPr>
          <c:marker>
            <c:symbol val="none"/>
          </c:marker>
          <c:xVal>
            <c:numRef>
              <c:f>Sheet1!$B$4:$B$11</c:f>
              <c:numCache>
                <c:formatCode>General</c:formatCode>
                <c:ptCount val="8"/>
                <c:pt idx="0">
                  <c:v>2</c:v>
                </c:pt>
                <c:pt idx="1">
                  <c:v>4</c:v>
                </c:pt>
                <c:pt idx="2">
                  <c:v>7</c:v>
                </c:pt>
                <c:pt idx="3">
                  <c:v>9</c:v>
                </c:pt>
                <c:pt idx="4">
                  <c:v>10</c:v>
                </c:pt>
                <c:pt idx="5">
                  <c:v>11</c:v>
                </c:pt>
                <c:pt idx="6">
                  <c:v>16</c:v>
                </c:pt>
                <c:pt idx="7">
                  <c:v>24</c:v>
                </c:pt>
              </c:numCache>
            </c:numRef>
          </c:xVal>
          <c:yVal>
            <c:numRef>
              <c:f>Sheet1!$C$4:$C$11</c:f>
              <c:numCache>
                <c:formatCode>General</c:formatCode>
                <c:ptCount val="8"/>
                <c:pt idx="0">
                  <c:v>99</c:v>
                </c:pt>
                <c:pt idx="1">
                  <c:v>96</c:v>
                </c:pt>
                <c:pt idx="2">
                  <c:v>70</c:v>
                </c:pt>
                <c:pt idx="3">
                  <c:v>78</c:v>
                </c:pt>
                <c:pt idx="4">
                  <c:v>60</c:v>
                </c:pt>
                <c:pt idx="5">
                  <c:v>56</c:v>
                </c:pt>
                <c:pt idx="6">
                  <c:v>20</c:v>
                </c:pt>
                <c:pt idx="7">
                  <c:v>6</c:v>
                </c:pt>
              </c:numCache>
            </c:numRef>
          </c:yVal>
          <c:smooth val="0"/>
        </c:ser>
        <c:ser>
          <c:idx val="1"/>
          <c:order val="1"/>
          <c:tx>
            <c:v>Regression</c:v>
          </c:tx>
          <c:spPr>
            <a:ln w="22225" cap="rnd">
              <a:solidFill>
                <a:schemeClr val="accent2"/>
              </a:solidFill>
              <a:round/>
            </a:ln>
            <a:effectLst/>
          </c:spPr>
          <c:marker>
            <c:symbol val="none"/>
          </c:marker>
          <c:xVal>
            <c:numRef>
              <c:f>Sheet1!$H$4:$H$11</c:f>
              <c:numCache>
                <c:formatCode>General</c:formatCode>
                <c:ptCount val="8"/>
                <c:pt idx="0">
                  <c:v>2</c:v>
                </c:pt>
                <c:pt idx="1">
                  <c:v>4</c:v>
                </c:pt>
                <c:pt idx="2">
                  <c:v>7</c:v>
                </c:pt>
                <c:pt idx="3">
                  <c:v>9</c:v>
                </c:pt>
                <c:pt idx="4">
                  <c:v>10</c:v>
                </c:pt>
                <c:pt idx="5">
                  <c:v>11</c:v>
                </c:pt>
                <c:pt idx="6">
                  <c:v>16</c:v>
                </c:pt>
                <c:pt idx="7">
                  <c:v>24</c:v>
                </c:pt>
              </c:numCache>
            </c:numRef>
          </c:xVal>
          <c:yVal>
            <c:numRef>
              <c:f>Sheet1!$I$4:$I$11</c:f>
              <c:numCache>
                <c:formatCode>General</c:formatCode>
                <c:ptCount val="8"/>
                <c:pt idx="0">
                  <c:v>99.278610603290673</c:v>
                </c:pt>
                <c:pt idx="1">
                  <c:v>90.04789762340036</c:v>
                </c:pt>
                <c:pt idx="2">
                  <c:v>76.20182815356489</c:v>
                </c:pt>
                <c:pt idx="3">
                  <c:v>66.971115173674576</c:v>
                </c:pt>
                <c:pt idx="4">
                  <c:v>62.355758683729427</c:v>
                </c:pt>
                <c:pt idx="5">
                  <c:v>57.74040219378427</c:v>
                </c:pt>
                <c:pt idx="6">
                  <c:v>34.663619744058494</c:v>
                </c:pt>
                <c:pt idx="7">
                  <c:v>-2.2592321755027456</c:v>
                </c:pt>
              </c:numCache>
            </c:numRef>
          </c:yVal>
          <c:smooth val="0"/>
        </c:ser>
        <c:dLbls>
          <c:showLegendKey val="0"/>
          <c:showVal val="0"/>
          <c:showCatName val="0"/>
          <c:showSerName val="0"/>
          <c:showPercent val="0"/>
          <c:showBubbleSize val="0"/>
        </c:dLbls>
        <c:axId val="499347416"/>
        <c:axId val="499347808"/>
      </c:scatterChart>
      <c:valAx>
        <c:axId val="499347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E"/>
                  <a:t>Car Ag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499347808"/>
        <c:crosses val="autoZero"/>
        <c:crossBetween val="midCat"/>
      </c:valAx>
      <c:valAx>
        <c:axId val="499347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E"/>
                  <a:t>Efficiency</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47416"/>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Unsupervised</a:t>
            </a:r>
            <a:r>
              <a:rPr lang="en-IE" baseline="0"/>
              <a:t> Learning</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4.6138888888888882E-2"/>
          <c:y val="0.15932888597258674"/>
          <c:w val="0.90112510936132983"/>
          <c:h val="0.72608778069407987"/>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1!$K$2:$K$13</c:f>
              <c:numCache>
                <c:formatCode>General</c:formatCode>
                <c:ptCount val="12"/>
                <c:pt idx="0">
                  <c:v>1</c:v>
                </c:pt>
                <c:pt idx="1">
                  <c:v>1</c:v>
                </c:pt>
                <c:pt idx="2">
                  <c:v>1</c:v>
                </c:pt>
                <c:pt idx="3">
                  <c:v>1</c:v>
                </c:pt>
                <c:pt idx="4">
                  <c:v>2</c:v>
                </c:pt>
                <c:pt idx="5">
                  <c:v>2</c:v>
                </c:pt>
                <c:pt idx="6">
                  <c:v>8</c:v>
                </c:pt>
                <c:pt idx="7">
                  <c:v>8</c:v>
                </c:pt>
                <c:pt idx="8">
                  <c:v>8</c:v>
                </c:pt>
                <c:pt idx="9">
                  <c:v>8</c:v>
                </c:pt>
                <c:pt idx="10">
                  <c:v>9</c:v>
                </c:pt>
                <c:pt idx="11">
                  <c:v>9</c:v>
                </c:pt>
              </c:numCache>
            </c:numRef>
          </c:xVal>
          <c:yVal>
            <c:numRef>
              <c:f>Sheet1!$L$2:$L$13</c:f>
              <c:numCache>
                <c:formatCode>General</c:formatCode>
                <c:ptCount val="12"/>
                <c:pt idx="0">
                  <c:v>1</c:v>
                </c:pt>
                <c:pt idx="1">
                  <c:v>2</c:v>
                </c:pt>
                <c:pt idx="2">
                  <c:v>3</c:v>
                </c:pt>
                <c:pt idx="3">
                  <c:v>4</c:v>
                </c:pt>
                <c:pt idx="4">
                  <c:v>3</c:v>
                </c:pt>
                <c:pt idx="5">
                  <c:v>2</c:v>
                </c:pt>
                <c:pt idx="6">
                  <c:v>1</c:v>
                </c:pt>
                <c:pt idx="7">
                  <c:v>2</c:v>
                </c:pt>
                <c:pt idx="8">
                  <c:v>3</c:v>
                </c:pt>
                <c:pt idx="9">
                  <c:v>6</c:v>
                </c:pt>
                <c:pt idx="10">
                  <c:v>1</c:v>
                </c:pt>
                <c:pt idx="11">
                  <c:v>2</c:v>
                </c:pt>
              </c:numCache>
            </c:numRef>
          </c:yVal>
          <c:smooth val="0"/>
        </c:ser>
        <c:dLbls>
          <c:showLegendKey val="0"/>
          <c:showVal val="0"/>
          <c:showCatName val="0"/>
          <c:showSerName val="0"/>
          <c:showPercent val="0"/>
          <c:showBubbleSize val="0"/>
        </c:dLbls>
        <c:axId val="499352904"/>
        <c:axId val="499353688"/>
      </c:scatterChart>
      <c:valAx>
        <c:axId val="499352904"/>
        <c:scaling>
          <c:orientation val="minMax"/>
        </c:scaling>
        <c:delete val="0"/>
        <c:axPos val="b"/>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53688"/>
        <c:crosses val="autoZero"/>
        <c:crossBetween val="midCat"/>
      </c:valAx>
      <c:valAx>
        <c:axId val="499353688"/>
        <c:scaling>
          <c:orientation val="minMax"/>
        </c:scaling>
        <c:delete val="0"/>
        <c:axPos val="l"/>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52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Supervised Learn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J$2:$J$7</c:f>
              <c:strCache>
                <c:ptCount val="6"/>
                <c:pt idx="0">
                  <c:v>a</c:v>
                </c:pt>
                <c:pt idx="1">
                  <c:v>a</c:v>
                </c:pt>
                <c:pt idx="2">
                  <c:v>a</c:v>
                </c:pt>
                <c:pt idx="3">
                  <c:v>a</c:v>
                </c:pt>
                <c:pt idx="4">
                  <c:v>a</c:v>
                </c:pt>
                <c:pt idx="5">
                  <c:v>a</c:v>
                </c:pt>
              </c:strCache>
            </c:strRef>
          </c:tx>
          <c:spPr>
            <a:ln w="19050" cap="rnd">
              <a:noFill/>
              <a:round/>
            </a:ln>
            <a:effectLst/>
          </c:spPr>
          <c:marker>
            <c:symbol val="circle"/>
            <c:size val="5"/>
            <c:spPr>
              <a:solidFill>
                <a:schemeClr val="accent1"/>
              </a:solidFill>
              <a:ln w="9525">
                <a:solidFill>
                  <a:schemeClr val="accent1"/>
                </a:solidFill>
              </a:ln>
              <a:effectLst/>
            </c:spPr>
          </c:marker>
          <c:dLbls>
            <c:dLbl>
              <c:idx val="0"/>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K$2:$K$7</c:f>
              <c:numCache>
                <c:formatCode>General</c:formatCode>
                <c:ptCount val="6"/>
                <c:pt idx="0">
                  <c:v>1</c:v>
                </c:pt>
                <c:pt idx="1">
                  <c:v>1</c:v>
                </c:pt>
                <c:pt idx="2">
                  <c:v>1</c:v>
                </c:pt>
                <c:pt idx="3">
                  <c:v>1</c:v>
                </c:pt>
                <c:pt idx="4">
                  <c:v>2</c:v>
                </c:pt>
                <c:pt idx="5">
                  <c:v>2</c:v>
                </c:pt>
              </c:numCache>
            </c:numRef>
          </c:xVal>
          <c:yVal>
            <c:numRef>
              <c:f>Sheet1!$L$2:$L$7</c:f>
              <c:numCache>
                <c:formatCode>General</c:formatCode>
                <c:ptCount val="6"/>
                <c:pt idx="0">
                  <c:v>1</c:v>
                </c:pt>
                <c:pt idx="1">
                  <c:v>2</c:v>
                </c:pt>
                <c:pt idx="2">
                  <c:v>3</c:v>
                </c:pt>
                <c:pt idx="3">
                  <c:v>4</c:v>
                </c:pt>
                <c:pt idx="4">
                  <c:v>3</c:v>
                </c:pt>
                <c:pt idx="5">
                  <c:v>2</c:v>
                </c:pt>
              </c:numCache>
            </c:numRef>
          </c:yVal>
          <c:smooth val="0"/>
        </c:ser>
        <c:ser>
          <c:idx val="1"/>
          <c:order val="1"/>
          <c:tx>
            <c:strRef>
              <c:f>Sheet1!$J$8:$J$13</c:f>
              <c:strCache>
                <c:ptCount val="6"/>
                <c:pt idx="0">
                  <c:v>b</c:v>
                </c:pt>
                <c:pt idx="1">
                  <c:v>b</c:v>
                </c:pt>
                <c:pt idx="2">
                  <c:v>b</c:v>
                </c:pt>
                <c:pt idx="3">
                  <c:v>b</c:v>
                </c:pt>
                <c:pt idx="4">
                  <c:v>b</c:v>
                </c:pt>
                <c:pt idx="5">
                  <c:v>b</c:v>
                </c:pt>
              </c:strCache>
            </c:strRef>
          </c:tx>
          <c:spPr>
            <a:ln w="25400" cap="rnd">
              <a:noFill/>
              <a:round/>
            </a:ln>
            <a:effectLst/>
          </c:spPr>
          <c:marker>
            <c:symbol val="circle"/>
            <c:size val="5"/>
            <c:spPr>
              <a:solidFill>
                <a:schemeClr val="accent2"/>
              </a:solidFill>
              <a:ln w="9525">
                <a:solidFill>
                  <a:schemeClr val="accent2"/>
                </a:solidFill>
              </a:ln>
              <a:effectLst/>
            </c:spPr>
          </c:marker>
          <c:dLbls>
            <c:dLbl>
              <c:idx val="0"/>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Lst>
            </c:dLbl>
            <c:dLbl>
              <c:idx val="1"/>
              <c:tx>
                <c:rich>
                  <a:bodyPr/>
                  <a:lstStyle/>
                  <a:p>
                    <a:r>
                      <a:rPr lang="en-US" b="1"/>
                      <a:t>b</a:t>
                    </a:r>
                  </a:p>
                </c:rich>
              </c:tx>
              <c:dLblPos val="t"/>
              <c:showLegendKey val="0"/>
              <c:showVal val="1"/>
              <c:showCatName val="0"/>
              <c:showSerName val="0"/>
              <c:showPercent val="0"/>
              <c:showBubbleSize val="0"/>
              <c:extLst>
                <c:ext xmlns:c15="http://schemas.microsoft.com/office/drawing/2012/chart" uri="{CE6537A1-D6FC-4f65-9D91-7224C49458BB}"/>
              </c:extLst>
            </c:dLbl>
            <c:dLbl>
              <c:idx val="2"/>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Lst>
            </c:dLbl>
            <c:dLbl>
              <c:idx val="4"/>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Lst>
            </c:dLbl>
            <c:dLbl>
              <c:idx val="5"/>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K$8:$K$13</c:f>
              <c:numCache>
                <c:formatCode>General</c:formatCode>
                <c:ptCount val="6"/>
                <c:pt idx="0">
                  <c:v>8</c:v>
                </c:pt>
                <c:pt idx="1">
                  <c:v>8</c:v>
                </c:pt>
                <c:pt idx="2">
                  <c:v>8</c:v>
                </c:pt>
                <c:pt idx="3">
                  <c:v>8</c:v>
                </c:pt>
                <c:pt idx="4">
                  <c:v>9</c:v>
                </c:pt>
                <c:pt idx="5">
                  <c:v>9</c:v>
                </c:pt>
              </c:numCache>
            </c:numRef>
          </c:xVal>
          <c:yVal>
            <c:numRef>
              <c:f>Sheet1!$L$8:$L$13</c:f>
              <c:numCache>
                <c:formatCode>General</c:formatCode>
                <c:ptCount val="6"/>
                <c:pt idx="0">
                  <c:v>1</c:v>
                </c:pt>
                <c:pt idx="1">
                  <c:v>2</c:v>
                </c:pt>
                <c:pt idx="2">
                  <c:v>3</c:v>
                </c:pt>
                <c:pt idx="3">
                  <c:v>6</c:v>
                </c:pt>
                <c:pt idx="4">
                  <c:v>1</c:v>
                </c:pt>
                <c:pt idx="5">
                  <c:v>2</c:v>
                </c:pt>
              </c:numCache>
            </c:numRef>
          </c:yVal>
          <c:smooth val="0"/>
        </c:ser>
        <c:dLbls>
          <c:dLblPos val="t"/>
          <c:showLegendKey val="0"/>
          <c:showVal val="1"/>
          <c:showCatName val="0"/>
          <c:showSerName val="0"/>
          <c:showPercent val="0"/>
          <c:showBubbleSize val="0"/>
        </c:dLbls>
        <c:axId val="499355256"/>
        <c:axId val="499359960"/>
      </c:scatterChart>
      <c:valAx>
        <c:axId val="499355256"/>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59960"/>
        <c:crosses val="autoZero"/>
        <c:crossBetween val="midCat"/>
      </c:valAx>
      <c:valAx>
        <c:axId val="499359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35525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32313052658085634"/>
          <c:y val="0.14299130577427821"/>
          <c:w val="0.37902684754767102"/>
          <c:h val="0.64971557923289325"/>
        </c:manualLayout>
      </c:layout>
      <c:doughnutChart>
        <c:varyColors val="1"/>
        <c:ser>
          <c:idx val="0"/>
          <c:order val="0"/>
          <c:tx>
            <c:strRef>
              <c:f>Sheet1!$B$1</c:f>
              <c:strCache>
                <c:ptCount val="1"/>
                <c:pt idx="0">
                  <c:v>Sections</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cat>
            <c:strRef>
              <c:f>Sheet1!$A$2:$A$5</c:f>
              <c:strCache>
                <c:ptCount val="4"/>
                <c:pt idx="0">
                  <c:v>Supervised/Unsupervised</c:v>
                </c:pt>
                <c:pt idx="1">
                  <c:v>Datamining Analysis</c:v>
                </c:pt>
                <c:pt idx="2">
                  <c:v>Technique Comparison in usage</c:v>
                </c:pt>
                <c:pt idx="3">
                  <c:v>Technique Costs</c:v>
                </c:pt>
              </c:strCache>
            </c:strRef>
          </c:cat>
          <c:val>
            <c:numRef>
              <c:f>Sheet1!$B$2:$B$5</c:f>
              <c:numCache>
                <c:formatCode>General</c:formatCode>
                <c:ptCount val="4"/>
                <c:pt idx="0">
                  <c:v>5</c:v>
                </c:pt>
                <c:pt idx="1">
                  <c:v>5</c:v>
                </c:pt>
                <c:pt idx="2">
                  <c:v>5</c:v>
                </c:pt>
                <c:pt idx="3">
                  <c:v>5</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53BFB9-E2F1-4318-BE40-754B1B1C742E}"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IE"/>
        </a:p>
      </dgm:t>
    </dgm:pt>
    <dgm:pt modelId="{C5E24A93-DE33-45F0-95D4-7C1BDE678450}">
      <dgm:prSet phldrT="[Text]"/>
      <dgm:spPr/>
      <dgm:t>
        <a:bodyPr/>
        <a:lstStyle/>
        <a:p>
          <a:r>
            <a:rPr lang="en-IE"/>
            <a:t>Data Cleaning</a:t>
          </a:r>
        </a:p>
      </dgm:t>
    </dgm:pt>
    <dgm:pt modelId="{112811D6-F003-4444-8E14-DD8D4CD9CDB4}" type="parTrans" cxnId="{1E8FC38F-5685-4416-952E-EB889FE647D5}">
      <dgm:prSet/>
      <dgm:spPr/>
      <dgm:t>
        <a:bodyPr/>
        <a:lstStyle/>
        <a:p>
          <a:endParaRPr lang="en-IE"/>
        </a:p>
      </dgm:t>
    </dgm:pt>
    <dgm:pt modelId="{E732B4F4-87F0-46FE-B758-619E0E07D64F}" type="sibTrans" cxnId="{1E8FC38F-5685-4416-952E-EB889FE647D5}">
      <dgm:prSet/>
      <dgm:spPr/>
      <dgm:t>
        <a:bodyPr/>
        <a:lstStyle/>
        <a:p>
          <a:endParaRPr lang="en-IE"/>
        </a:p>
      </dgm:t>
    </dgm:pt>
    <dgm:pt modelId="{69B3CC9C-73D3-490F-B29B-F299C606B82C}">
      <dgm:prSet phldrT="[Text]"/>
      <dgm:spPr/>
      <dgm:t>
        <a:bodyPr/>
        <a:lstStyle/>
        <a:p>
          <a:r>
            <a:rPr lang="en-IE"/>
            <a:t>Data Integration</a:t>
          </a:r>
        </a:p>
      </dgm:t>
    </dgm:pt>
    <dgm:pt modelId="{165C402A-8E75-45EC-A3A9-BA67A37AED2F}" type="parTrans" cxnId="{BCDADCB8-11D2-469B-B93C-4DAC862B0958}">
      <dgm:prSet/>
      <dgm:spPr/>
      <dgm:t>
        <a:bodyPr/>
        <a:lstStyle/>
        <a:p>
          <a:endParaRPr lang="en-IE"/>
        </a:p>
      </dgm:t>
    </dgm:pt>
    <dgm:pt modelId="{EB479BA8-72C3-4620-8B0E-A7EC35742325}" type="sibTrans" cxnId="{BCDADCB8-11D2-469B-B93C-4DAC862B0958}">
      <dgm:prSet/>
      <dgm:spPr/>
      <dgm:t>
        <a:bodyPr/>
        <a:lstStyle/>
        <a:p>
          <a:endParaRPr lang="en-IE"/>
        </a:p>
      </dgm:t>
    </dgm:pt>
    <dgm:pt modelId="{8B06ADE4-317F-4A81-8171-4C0EDD5F3CE8}">
      <dgm:prSet phldrT="[Text]"/>
      <dgm:spPr/>
      <dgm:t>
        <a:bodyPr/>
        <a:lstStyle/>
        <a:p>
          <a:r>
            <a:rPr lang="en-IE"/>
            <a:t>Data Selection</a:t>
          </a:r>
        </a:p>
      </dgm:t>
    </dgm:pt>
    <dgm:pt modelId="{0BCB2E17-CD8D-4F29-B1B1-C358B1311529}" type="parTrans" cxnId="{AEDC7393-9FD0-4CB4-BCD2-AACFC00A9F07}">
      <dgm:prSet/>
      <dgm:spPr/>
      <dgm:t>
        <a:bodyPr/>
        <a:lstStyle/>
        <a:p>
          <a:endParaRPr lang="en-IE"/>
        </a:p>
      </dgm:t>
    </dgm:pt>
    <dgm:pt modelId="{CCE31C7D-DC21-40EF-A0CC-00680C3299C5}" type="sibTrans" cxnId="{AEDC7393-9FD0-4CB4-BCD2-AACFC00A9F07}">
      <dgm:prSet/>
      <dgm:spPr/>
      <dgm:t>
        <a:bodyPr/>
        <a:lstStyle/>
        <a:p>
          <a:endParaRPr lang="en-IE"/>
        </a:p>
      </dgm:t>
    </dgm:pt>
    <dgm:pt modelId="{78444F7A-7E46-4590-9A35-4C7297565FC0}">
      <dgm:prSet phldrT="[Text]"/>
      <dgm:spPr/>
      <dgm:t>
        <a:bodyPr/>
        <a:lstStyle/>
        <a:p>
          <a:r>
            <a:rPr lang="en-IE"/>
            <a:t>Data Mining</a:t>
          </a:r>
        </a:p>
      </dgm:t>
    </dgm:pt>
    <dgm:pt modelId="{F7C34808-E5FA-45CD-B1EB-7D4FD2490C33}" type="parTrans" cxnId="{C815BF92-1A53-4280-BECE-23B2C5F98C5C}">
      <dgm:prSet/>
      <dgm:spPr/>
      <dgm:t>
        <a:bodyPr/>
        <a:lstStyle/>
        <a:p>
          <a:endParaRPr lang="en-IE"/>
        </a:p>
      </dgm:t>
    </dgm:pt>
    <dgm:pt modelId="{C75C5BE2-869E-433A-8A4A-B4FB504177F3}" type="sibTrans" cxnId="{C815BF92-1A53-4280-BECE-23B2C5F98C5C}">
      <dgm:prSet/>
      <dgm:spPr/>
      <dgm:t>
        <a:bodyPr/>
        <a:lstStyle/>
        <a:p>
          <a:endParaRPr lang="en-IE"/>
        </a:p>
      </dgm:t>
    </dgm:pt>
    <dgm:pt modelId="{9DF84690-8188-417A-8FA2-6BCBDEEF9956}">
      <dgm:prSet phldrT="[Text]"/>
      <dgm:spPr/>
      <dgm:t>
        <a:bodyPr/>
        <a:lstStyle/>
        <a:p>
          <a:r>
            <a:rPr lang="en-IE"/>
            <a:t>Data Transformation</a:t>
          </a:r>
        </a:p>
      </dgm:t>
    </dgm:pt>
    <dgm:pt modelId="{23363759-C3AE-450D-9504-C813695A183D}" type="parTrans" cxnId="{0FD3D94E-4348-43C8-8BDD-27B62E08DB09}">
      <dgm:prSet/>
      <dgm:spPr/>
      <dgm:t>
        <a:bodyPr/>
        <a:lstStyle/>
        <a:p>
          <a:endParaRPr lang="en-IE"/>
        </a:p>
      </dgm:t>
    </dgm:pt>
    <dgm:pt modelId="{3B359ED4-52DB-4A5B-9CAE-FDE9ACCD6043}" type="sibTrans" cxnId="{0FD3D94E-4348-43C8-8BDD-27B62E08DB09}">
      <dgm:prSet/>
      <dgm:spPr/>
      <dgm:t>
        <a:bodyPr/>
        <a:lstStyle/>
        <a:p>
          <a:endParaRPr lang="en-IE"/>
        </a:p>
      </dgm:t>
    </dgm:pt>
    <dgm:pt modelId="{BE2C3C63-462D-48F5-A100-ACEC27297130}">
      <dgm:prSet phldrT="[Text]"/>
      <dgm:spPr>
        <a:solidFill>
          <a:schemeClr val="accent6"/>
        </a:solidFill>
      </dgm:spPr>
      <dgm:t>
        <a:bodyPr/>
        <a:lstStyle/>
        <a:p>
          <a:endParaRPr lang="en-IE"/>
        </a:p>
      </dgm:t>
    </dgm:pt>
    <dgm:pt modelId="{5B2E3112-475B-452D-A516-5D7D15B04C57}" type="parTrans" cxnId="{E6E4B18C-D344-4587-B42C-6F8D50957F5E}">
      <dgm:prSet/>
      <dgm:spPr/>
      <dgm:t>
        <a:bodyPr/>
        <a:lstStyle/>
        <a:p>
          <a:endParaRPr lang="en-IE"/>
        </a:p>
      </dgm:t>
    </dgm:pt>
    <dgm:pt modelId="{557779B3-CD6F-4C15-8034-362B022F68C5}" type="sibTrans" cxnId="{E6E4B18C-D344-4587-B42C-6F8D50957F5E}">
      <dgm:prSet/>
      <dgm:spPr/>
      <dgm:t>
        <a:bodyPr/>
        <a:lstStyle/>
        <a:p>
          <a:endParaRPr lang="en-IE"/>
        </a:p>
      </dgm:t>
    </dgm:pt>
    <dgm:pt modelId="{678A764D-1539-4E12-96DB-ADD61C45A3DE}">
      <dgm:prSet phldrT="[Text]"/>
      <dgm:spPr>
        <a:solidFill>
          <a:schemeClr val="accent5"/>
        </a:solidFill>
      </dgm:spPr>
      <dgm:t>
        <a:bodyPr/>
        <a:lstStyle/>
        <a:p>
          <a:endParaRPr lang="en-IE"/>
        </a:p>
      </dgm:t>
    </dgm:pt>
    <dgm:pt modelId="{B40C1187-5356-446C-8B8B-36A42350963B}" type="parTrans" cxnId="{12DBEC89-B52A-4EB6-8E05-54161259C873}">
      <dgm:prSet/>
      <dgm:spPr/>
      <dgm:t>
        <a:bodyPr/>
        <a:lstStyle/>
        <a:p>
          <a:endParaRPr lang="en-IE"/>
        </a:p>
      </dgm:t>
    </dgm:pt>
    <dgm:pt modelId="{13F5FE9F-2A6B-4A62-97E7-C06515974D63}" type="sibTrans" cxnId="{12DBEC89-B52A-4EB6-8E05-54161259C873}">
      <dgm:prSet/>
      <dgm:spPr/>
      <dgm:t>
        <a:bodyPr/>
        <a:lstStyle/>
        <a:p>
          <a:endParaRPr lang="en-IE"/>
        </a:p>
      </dgm:t>
    </dgm:pt>
    <dgm:pt modelId="{8B29CFDA-45D5-4FC9-8E8F-A7CE2D00711D}">
      <dgm:prSet phldrT="[Text]"/>
      <dgm:spPr/>
      <dgm:t>
        <a:bodyPr/>
        <a:lstStyle/>
        <a:p>
          <a:r>
            <a:rPr lang="en-IE"/>
            <a:t>Pattern Evaluation</a:t>
          </a:r>
        </a:p>
      </dgm:t>
    </dgm:pt>
    <dgm:pt modelId="{931B277D-E393-422E-A731-2478D73009D3}" type="parTrans" cxnId="{BC8FABF0-BBBB-45E2-B9CC-1B9D0D816268}">
      <dgm:prSet/>
      <dgm:spPr/>
      <dgm:t>
        <a:bodyPr/>
        <a:lstStyle/>
        <a:p>
          <a:endParaRPr lang="en-IE"/>
        </a:p>
      </dgm:t>
    </dgm:pt>
    <dgm:pt modelId="{F90EE9FC-017C-4DEC-847A-961FAD078205}" type="sibTrans" cxnId="{BC8FABF0-BBBB-45E2-B9CC-1B9D0D816268}">
      <dgm:prSet/>
      <dgm:spPr/>
      <dgm:t>
        <a:bodyPr/>
        <a:lstStyle/>
        <a:p>
          <a:endParaRPr lang="en-IE"/>
        </a:p>
      </dgm:t>
    </dgm:pt>
    <dgm:pt modelId="{3F30B461-51A2-4A29-9FB0-CA692A18ACF9}">
      <dgm:prSet phldrT="[Text]"/>
      <dgm:spPr>
        <a:solidFill>
          <a:srgbClr val="7030A0"/>
        </a:solidFill>
      </dgm:spPr>
      <dgm:t>
        <a:bodyPr/>
        <a:lstStyle/>
        <a:p>
          <a:endParaRPr lang="en-IE"/>
        </a:p>
      </dgm:t>
    </dgm:pt>
    <dgm:pt modelId="{569CE9BF-0708-431A-AB4D-B8D57CBD80BF}" type="parTrans" cxnId="{C69CDB9A-24E2-4BDD-AC9D-2C9EA9228A90}">
      <dgm:prSet/>
      <dgm:spPr/>
      <dgm:t>
        <a:bodyPr/>
        <a:lstStyle/>
        <a:p>
          <a:endParaRPr lang="en-IE"/>
        </a:p>
      </dgm:t>
    </dgm:pt>
    <dgm:pt modelId="{715D4950-589F-4562-96C0-323C56D2C93B}" type="sibTrans" cxnId="{C69CDB9A-24E2-4BDD-AC9D-2C9EA9228A90}">
      <dgm:prSet/>
      <dgm:spPr/>
      <dgm:t>
        <a:bodyPr/>
        <a:lstStyle/>
        <a:p>
          <a:endParaRPr lang="en-IE"/>
        </a:p>
      </dgm:t>
    </dgm:pt>
    <dgm:pt modelId="{36AC00EB-2182-49AC-8F95-75C408F760F5}">
      <dgm:prSet phldrT="[Text]"/>
      <dgm:spPr/>
      <dgm:t>
        <a:bodyPr/>
        <a:lstStyle/>
        <a:p>
          <a:r>
            <a:rPr lang="en-IE"/>
            <a:t>Knowledge Presentation</a:t>
          </a:r>
        </a:p>
      </dgm:t>
    </dgm:pt>
    <dgm:pt modelId="{298B9902-099A-418B-BD20-8E1374B5E5F4}" type="parTrans" cxnId="{FCF102C9-9188-4C13-B779-C37E20A0B573}">
      <dgm:prSet/>
      <dgm:spPr/>
      <dgm:t>
        <a:bodyPr/>
        <a:lstStyle/>
        <a:p>
          <a:endParaRPr lang="en-IE"/>
        </a:p>
      </dgm:t>
    </dgm:pt>
    <dgm:pt modelId="{A93F197D-FEAA-4936-BD45-A1506F77004B}" type="sibTrans" cxnId="{FCF102C9-9188-4C13-B779-C37E20A0B573}">
      <dgm:prSet/>
      <dgm:spPr/>
      <dgm:t>
        <a:bodyPr/>
        <a:lstStyle/>
        <a:p>
          <a:endParaRPr lang="en-IE"/>
        </a:p>
      </dgm:t>
    </dgm:pt>
    <dgm:pt modelId="{FFAF124B-9B4C-4608-85DF-8A382EB5E82E}">
      <dgm:prSet phldrT="[Text]"/>
      <dgm:spPr>
        <a:solidFill>
          <a:schemeClr val="accent1">
            <a:lumMod val="60000"/>
            <a:lumOff val="40000"/>
          </a:schemeClr>
        </a:solidFill>
      </dgm:spPr>
      <dgm:t>
        <a:bodyPr/>
        <a:lstStyle/>
        <a:p>
          <a:endParaRPr lang="en-IE"/>
        </a:p>
      </dgm:t>
    </dgm:pt>
    <dgm:pt modelId="{000CE7B6-12F3-4A11-9E1D-B5ECE694877E}" type="parTrans" cxnId="{E0610DC9-9DA0-4FA5-BA4B-83B536C6BC1E}">
      <dgm:prSet/>
      <dgm:spPr/>
      <dgm:t>
        <a:bodyPr/>
        <a:lstStyle/>
        <a:p>
          <a:endParaRPr lang="en-IE"/>
        </a:p>
      </dgm:t>
    </dgm:pt>
    <dgm:pt modelId="{0F725A9C-8610-49B6-A737-D9C300060AA6}" type="sibTrans" cxnId="{E0610DC9-9DA0-4FA5-BA4B-83B536C6BC1E}">
      <dgm:prSet/>
      <dgm:spPr/>
      <dgm:t>
        <a:bodyPr/>
        <a:lstStyle/>
        <a:p>
          <a:endParaRPr lang="en-IE"/>
        </a:p>
      </dgm:t>
    </dgm:pt>
    <dgm:pt modelId="{F0E47533-7A65-47D9-9D4A-90C0F90648E7}">
      <dgm:prSet phldrT="[Text]"/>
      <dgm:spPr>
        <a:solidFill>
          <a:schemeClr val="accent4"/>
        </a:solidFill>
      </dgm:spPr>
      <dgm:t>
        <a:bodyPr/>
        <a:lstStyle/>
        <a:p>
          <a:endParaRPr lang="en-IE"/>
        </a:p>
      </dgm:t>
    </dgm:pt>
    <dgm:pt modelId="{1B8E96FB-A6B4-4586-8DC5-5F19BA763A73}" type="parTrans" cxnId="{9C1706D4-4799-46A0-A9B8-C1788C4F80E9}">
      <dgm:prSet/>
      <dgm:spPr/>
      <dgm:t>
        <a:bodyPr/>
        <a:lstStyle/>
        <a:p>
          <a:endParaRPr lang="en-IE"/>
        </a:p>
      </dgm:t>
    </dgm:pt>
    <dgm:pt modelId="{29D07C6F-39A3-4C9F-A6DD-D7D388D8A800}" type="sibTrans" cxnId="{9C1706D4-4799-46A0-A9B8-C1788C4F80E9}">
      <dgm:prSet/>
      <dgm:spPr/>
      <dgm:t>
        <a:bodyPr/>
        <a:lstStyle/>
        <a:p>
          <a:endParaRPr lang="en-IE"/>
        </a:p>
      </dgm:t>
    </dgm:pt>
    <dgm:pt modelId="{0935CADC-6705-4FD3-95FE-BE01E4381B03}">
      <dgm:prSet phldrT="[Text]"/>
      <dgm:spPr>
        <a:solidFill>
          <a:schemeClr val="accent2"/>
        </a:solidFill>
      </dgm:spPr>
      <dgm:t>
        <a:bodyPr/>
        <a:lstStyle/>
        <a:p>
          <a:endParaRPr lang="en-IE"/>
        </a:p>
      </dgm:t>
    </dgm:pt>
    <dgm:pt modelId="{C6D8353F-DFAF-479C-81B9-493A58106381}" type="parTrans" cxnId="{1ED9CB69-95FB-4167-B9FE-C6CD41A2A29B}">
      <dgm:prSet/>
      <dgm:spPr/>
      <dgm:t>
        <a:bodyPr/>
        <a:lstStyle/>
        <a:p>
          <a:endParaRPr lang="en-IE"/>
        </a:p>
      </dgm:t>
    </dgm:pt>
    <dgm:pt modelId="{4E8C6619-753C-4280-B949-3AF9E82CAF93}" type="sibTrans" cxnId="{1ED9CB69-95FB-4167-B9FE-C6CD41A2A29B}">
      <dgm:prSet/>
      <dgm:spPr/>
      <dgm:t>
        <a:bodyPr/>
        <a:lstStyle/>
        <a:p>
          <a:endParaRPr lang="en-IE"/>
        </a:p>
      </dgm:t>
    </dgm:pt>
    <dgm:pt modelId="{0544EFA6-0F11-47CF-AC04-1FD1D87F3782}">
      <dgm:prSet phldrT="[Text]"/>
      <dgm:spPr>
        <a:solidFill>
          <a:srgbClr val="FB3758"/>
        </a:solidFill>
      </dgm:spPr>
      <dgm:t>
        <a:bodyPr/>
        <a:lstStyle/>
        <a:p>
          <a:endParaRPr lang="en-IE"/>
        </a:p>
      </dgm:t>
    </dgm:pt>
    <dgm:pt modelId="{3275C077-2CEC-46A0-82DD-6B32BD26308D}" type="parTrans" cxnId="{94BA9804-FF4B-48F3-A28A-539F1C146E19}">
      <dgm:prSet/>
      <dgm:spPr/>
      <dgm:t>
        <a:bodyPr/>
        <a:lstStyle/>
        <a:p>
          <a:endParaRPr lang="en-IE"/>
        </a:p>
      </dgm:t>
    </dgm:pt>
    <dgm:pt modelId="{BA2C3CC9-2444-45F7-BBB7-459C2AE27B51}" type="sibTrans" cxnId="{94BA9804-FF4B-48F3-A28A-539F1C146E19}">
      <dgm:prSet/>
      <dgm:spPr/>
      <dgm:t>
        <a:bodyPr/>
        <a:lstStyle/>
        <a:p>
          <a:endParaRPr lang="en-IE"/>
        </a:p>
      </dgm:t>
    </dgm:pt>
    <dgm:pt modelId="{97C2B584-0736-4455-8A17-438B50B2221B}" type="pres">
      <dgm:prSet presAssocID="{1A53BFB9-E2F1-4318-BE40-754B1B1C742E}" presName="linearFlow" presStyleCnt="0">
        <dgm:presLayoutVars>
          <dgm:dir/>
          <dgm:animLvl val="lvl"/>
          <dgm:resizeHandles val="exact"/>
        </dgm:presLayoutVars>
      </dgm:prSet>
      <dgm:spPr/>
      <dgm:t>
        <a:bodyPr/>
        <a:lstStyle/>
        <a:p>
          <a:endParaRPr lang="en-IE"/>
        </a:p>
      </dgm:t>
    </dgm:pt>
    <dgm:pt modelId="{8E82C284-20B8-4629-B64F-21BFE9F93AE7}" type="pres">
      <dgm:prSet presAssocID="{0544EFA6-0F11-47CF-AC04-1FD1D87F3782}" presName="composite" presStyleCnt="0"/>
      <dgm:spPr/>
    </dgm:pt>
    <dgm:pt modelId="{CC86112B-F23E-49C9-867D-D851BEC8C0C2}" type="pres">
      <dgm:prSet presAssocID="{0544EFA6-0F11-47CF-AC04-1FD1D87F3782}" presName="parentText" presStyleLbl="alignNode1" presStyleIdx="0" presStyleCnt="7">
        <dgm:presLayoutVars>
          <dgm:chMax val="1"/>
          <dgm:bulletEnabled val="1"/>
        </dgm:presLayoutVars>
      </dgm:prSet>
      <dgm:spPr/>
      <dgm:t>
        <a:bodyPr/>
        <a:lstStyle/>
        <a:p>
          <a:endParaRPr lang="en-IE"/>
        </a:p>
      </dgm:t>
    </dgm:pt>
    <dgm:pt modelId="{AB818BB1-65D5-4556-92E9-31AAC8CADE6D}" type="pres">
      <dgm:prSet presAssocID="{0544EFA6-0F11-47CF-AC04-1FD1D87F3782}" presName="descendantText" presStyleLbl="alignAcc1" presStyleIdx="0" presStyleCnt="7" custLinFactNeighborX="308" custLinFactNeighborY="10701">
        <dgm:presLayoutVars>
          <dgm:bulletEnabled val="1"/>
        </dgm:presLayoutVars>
      </dgm:prSet>
      <dgm:spPr/>
      <dgm:t>
        <a:bodyPr/>
        <a:lstStyle/>
        <a:p>
          <a:endParaRPr lang="en-IE"/>
        </a:p>
      </dgm:t>
    </dgm:pt>
    <dgm:pt modelId="{1F6FA79B-4EBC-4943-9577-4D1A3D9CA0FE}" type="pres">
      <dgm:prSet presAssocID="{BA2C3CC9-2444-45F7-BBB7-459C2AE27B51}" presName="sp" presStyleCnt="0"/>
      <dgm:spPr/>
    </dgm:pt>
    <dgm:pt modelId="{CDDCF3A3-5D69-4CB2-B792-B9BD02A259AE}" type="pres">
      <dgm:prSet presAssocID="{0935CADC-6705-4FD3-95FE-BE01E4381B03}" presName="composite" presStyleCnt="0"/>
      <dgm:spPr/>
    </dgm:pt>
    <dgm:pt modelId="{1B63C92E-6231-4E70-AEFF-8BD914FCE34D}" type="pres">
      <dgm:prSet presAssocID="{0935CADC-6705-4FD3-95FE-BE01E4381B03}" presName="parentText" presStyleLbl="alignNode1" presStyleIdx="1" presStyleCnt="7">
        <dgm:presLayoutVars>
          <dgm:chMax val="1"/>
          <dgm:bulletEnabled val="1"/>
        </dgm:presLayoutVars>
      </dgm:prSet>
      <dgm:spPr/>
      <dgm:t>
        <a:bodyPr/>
        <a:lstStyle/>
        <a:p>
          <a:endParaRPr lang="en-IE"/>
        </a:p>
      </dgm:t>
    </dgm:pt>
    <dgm:pt modelId="{661922E5-9C11-4AE4-B4A3-1E77156D0C4B}" type="pres">
      <dgm:prSet presAssocID="{0935CADC-6705-4FD3-95FE-BE01E4381B03}" presName="descendantText" presStyleLbl="alignAcc1" presStyleIdx="1" presStyleCnt="7">
        <dgm:presLayoutVars>
          <dgm:bulletEnabled val="1"/>
        </dgm:presLayoutVars>
      </dgm:prSet>
      <dgm:spPr/>
      <dgm:t>
        <a:bodyPr/>
        <a:lstStyle/>
        <a:p>
          <a:endParaRPr lang="en-IE"/>
        </a:p>
      </dgm:t>
    </dgm:pt>
    <dgm:pt modelId="{B74CDDE2-5157-4D7B-AF45-A54EC5ECD5A3}" type="pres">
      <dgm:prSet presAssocID="{4E8C6619-753C-4280-B949-3AF9E82CAF93}" presName="sp" presStyleCnt="0"/>
      <dgm:spPr/>
    </dgm:pt>
    <dgm:pt modelId="{1CB44D6C-E40A-4B13-80ED-36ED0A7612BB}" type="pres">
      <dgm:prSet presAssocID="{F0E47533-7A65-47D9-9D4A-90C0F90648E7}" presName="composite" presStyleCnt="0"/>
      <dgm:spPr/>
    </dgm:pt>
    <dgm:pt modelId="{4EFC01E4-EC2E-4F94-8A60-F185874122D4}" type="pres">
      <dgm:prSet presAssocID="{F0E47533-7A65-47D9-9D4A-90C0F90648E7}" presName="parentText" presStyleLbl="alignNode1" presStyleIdx="2" presStyleCnt="7">
        <dgm:presLayoutVars>
          <dgm:chMax val="1"/>
          <dgm:bulletEnabled val="1"/>
        </dgm:presLayoutVars>
      </dgm:prSet>
      <dgm:spPr/>
      <dgm:t>
        <a:bodyPr/>
        <a:lstStyle/>
        <a:p>
          <a:endParaRPr lang="en-IE"/>
        </a:p>
      </dgm:t>
    </dgm:pt>
    <dgm:pt modelId="{7F5C84EA-D418-4991-A0A8-3812E8042F4E}" type="pres">
      <dgm:prSet presAssocID="{F0E47533-7A65-47D9-9D4A-90C0F90648E7}" presName="descendantText" presStyleLbl="alignAcc1" presStyleIdx="2" presStyleCnt="7">
        <dgm:presLayoutVars>
          <dgm:bulletEnabled val="1"/>
        </dgm:presLayoutVars>
      </dgm:prSet>
      <dgm:spPr/>
      <dgm:t>
        <a:bodyPr/>
        <a:lstStyle/>
        <a:p>
          <a:endParaRPr lang="en-IE"/>
        </a:p>
      </dgm:t>
    </dgm:pt>
    <dgm:pt modelId="{92185BFF-D533-48FF-B852-061F6BA1B750}" type="pres">
      <dgm:prSet presAssocID="{29D07C6F-39A3-4C9F-A6DD-D7D388D8A800}" presName="sp" presStyleCnt="0"/>
      <dgm:spPr/>
    </dgm:pt>
    <dgm:pt modelId="{49DD86B5-984A-408D-8C5F-5DC4306A7DAB}" type="pres">
      <dgm:prSet presAssocID="{678A764D-1539-4E12-96DB-ADD61C45A3DE}" presName="composite" presStyleCnt="0"/>
      <dgm:spPr/>
    </dgm:pt>
    <dgm:pt modelId="{9C39D9C1-9717-4097-8241-1E42CCA89A04}" type="pres">
      <dgm:prSet presAssocID="{678A764D-1539-4E12-96DB-ADD61C45A3DE}" presName="parentText" presStyleLbl="alignNode1" presStyleIdx="3" presStyleCnt="7">
        <dgm:presLayoutVars>
          <dgm:chMax val="1"/>
          <dgm:bulletEnabled val="1"/>
        </dgm:presLayoutVars>
      </dgm:prSet>
      <dgm:spPr/>
      <dgm:t>
        <a:bodyPr/>
        <a:lstStyle/>
        <a:p>
          <a:endParaRPr lang="en-IE"/>
        </a:p>
      </dgm:t>
    </dgm:pt>
    <dgm:pt modelId="{5703BB5E-FCBE-4834-BAF4-59A9CBC7153F}" type="pres">
      <dgm:prSet presAssocID="{678A764D-1539-4E12-96DB-ADD61C45A3DE}" presName="descendantText" presStyleLbl="alignAcc1" presStyleIdx="3" presStyleCnt="7">
        <dgm:presLayoutVars>
          <dgm:bulletEnabled val="1"/>
        </dgm:presLayoutVars>
      </dgm:prSet>
      <dgm:spPr/>
      <dgm:t>
        <a:bodyPr/>
        <a:lstStyle/>
        <a:p>
          <a:endParaRPr lang="en-IE"/>
        </a:p>
      </dgm:t>
    </dgm:pt>
    <dgm:pt modelId="{6A5EFBEA-D69F-4018-99C1-2CA25C9AC004}" type="pres">
      <dgm:prSet presAssocID="{13F5FE9F-2A6B-4A62-97E7-C06515974D63}" presName="sp" presStyleCnt="0"/>
      <dgm:spPr/>
    </dgm:pt>
    <dgm:pt modelId="{30B6B7AF-B56D-46D2-B5F4-E76901CCBA90}" type="pres">
      <dgm:prSet presAssocID="{BE2C3C63-462D-48F5-A100-ACEC27297130}" presName="composite" presStyleCnt="0"/>
      <dgm:spPr/>
    </dgm:pt>
    <dgm:pt modelId="{090BB0CD-3134-437F-8C82-1B1179406075}" type="pres">
      <dgm:prSet presAssocID="{BE2C3C63-462D-48F5-A100-ACEC27297130}" presName="parentText" presStyleLbl="alignNode1" presStyleIdx="4" presStyleCnt="7">
        <dgm:presLayoutVars>
          <dgm:chMax val="1"/>
          <dgm:bulletEnabled val="1"/>
        </dgm:presLayoutVars>
      </dgm:prSet>
      <dgm:spPr/>
      <dgm:t>
        <a:bodyPr/>
        <a:lstStyle/>
        <a:p>
          <a:endParaRPr lang="en-IE"/>
        </a:p>
      </dgm:t>
    </dgm:pt>
    <dgm:pt modelId="{1CE98380-3139-4FFD-889E-F5E55CC9D1F3}" type="pres">
      <dgm:prSet presAssocID="{BE2C3C63-462D-48F5-A100-ACEC27297130}" presName="descendantText" presStyleLbl="alignAcc1" presStyleIdx="4" presStyleCnt="7">
        <dgm:presLayoutVars>
          <dgm:bulletEnabled val="1"/>
        </dgm:presLayoutVars>
      </dgm:prSet>
      <dgm:spPr/>
      <dgm:t>
        <a:bodyPr/>
        <a:lstStyle/>
        <a:p>
          <a:endParaRPr lang="en-IE"/>
        </a:p>
      </dgm:t>
    </dgm:pt>
    <dgm:pt modelId="{C57F63E2-5093-4AC8-936A-1F7E1888449D}" type="pres">
      <dgm:prSet presAssocID="{557779B3-CD6F-4C15-8034-362B022F68C5}" presName="sp" presStyleCnt="0"/>
      <dgm:spPr/>
    </dgm:pt>
    <dgm:pt modelId="{B2F4D3AF-7B73-4DE7-9557-A686B85935E9}" type="pres">
      <dgm:prSet presAssocID="{3F30B461-51A2-4A29-9FB0-CA692A18ACF9}" presName="composite" presStyleCnt="0"/>
      <dgm:spPr/>
    </dgm:pt>
    <dgm:pt modelId="{5B4701D2-9BB2-4FA0-88A3-499D9970FAD0}" type="pres">
      <dgm:prSet presAssocID="{3F30B461-51A2-4A29-9FB0-CA692A18ACF9}" presName="parentText" presStyleLbl="alignNode1" presStyleIdx="5" presStyleCnt="7">
        <dgm:presLayoutVars>
          <dgm:chMax val="1"/>
          <dgm:bulletEnabled val="1"/>
        </dgm:presLayoutVars>
      </dgm:prSet>
      <dgm:spPr/>
      <dgm:t>
        <a:bodyPr/>
        <a:lstStyle/>
        <a:p>
          <a:endParaRPr lang="en-IE"/>
        </a:p>
      </dgm:t>
    </dgm:pt>
    <dgm:pt modelId="{779C1F42-300F-40A8-A6C4-D09BBD08BD2B}" type="pres">
      <dgm:prSet presAssocID="{3F30B461-51A2-4A29-9FB0-CA692A18ACF9}" presName="descendantText" presStyleLbl="alignAcc1" presStyleIdx="5" presStyleCnt="7">
        <dgm:presLayoutVars>
          <dgm:bulletEnabled val="1"/>
        </dgm:presLayoutVars>
      </dgm:prSet>
      <dgm:spPr/>
      <dgm:t>
        <a:bodyPr/>
        <a:lstStyle/>
        <a:p>
          <a:endParaRPr lang="en-IE"/>
        </a:p>
      </dgm:t>
    </dgm:pt>
    <dgm:pt modelId="{85302694-F03A-4AF7-9531-4BECE6EBD79A}" type="pres">
      <dgm:prSet presAssocID="{715D4950-589F-4562-96C0-323C56D2C93B}" presName="sp" presStyleCnt="0"/>
      <dgm:spPr/>
    </dgm:pt>
    <dgm:pt modelId="{197B0DEC-DD34-4C6A-9502-E2FB01DE249C}" type="pres">
      <dgm:prSet presAssocID="{FFAF124B-9B4C-4608-85DF-8A382EB5E82E}" presName="composite" presStyleCnt="0"/>
      <dgm:spPr/>
    </dgm:pt>
    <dgm:pt modelId="{41B174B2-6E9F-48DD-8ACD-6B0754FC5343}" type="pres">
      <dgm:prSet presAssocID="{FFAF124B-9B4C-4608-85DF-8A382EB5E82E}" presName="parentText" presStyleLbl="alignNode1" presStyleIdx="6" presStyleCnt="7">
        <dgm:presLayoutVars>
          <dgm:chMax val="1"/>
          <dgm:bulletEnabled val="1"/>
        </dgm:presLayoutVars>
      </dgm:prSet>
      <dgm:spPr/>
      <dgm:t>
        <a:bodyPr/>
        <a:lstStyle/>
        <a:p>
          <a:endParaRPr lang="en-IE"/>
        </a:p>
      </dgm:t>
    </dgm:pt>
    <dgm:pt modelId="{5F3B4A3B-6DD3-4BAA-9521-F4501D44CA7F}" type="pres">
      <dgm:prSet presAssocID="{FFAF124B-9B4C-4608-85DF-8A382EB5E82E}" presName="descendantText" presStyleLbl="alignAcc1" presStyleIdx="6" presStyleCnt="7">
        <dgm:presLayoutVars>
          <dgm:bulletEnabled val="1"/>
        </dgm:presLayoutVars>
      </dgm:prSet>
      <dgm:spPr/>
      <dgm:t>
        <a:bodyPr/>
        <a:lstStyle/>
        <a:p>
          <a:endParaRPr lang="en-IE"/>
        </a:p>
      </dgm:t>
    </dgm:pt>
  </dgm:ptLst>
  <dgm:cxnLst>
    <dgm:cxn modelId="{C815BF92-1A53-4280-BECE-23B2C5F98C5C}" srcId="{BE2C3C63-462D-48F5-A100-ACEC27297130}" destId="{78444F7A-7E46-4590-9A35-4C7297565FC0}" srcOrd="0" destOrd="0" parTransId="{F7C34808-E5FA-45CD-B1EB-7D4FD2490C33}" sibTransId="{C75C5BE2-869E-433A-8A4A-B4FB504177F3}"/>
    <dgm:cxn modelId="{9C1706D4-4799-46A0-A9B8-C1788C4F80E9}" srcId="{1A53BFB9-E2F1-4318-BE40-754B1B1C742E}" destId="{F0E47533-7A65-47D9-9D4A-90C0F90648E7}" srcOrd="2" destOrd="0" parTransId="{1B8E96FB-A6B4-4586-8DC5-5F19BA763A73}" sibTransId="{29D07C6F-39A3-4C9F-A6DD-D7D388D8A800}"/>
    <dgm:cxn modelId="{FCF102C9-9188-4C13-B779-C37E20A0B573}" srcId="{FFAF124B-9B4C-4608-85DF-8A382EB5E82E}" destId="{36AC00EB-2182-49AC-8F95-75C408F760F5}" srcOrd="0" destOrd="0" parTransId="{298B9902-099A-418B-BD20-8E1374B5E5F4}" sibTransId="{A93F197D-FEAA-4936-BD45-A1506F77004B}"/>
    <dgm:cxn modelId="{1ED9CB69-95FB-4167-B9FE-C6CD41A2A29B}" srcId="{1A53BFB9-E2F1-4318-BE40-754B1B1C742E}" destId="{0935CADC-6705-4FD3-95FE-BE01E4381B03}" srcOrd="1" destOrd="0" parTransId="{C6D8353F-DFAF-479C-81B9-493A58106381}" sibTransId="{4E8C6619-753C-4280-B949-3AF9E82CAF93}"/>
    <dgm:cxn modelId="{C69CDB9A-24E2-4BDD-AC9D-2C9EA9228A90}" srcId="{1A53BFB9-E2F1-4318-BE40-754B1B1C742E}" destId="{3F30B461-51A2-4A29-9FB0-CA692A18ACF9}" srcOrd="5" destOrd="0" parTransId="{569CE9BF-0708-431A-AB4D-B8D57CBD80BF}" sibTransId="{715D4950-589F-4562-96C0-323C56D2C93B}"/>
    <dgm:cxn modelId="{AEDC7393-9FD0-4CB4-BCD2-AACFC00A9F07}" srcId="{F0E47533-7A65-47D9-9D4A-90C0F90648E7}" destId="{8B06ADE4-317F-4A81-8171-4C0EDD5F3CE8}" srcOrd="0" destOrd="0" parTransId="{0BCB2E17-CD8D-4F29-B1B1-C358B1311529}" sibTransId="{CCE31C7D-DC21-40EF-A0CC-00680C3299C5}"/>
    <dgm:cxn modelId="{9FA27B8B-C04F-4EC8-A52F-9E89F8233B35}" type="presOf" srcId="{3F30B461-51A2-4A29-9FB0-CA692A18ACF9}" destId="{5B4701D2-9BB2-4FA0-88A3-499D9970FAD0}" srcOrd="0" destOrd="0" presId="urn:microsoft.com/office/officeart/2005/8/layout/chevron2"/>
    <dgm:cxn modelId="{1579B797-BE73-44F0-8843-EF71B0E928A0}" type="presOf" srcId="{C5E24A93-DE33-45F0-95D4-7C1BDE678450}" destId="{AB818BB1-65D5-4556-92E9-31AAC8CADE6D}" srcOrd="0" destOrd="0" presId="urn:microsoft.com/office/officeart/2005/8/layout/chevron2"/>
    <dgm:cxn modelId="{CED6754B-F248-40A8-9E33-4E24467433E7}" type="presOf" srcId="{BE2C3C63-462D-48F5-A100-ACEC27297130}" destId="{090BB0CD-3134-437F-8C82-1B1179406075}" srcOrd="0" destOrd="0" presId="urn:microsoft.com/office/officeart/2005/8/layout/chevron2"/>
    <dgm:cxn modelId="{E313A6F8-4D63-4784-9BAE-B5B9190E084A}" type="presOf" srcId="{36AC00EB-2182-49AC-8F95-75C408F760F5}" destId="{5F3B4A3B-6DD3-4BAA-9521-F4501D44CA7F}" srcOrd="0" destOrd="0" presId="urn:microsoft.com/office/officeart/2005/8/layout/chevron2"/>
    <dgm:cxn modelId="{649340BD-B19A-4562-9671-13581C9864DD}" type="presOf" srcId="{69B3CC9C-73D3-490F-B29B-F299C606B82C}" destId="{661922E5-9C11-4AE4-B4A3-1E77156D0C4B}" srcOrd="0" destOrd="0" presId="urn:microsoft.com/office/officeart/2005/8/layout/chevron2"/>
    <dgm:cxn modelId="{3FB18420-CC89-4D56-B353-1EDEAFB85660}" type="presOf" srcId="{9DF84690-8188-417A-8FA2-6BCBDEEF9956}" destId="{5703BB5E-FCBE-4834-BAF4-59A9CBC7153F}" srcOrd="0" destOrd="0" presId="urn:microsoft.com/office/officeart/2005/8/layout/chevron2"/>
    <dgm:cxn modelId="{7C7537C6-5589-4B64-AB17-8CC83053CBA2}" type="presOf" srcId="{8B29CFDA-45D5-4FC9-8E8F-A7CE2D00711D}" destId="{779C1F42-300F-40A8-A6C4-D09BBD08BD2B}" srcOrd="0" destOrd="0" presId="urn:microsoft.com/office/officeart/2005/8/layout/chevron2"/>
    <dgm:cxn modelId="{2FCD7ED7-B866-4881-A00A-913B953D1596}" type="presOf" srcId="{1A53BFB9-E2F1-4318-BE40-754B1B1C742E}" destId="{97C2B584-0736-4455-8A17-438B50B2221B}" srcOrd="0" destOrd="0" presId="urn:microsoft.com/office/officeart/2005/8/layout/chevron2"/>
    <dgm:cxn modelId="{CDFCC9B7-EA72-4CC8-AB50-9E5BC6F141F0}" type="presOf" srcId="{F0E47533-7A65-47D9-9D4A-90C0F90648E7}" destId="{4EFC01E4-EC2E-4F94-8A60-F185874122D4}" srcOrd="0" destOrd="0" presId="urn:microsoft.com/office/officeart/2005/8/layout/chevron2"/>
    <dgm:cxn modelId="{BAF9EE83-533B-4D2A-AFFD-9DE5A806FE38}" type="presOf" srcId="{678A764D-1539-4E12-96DB-ADD61C45A3DE}" destId="{9C39D9C1-9717-4097-8241-1E42CCA89A04}" srcOrd="0" destOrd="0" presId="urn:microsoft.com/office/officeart/2005/8/layout/chevron2"/>
    <dgm:cxn modelId="{8E3BE4D0-8BC6-4AC7-9F60-030E8DD88BB5}" type="presOf" srcId="{78444F7A-7E46-4590-9A35-4C7297565FC0}" destId="{1CE98380-3139-4FFD-889E-F5E55CC9D1F3}" srcOrd="0" destOrd="0" presId="urn:microsoft.com/office/officeart/2005/8/layout/chevron2"/>
    <dgm:cxn modelId="{1DABE08A-CD55-4FE6-B554-864E12B1B31B}" type="presOf" srcId="{FFAF124B-9B4C-4608-85DF-8A382EB5E82E}" destId="{41B174B2-6E9F-48DD-8ACD-6B0754FC5343}" srcOrd="0" destOrd="0" presId="urn:microsoft.com/office/officeart/2005/8/layout/chevron2"/>
    <dgm:cxn modelId="{BC8FABF0-BBBB-45E2-B9CC-1B9D0D816268}" srcId="{3F30B461-51A2-4A29-9FB0-CA692A18ACF9}" destId="{8B29CFDA-45D5-4FC9-8E8F-A7CE2D00711D}" srcOrd="0" destOrd="0" parTransId="{931B277D-E393-422E-A731-2478D73009D3}" sibTransId="{F90EE9FC-017C-4DEC-847A-961FAD078205}"/>
    <dgm:cxn modelId="{BCDADCB8-11D2-469B-B93C-4DAC862B0958}" srcId="{0935CADC-6705-4FD3-95FE-BE01E4381B03}" destId="{69B3CC9C-73D3-490F-B29B-F299C606B82C}" srcOrd="0" destOrd="0" parTransId="{165C402A-8E75-45EC-A3A9-BA67A37AED2F}" sibTransId="{EB479BA8-72C3-4620-8B0E-A7EC35742325}"/>
    <dgm:cxn modelId="{1E8FC38F-5685-4416-952E-EB889FE647D5}" srcId="{0544EFA6-0F11-47CF-AC04-1FD1D87F3782}" destId="{C5E24A93-DE33-45F0-95D4-7C1BDE678450}" srcOrd="0" destOrd="0" parTransId="{112811D6-F003-4444-8E14-DD8D4CD9CDB4}" sibTransId="{E732B4F4-87F0-46FE-B758-619E0E07D64F}"/>
    <dgm:cxn modelId="{E6E4B18C-D344-4587-B42C-6F8D50957F5E}" srcId="{1A53BFB9-E2F1-4318-BE40-754B1B1C742E}" destId="{BE2C3C63-462D-48F5-A100-ACEC27297130}" srcOrd="4" destOrd="0" parTransId="{5B2E3112-475B-452D-A516-5D7D15B04C57}" sibTransId="{557779B3-CD6F-4C15-8034-362B022F68C5}"/>
    <dgm:cxn modelId="{0FD3D94E-4348-43C8-8BDD-27B62E08DB09}" srcId="{678A764D-1539-4E12-96DB-ADD61C45A3DE}" destId="{9DF84690-8188-417A-8FA2-6BCBDEEF9956}" srcOrd="0" destOrd="0" parTransId="{23363759-C3AE-450D-9504-C813695A183D}" sibTransId="{3B359ED4-52DB-4A5B-9CAE-FDE9ACCD6043}"/>
    <dgm:cxn modelId="{B1359388-0BE7-4C77-A933-2BA5A3CF5007}" type="presOf" srcId="{8B06ADE4-317F-4A81-8171-4C0EDD5F3CE8}" destId="{7F5C84EA-D418-4991-A0A8-3812E8042F4E}" srcOrd="0" destOrd="0" presId="urn:microsoft.com/office/officeart/2005/8/layout/chevron2"/>
    <dgm:cxn modelId="{E0610DC9-9DA0-4FA5-BA4B-83B536C6BC1E}" srcId="{1A53BFB9-E2F1-4318-BE40-754B1B1C742E}" destId="{FFAF124B-9B4C-4608-85DF-8A382EB5E82E}" srcOrd="6" destOrd="0" parTransId="{000CE7B6-12F3-4A11-9E1D-B5ECE694877E}" sibTransId="{0F725A9C-8610-49B6-A737-D9C300060AA6}"/>
    <dgm:cxn modelId="{12DBEC89-B52A-4EB6-8E05-54161259C873}" srcId="{1A53BFB9-E2F1-4318-BE40-754B1B1C742E}" destId="{678A764D-1539-4E12-96DB-ADD61C45A3DE}" srcOrd="3" destOrd="0" parTransId="{B40C1187-5356-446C-8B8B-36A42350963B}" sibTransId="{13F5FE9F-2A6B-4A62-97E7-C06515974D63}"/>
    <dgm:cxn modelId="{9088EA7B-2B84-4043-A54C-6DDB8C532E8E}" type="presOf" srcId="{0935CADC-6705-4FD3-95FE-BE01E4381B03}" destId="{1B63C92E-6231-4E70-AEFF-8BD914FCE34D}" srcOrd="0" destOrd="0" presId="urn:microsoft.com/office/officeart/2005/8/layout/chevron2"/>
    <dgm:cxn modelId="{94BA9804-FF4B-48F3-A28A-539F1C146E19}" srcId="{1A53BFB9-E2F1-4318-BE40-754B1B1C742E}" destId="{0544EFA6-0F11-47CF-AC04-1FD1D87F3782}" srcOrd="0" destOrd="0" parTransId="{3275C077-2CEC-46A0-82DD-6B32BD26308D}" sibTransId="{BA2C3CC9-2444-45F7-BBB7-459C2AE27B51}"/>
    <dgm:cxn modelId="{D451A902-41F9-4BAE-B727-5AC466FA7BB0}" type="presOf" srcId="{0544EFA6-0F11-47CF-AC04-1FD1D87F3782}" destId="{CC86112B-F23E-49C9-867D-D851BEC8C0C2}" srcOrd="0" destOrd="0" presId="urn:microsoft.com/office/officeart/2005/8/layout/chevron2"/>
    <dgm:cxn modelId="{D54A1DC2-CDFD-46F3-ACA7-02791DBBF758}" type="presParOf" srcId="{97C2B584-0736-4455-8A17-438B50B2221B}" destId="{8E82C284-20B8-4629-B64F-21BFE9F93AE7}" srcOrd="0" destOrd="0" presId="urn:microsoft.com/office/officeart/2005/8/layout/chevron2"/>
    <dgm:cxn modelId="{4A4D76D1-7A51-4F9B-9890-F5CC108DE818}" type="presParOf" srcId="{8E82C284-20B8-4629-B64F-21BFE9F93AE7}" destId="{CC86112B-F23E-49C9-867D-D851BEC8C0C2}" srcOrd="0" destOrd="0" presId="urn:microsoft.com/office/officeart/2005/8/layout/chevron2"/>
    <dgm:cxn modelId="{87446617-92F6-44E0-B187-ECBB6BF93636}" type="presParOf" srcId="{8E82C284-20B8-4629-B64F-21BFE9F93AE7}" destId="{AB818BB1-65D5-4556-92E9-31AAC8CADE6D}" srcOrd="1" destOrd="0" presId="urn:microsoft.com/office/officeart/2005/8/layout/chevron2"/>
    <dgm:cxn modelId="{851FA0D3-49B3-4C05-B61A-DF5BBE692352}" type="presParOf" srcId="{97C2B584-0736-4455-8A17-438B50B2221B}" destId="{1F6FA79B-4EBC-4943-9577-4D1A3D9CA0FE}" srcOrd="1" destOrd="0" presId="urn:microsoft.com/office/officeart/2005/8/layout/chevron2"/>
    <dgm:cxn modelId="{95468D73-9188-41C7-B139-80DA51AD2344}" type="presParOf" srcId="{97C2B584-0736-4455-8A17-438B50B2221B}" destId="{CDDCF3A3-5D69-4CB2-B792-B9BD02A259AE}" srcOrd="2" destOrd="0" presId="urn:microsoft.com/office/officeart/2005/8/layout/chevron2"/>
    <dgm:cxn modelId="{3A997235-32A3-4D25-84FF-70503960ABDA}" type="presParOf" srcId="{CDDCF3A3-5D69-4CB2-B792-B9BD02A259AE}" destId="{1B63C92E-6231-4E70-AEFF-8BD914FCE34D}" srcOrd="0" destOrd="0" presId="urn:microsoft.com/office/officeart/2005/8/layout/chevron2"/>
    <dgm:cxn modelId="{ACF48241-1770-4D13-8EF1-4D09546530DA}" type="presParOf" srcId="{CDDCF3A3-5D69-4CB2-B792-B9BD02A259AE}" destId="{661922E5-9C11-4AE4-B4A3-1E77156D0C4B}" srcOrd="1" destOrd="0" presId="urn:microsoft.com/office/officeart/2005/8/layout/chevron2"/>
    <dgm:cxn modelId="{F3F6F968-106A-46A3-AFA9-7D2B0554D463}" type="presParOf" srcId="{97C2B584-0736-4455-8A17-438B50B2221B}" destId="{B74CDDE2-5157-4D7B-AF45-A54EC5ECD5A3}" srcOrd="3" destOrd="0" presId="urn:microsoft.com/office/officeart/2005/8/layout/chevron2"/>
    <dgm:cxn modelId="{27EADCB1-EF84-4739-A5DE-F447D53DAD49}" type="presParOf" srcId="{97C2B584-0736-4455-8A17-438B50B2221B}" destId="{1CB44D6C-E40A-4B13-80ED-36ED0A7612BB}" srcOrd="4" destOrd="0" presId="urn:microsoft.com/office/officeart/2005/8/layout/chevron2"/>
    <dgm:cxn modelId="{4BE18724-6274-42BF-9199-21046B9BC01A}" type="presParOf" srcId="{1CB44D6C-E40A-4B13-80ED-36ED0A7612BB}" destId="{4EFC01E4-EC2E-4F94-8A60-F185874122D4}" srcOrd="0" destOrd="0" presId="urn:microsoft.com/office/officeart/2005/8/layout/chevron2"/>
    <dgm:cxn modelId="{511B214E-890A-43D5-B9DC-AB14A07DF8B7}" type="presParOf" srcId="{1CB44D6C-E40A-4B13-80ED-36ED0A7612BB}" destId="{7F5C84EA-D418-4991-A0A8-3812E8042F4E}" srcOrd="1" destOrd="0" presId="urn:microsoft.com/office/officeart/2005/8/layout/chevron2"/>
    <dgm:cxn modelId="{317D12BF-FB50-4276-BA00-788BE8B9E9E1}" type="presParOf" srcId="{97C2B584-0736-4455-8A17-438B50B2221B}" destId="{92185BFF-D533-48FF-B852-061F6BA1B750}" srcOrd="5" destOrd="0" presId="urn:microsoft.com/office/officeart/2005/8/layout/chevron2"/>
    <dgm:cxn modelId="{844A0AC3-C69F-409B-B1B8-93F94D373B32}" type="presParOf" srcId="{97C2B584-0736-4455-8A17-438B50B2221B}" destId="{49DD86B5-984A-408D-8C5F-5DC4306A7DAB}" srcOrd="6" destOrd="0" presId="urn:microsoft.com/office/officeart/2005/8/layout/chevron2"/>
    <dgm:cxn modelId="{60D29318-2958-4702-AD19-81FFAFFC02CD}" type="presParOf" srcId="{49DD86B5-984A-408D-8C5F-5DC4306A7DAB}" destId="{9C39D9C1-9717-4097-8241-1E42CCA89A04}" srcOrd="0" destOrd="0" presId="urn:microsoft.com/office/officeart/2005/8/layout/chevron2"/>
    <dgm:cxn modelId="{E7080B05-FD00-4B1C-A7CD-771AC391290E}" type="presParOf" srcId="{49DD86B5-984A-408D-8C5F-5DC4306A7DAB}" destId="{5703BB5E-FCBE-4834-BAF4-59A9CBC7153F}" srcOrd="1" destOrd="0" presId="urn:microsoft.com/office/officeart/2005/8/layout/chevron2"/>
    <dgm:cxn modelId="{3EAC691B-9A8B-497C-A133-FE0EC09B9473}" type="presParOf" srcId="{97C2B584-0736-4455-8A17-438B50B2221B}" destId="{6A5EFBEA-D69F-4018-99C1-2CA25C9AC004}" srcOrd="7" destOrd="0" presId="urn:microsoft.com/office/officeart/2005/8/layout/chevron2"/>
    <dgm:cxn modelId="{559C2787-0CAC-480E-8F48-A708E32217F3}" type="presParOf" srcId="{97C2B584-0736-4455-8A17-438B50B2221B}" destId="{30B6B7AF-B56D-46D2-B5F4-E76901CCBA90}" srcOrd="8" destOrd="0" presId="urn:microsoft.com/office/officeart/2005/8/layout/chevron2"/>
    <dgm:cxn modelId="{462E6E1D-55E1-4FD0-AEA6-2727327ACA76}" type="presParOf" srcId="{30B6B7AF-B56D-46D2-B5F4-E76901CCBA90}" destId="{090BB0CD-3134-437F-8C82-1B1179406075}" srcOrd="0" destOrd="0" presId="urn:microsoft.com/office/officeart/2005/8/layout/chevron2"/>
    <dgm:cxn modelId="{ABD6007D-907C-402B-B2DD-5FBEF0BF66E3}" type="presParOf" srcId="{30B6B7AF-B56D-46D2-B5F4-E76901CCBA90}" destId="{1CE98380-3139-4FFD-889E-F5E55CC9D1F3}" srcOrd="1" destOrd="0" presId="urn:microsoft.com/office/officeart/2005/8/layout/chevron2"/>
    <dgm:cxn modelId="{2D535757-6EAB-487C-BBBE-80CDCE2419F4}" type="presParOf" srcId="{97C2B584-0736-4455-8A17-438B50B2221B}" destId="{C57F63E2-5093-4AC8-936A-1F7E1888449D}" srcOrd="9" destOrd="0" presId="urn:microsoft.com/office/officeart/2005/8/layout/chevron2"/>
    <dgm:cxn modelId="{28020753-144C-4DD9-B63E-DD040FB73167}" type="presParOf" srcId="{97C2B584-0736-4455-8A17-438B50B2221B}" destId="{B2F4D3AF-7B73-4DE7-9557-A686B85935E9}" srcOrd="10" destOrd="0" presId="urn:microsoft.com/office/officeart/2005/8/layout/chevron2"/>
    <dgm:cxn modelId="{9053C9C4-4369-4F64-89A8-E046E1B8638D}" type="presParOf" srcId="{B2F4D3AF-7B73-4DE7-9557-A686B85935E9}" destId="{5B4701D2-9BB2-4FA0-88A3-499D9970FAD0}" srcOrd="0" destOrd="0" presId="urn:microsoft.com/office/officeart/2005/8/layout/chevron2"/>
    <dgm:cxn modelId="{8100328F-57AC-4250-98D8-3FE7F908D7E8}" type="presParOf" srcId="{B2F4D3AF-7B73-4DE7-9557-A686B85935E9}" destId="{779C1F42-300F-40A8-A6C4-D09BBD08BD2B}" srcOrd="1" destOrd="0" presId="urn:microsoft.com/office/officeart/2005/8/layout/chevron2"/>
    <dgm:cxn modelId="{FE73D6DC-64EA-4871-9B23-FAE08994A666}" type="presParOf" srcId="{97C2B584-0736-4455-8A17-438B50B2221B}" destId="{85302694-F03A-4AF7-9531-4BECE6EBD79A}" srcOrd="11" destOrd="0" presId="urn:microsoft.com/office/officeart/2005/8/layout/chevron2"/>
    <dgm:cxn modelId="{F1C934A8-E914-4A3F-8198-E91E40DEC47A}" type="presParOf" srcId="{97C2B584-0736-4455-8A17-438B50B2221B}" destId="{197B0DEC-DD34-4C6A-9502-E2FB01DE249C}" srcOrd="12" destOrd="0" presId="urn:microsoft.com/office/officeart/2005/8/layout/chevron2"/>
    <dgm:cxn modelId="{D27C4B03-6330-4E63-B9DE-1DAEB88030FE}" type="presParOf" srcId="{197B0DEC-DD34-4C6A-9502-E2FB01DE249C}" destId="{41B174B2-6E9F-48DD-8ACD-6B0754FC5343}" srcOrd="0" destOrd="0" presId="urn:microsoft.com/office/officeart/2005/8/layout/chevron2"/>
    <dgm:cxn modelId="{709E85FF-EF65-4839-9259-AC47084703C1}" type="presParOf" srcId="{197B0DEC-DD34-4C6A-9502-E2FB01DE249C}" destId="{5F3B4A3B-6DD3-4BAA-9521-F4501D44CA7F}" srcOrd="1" destOrd="0" presId="urn:microsoft.com/office/officeart/2005/8/layout/chevron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86112B-F23E-49C9-867D-D851BEC8C0C2}">
      <dsp:nvSpPr>
        <dsp:cNvPr id="0" name=""/>
        <dsp:cNvSpPr/>
      </dsp:nvSpPr>
      <dsp:spPr>
        <a:xfrm rot="5400000">
          <a:off x="-65734" y="66331"/>
          <a:ext cx="438231" cy="306762"/>
        </a:xfrm>
        <a:prstGeom prst="chevron">
          <a:avLst/>
        </a:prstGeom>
        <a:solidFill>
          <a:srgbClr val="FB3758"/>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153977"/>
        <a:ext cx="306762" cy="131469"/>
      </dsp:txXfrm>
    </dsp:sp>
    <dsp:sp modelId="{AB818BB1-65D5-4556-92E9-31AAC8CADE6D}">
      <dsp:nvSpPr>
        <dsp:cNvPr id="0" name=""/>
        <dsp:cNvSpPr/>
      </dsp:nvSpPr>
      <dsp:spPr>
        <a:xfrm rot="5400000">
          <a:off x="2639855" y="-2302014"/>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Data Cleaning</a:t>
          </a:r>
        </a:p>
      </dsp:txBody>
      <dsp:txXfrm rot="-5400000">
        <a:off x="306762" y="44984"/>
        <a:ext cx="4937132" cy="257040"/>
      </dsp:txXfrm>
    </dsp:sp>
    <dsp:sp modelId="{1B63C92E-6231-4E70-AEFF-8BD914FCE34D}">
      <dsp:nvSpPr>
        <dsp:cNvPr id="0" name=""/>
        <dsp:cNvSpPr/>
      </dsp:nvSpPr>
      <dsp:spPr>
        <a:xfrm rot="5400000">
          <a:off x="-65734" y="410923"/>
          <a:ext cx="438231" cy="306762"/>
        </a:xfrm>
        <a:prstGeom prst="chevron">
          <a:avLst/>
        </a:prstGeom>
        <a:solidFill>
          <a:schemeClr val="accent2"/>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498569"/>
        <a:ext cx="306762" cy="131469"/>
      </dsp:txXfrm>
    </dsp:sp>
    <dsp:sp modelId="{661922E5-9C11-4AE4-B4A3-1E77156D0C4B}">
      <dsp:nvSpPr>
        <dsp:cNvPr id="0" name=""/>
        <dsp:cNvSpPr/>
      </dsp:nvSpPr>
      <dsp:spPr>
        <a:xfrm rot="5400000">
          <a:off x="2639855" y="-1987904"/>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Data Integration</a:t>
          </a:r>
        </a:p>
      </dsp:txBody>
      <dsp:txXfrm rot="-5400000">
        <a:off x="306762" y="359094"/>
        <a:ext cx="4937132" cy="257040"/>
      </dsp:txXfrm>
    </dsp:sp>
    <dsp:sp modelId="{4EFC01E4-EC2E-4F94-8A60-F185874122D4}">
      <dsp:nvSpPr>
        <dsp:cNvPr id="0" name=""/>
        <dsp:cNvSpPr/>
      </dsp:nvSpPr>
      <dsp:spPr>
        <a:xfrm rot="5400000">
          <a:off x="-65734" y="755516"/>
          <a:ext cx="438231" cy="306762"/>
        </a:xfrm>
        <a:prstGeom prst="chevron">
          <a:avLst/>
        </a:prstGeom>
        <a:solidFill>
          <a:schemeClr val="accent4"/>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843162"/>
        <a:ext cx="306762" cy="131469"/>
      </dsp:txXfrm>
    </dsp:sp>
    <dsp:sp modelId="{7F5C84EA-D418-4991-A0A8-3812E8042F4E}">
      <dsp:nvSpPr>
        <dsp:cNvPr id="0" name=""/>
        <dsp:cNvSpPr/>
      </dsp:nvSpPr>
      <dsp:spPr>
        <a:xfrm rot="5400000">
          <a:off x="2639855" y="-1643311"/>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Data Selection</a:t>
          </a:r>
        </a:p>
      </dsp:txBody>
      <dsp:txXfrm rot="-5400000">
        <a:off x="306762" y="703687"/>
        <a:ext cx="4937132" cy="257040"/>
      </dsp:txXfrm>
    </dsp:sp>
    <dsp:sp modelId="{9C39D9C1-9717-4097-8241-1E42CCA89A04}">
      <dsp:nvSpPr>
        <dsp:cNvPr id="0" name=""/>
        <dsp:cNvSpPr/>
      </dsp:nvSpPr>
      <dsp:spPr>
        <a:xfrm rot="5400000">
          <a:off x="-65734" y="1100108"/>
          <a:ext cx="438231" cy="306762"/>
        </a:xfrm>
        <a:prstGeom prst="chevron">
          <a:avLst/>
        </a:prstGeom>
        <a:solidFill>
          <a:schemeClr val="accent5"/>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1187754"/>
        <a:ext cx="306762" cy="131469"/>
      </dsp:txXfrm>
    </dsp:sp>
    <dsp:sp modelId="{5703BB5E-FCBE-4834-BAF4-59A9CBC7153F}">
      <dsp:nvSpPr>
        <dsp:cNvPr id="0" name=""/>
        <dsp:cNvSpPr/>
      </dsp:nvSpPr>
      <dsp:spPr>
        <a:xfrm rot="5400000">
          <a:off x="2639855" y="-1298719"/>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Data Transformation</a:t>
          </a:r>
        </a:p>
      </dsp:txBody>
      <dsp:txXfrm rot="-5400000">
        <a:off x="306762" y="1048279"/>
        <a:ext cx="4937132" cy="257040"/>
      </dsp:txXfrm>
    </dsp:sp>
    <dsp:sp modelId="{090BB0CD-3134-437F-8C82-1B1179406075}">
      <dsp:nvSpPr>
        <dsp:cNvPr id="0" name=""/>
        <dsp:cNvSpPr/>
      </dsp:nvSpPr>
      <dsp:spPr>
        <a:xfrm rot="5400000">
          <a:off x="-65734" y="1444701"/>
          <a:ext cx="438231" cy="306762"/>
        </a:xfrm>
        <a:prstGeom prst="chevron">
          <a:avLst/>
        </a:prstGeom>
        <a:solidFill>
          <a:schemeClr val="accent6"/>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1532347"/>
        <a:ext cx="306762" cy="131469"/>
      </dsp:txXfrm>
    </dsp:sp>
    <dsp:sp modelId="{1CE98380-3139-4FFD-889E-F5E55CC9D1F3}">
      <dsp:nvSpPr>
        <dsp:cNvPr id="0" name=""/>
        <dsp:cNvSpPr/>
      </dsp:nvSpPr>
      <dsp:spPr>
        <a:xfrm rot="5400000">
          <a:off x="2639855" y="-954126"/>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Data Mining</a:t>
          </a:r>
        </a:p>
      </dsp:txBody>
      <dsp:txXfrm rot="-5400000">
        <a:off x="306762" y="1392872"/>
        <a:ext cx="4937132" cy="257040"/>
      </dsp:txXfrm>
    </dsp:sp>
    <dsp:sp modelId="{5B4701D2-9BB2-4FA0-88A3-499D9970FAD0}">
      <dsp:nvSpPr>
        <dsp:cNvPr id="0" name=""/>
        <dsp:cNvSpPr/>
      </dsp:nvSpPr>
      <dsp:spPr>
        <a:xfrm rot="5400000">
          <a:off x="-65734" y="1789293"/>
          <a:ext cx="438231" cy="306762"/>
        </a:xfrm>
        <a:prstGeom prst="chevron">
          <a:avLst/>
        </a:prstGeom>
        <a:solidFill>
          <a:srgbClr val="7030A0"/>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1876939"/>
        <a:ext cx="306762" cy="131469"/>
      </dsp:txXfrm>
    </dsp:sp>
    <dsp:sp modelId="{779C1F42-300F-40A8-A6C4-D09BBD08BD2B}">
      <dsp:nvSpPr>
        <dsp:cNvPr id="0" name=""/>
        <dsp:cNvSpPr/>
      </dsp:nvSpPr>
      <dsp:spPr>
        <a:xfrm rot="5400000">
          <a:off x="2639855" y="-609534"/>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Pattern Evaluation</a:t>
          </a:r>
        </a:p>
      </dsp:txBody>
      <dsp:txXfrm rot="-5400000">
        <a:off x="306762" y="1737464"/>
        <a:ext cx="4937132" cy="257040"/>
      </dsp:txXfrm>
    </dsp:sp>
    <dsp:sp modelId="{41B174B2-6E9F-48DD-8ACD-6B0754FC5343}">
      <dsp:nvSpPr>
        <dsp:cNvPr id="0" name=""/>
        <dsp:cNvSpPr/>
      </dsp:nvSpPr>
      <dsp:spPr>
        <a:xfrm rot="5400000">
          <a:off x="-65734" y="2133886"/>
          <a:ext cx="438231" cy="306762"/>
        </a:xfrm>
        <a:prstGeom prst="chevron">
          <a:avLst/>
        </a:prstGeom>
        <a:solidFill>
          <a:schemeClr val="accent1">
            <a:lumMod val="60000"/>
            <a:lumOff val="4000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endParaRPr lang="en-IE" sz="800" kern="1200"/>
        </a:p>
      </dsp:txBody>
      <dsp:txXfrm rot="-5400000">
        <a:off x="1" y="2221532"/>
        <a:ext cx="306762" cy="131469"/>
      </dsp:txXfrm>
    </dsp:sp>
    <dsp:sp modelId="{5F3B4A3B-6DD3-4BAA-9521-F4501D44CA7F}">
      <dsp:nvSpPr>
        <dsp:cNvPr id="0" name=""/>
        <dsp:cNvSpPr/>
      </dsp:nvSpPr>
      <dsp:spPr>
        <a:xfrm rot="5400000">
          <a:off x="2639855" y="-264941"/>
          <a:ext cx="284850" cy="4951037"/>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0904" tIns="10795" rIns="10795" bIns="10795" numCol="1" spcCol="1270" anchor="ctr" anchorCtr="0">
          <a:noAutofit/>
        </a:bodyPr>
        <a:lstStyle/>
        <a:p>
          <a:pPr marL="171450" lvl="1" indent="-171450" algn="l" defTabSz="755650">
            <a:lnSpc>
              <a:spcPct val="90000"/>
            </a:lnSpc>
            <a:spcBef>
              <a:spcPct val="0"/>
            </a:spcBef>
            <a:spcAft>
              <a:spcPct val="15000"/>
            </a:spcAft>
            <a:buChar char="••"/>
          </a:pPr>
          <a:r>
            <a:rPr lang="en-IE" sz="1700" kern="1200"/>
            <a:t>Knowledge Presentation</a:t>
          </a:r>
        </a:p>
      </dsp:txBody>
      <dsp:txXfrm rot="-5400000">
        <a:off x="306762" y="2082057"/>
        <a:ext cx="4937132" cy="25704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F5413-AF6E-4D16-BCC5-C9C03975A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53</Pages>
  <Words>22495</Words>
  <Characters>128228</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DT265 Higher Diploma in Computing     Data Analytics Stream      Interim Progress Report     2016/17</vt:lpstr>
    </vt:vector>
  </TitlesOfParts>
  <Company>  DIT</Company>
  <LinksUpToDate>false</LinksUpToDate>
  <CharactersWithSpaces>150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T265 Higher Diploma in Computing     Data Analytics Stream      Interim Progress Report     2016/17</dc:title>
  <dc:subject/>
  <dc:creator>Bianca Schoen-Phelan</dc:creator>
  <cp:keywords/>
  <dc:description/>
  <cp:lastModifiedBy>robert wijntjes</cp:lastModifiedBy>
  <cp:revision>205</cp:revision>
  <dcterms:created xsi:type="dcterms:W3CDTF">2016-10-13T11:27:00Z</dcterms:created>
  <dcterms:modified xsi:type="dcterms:W3CDTF">2017-11-2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pamDNMz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